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42B589" w14:textId="405DDBB4" w:rsidR="00C56F82" w:rsidRPr="00255F36" w:rsidRDefault="00C56F82" w:rsidP="003648BE">
      <w:pPr>
        <w:rPr>
          <w:b/>
          <w:sz w:val="28"/>
          <w:szCs w:val="28"/>
        </w:rPr>
      </w:pPr>
      <w:r w:rsidRPr="00255F36">
        <w:rPr>
          <w:b/>
          <w:sz w:val="28"/>
          <w:szCs w:val="28"/>
        </w:rPr>
        <w:t>Table 1: The impact of Silicon on plant</w:t>
      </w:r>
      <w:r>
        <w:rPr>
          <w:b/>
          <w:sz w:val="28"/>
          <w:szCs w:val="28"/>
        </w:rPr>
        <w:t xml:space="preserve"> Drought</w:t>
      </w:r>
      <w:r w:rsidRPr="00255F36">
        <w:rPr>
          <w:b/>
          <w:sz w:val="28"/>
          <w:szCs w:val="28"/>
        </w:rPr>
        <w:t xml:space="preserve"> Stress</w:t>
      </w:r>
    </w:p>
    <w:p w14:paraId="0A796CCB" w14:textId="2ED068D0" w:rsidR="00C56F82" w:rsidRDefault="00D63131" w:rsidP="003648BE">
      <w:r>
        <w:t xml:space="preserve">A literature search was carried out to evaluate how Si affects plant drought stress (see * for used criteria). The observed impacts of various parameters were classified from ‘non-significant’ to ‘very large’ (see **).  </w:t>
      </w:r>
      <w:r w:rsidR="00C56F82" w:rsidRPr="00D63131">
        <w:t>Where multiple Si or stress treatments were used, data are reported for the most beneficial dose of Si and for the highest stress level</w:t>
      </w:r>
      <w:r>
        <w:t xml:space="preserve"> only. The term ‘h</w:t>
      </w:r>
      <w:r w:rsidR="00C56F82" w:rsidRPr="00ED5F41">
        <w:t>ydroponics</w:t>
      </w:r>
      <w:r>
        <w:t>’ was</w:t>
      </w:r>
      <w:r w:rsidR="00C56F82" w:rsidRPr="00ED5F41">
        <w:t xml:space="preserve"> used to describe any study where the main source of nutrients was from a nutrient solution (e.g. includes studies using sand/perlite)</w:t>
      </w:r>
      <w:r>
        <w:t>.</w:t>
      </w:r>
    </w:p>
    <w:p w14:paraId="6F4F6303" w14:textId="22CCA04F" w:rsidR="00C56F82" w:rsidRDefault="00C56F82" w:rsidP="00C56F82">
      <w:r>
        <w:t>Abbreviations: relative water content (RWC); water use efficiency (WUE)</w:t>
      </w:r>
      <w:r w:rsidR="007A3F60">
        <w:t>; days after sowing (DAS); field capacity (FC)</w:t>
      </w:r>
      <w:r w:rsidR="00DD35E5">
        <w:t>; water holding capacity (WHC)</w:t>
      </w:r>
    </w:p>
    <w:tbl>
      <w:tblPr>
        <w:tblStyle w:val="TableGrid"/>
        <w:tblW w:w="15877" w:type="dxa"/>
        <w:tblInd w:w="-856" w:type="dxa"/>
        <w:tblLayout w:type="fixed"/>
        <w:tblLook w:val="04A0" w:firstRow="1" w:lastRow="0" w:firstColumn="1" w:lastColumn="0" w:noHBand="0" w:noVBand="1"/>
      </w:tblPr>
      <w:tblGrid>
        <w:gridCol w:w="993"/>
        <w:gridCol w:w="1276"/>
        <w:gridCol w:w="1417"/>
        <w:gridCol w:w="426"/>
        <w:gridCol w:w="1842"/>
        <w:gridCol w:w="1276"/>
        <w:gridCol w:w="1418"/>
        <w:gridCol w:w="1559"/>
        <w:gridCol w:w="1417"/>
        <w:gridCol w:w="1985"/>
        <w:gridCol w:w="2268"/>
      </w:tblGrid>
      <w:tr w:rsidR="003648BE" w:rsidRPr="00E512D2" w14:paraId="60E79475" w14:textId="77777777" w:rsidTr="0014185E">
        <w:tc>
          <w:tcPr>
            <w:tcW w:w="993" w:type="dxa"/>
            <w:shd w:val="clear" w:color="auto" w:fill="auto"/>
          </w:tcPr>
          <w:p w14:paraId="4B146A3D" w14:textId="77777777" w:rsidR="003648BE" w:rsidRPr="00E512D2" w:rsidRDefault="003648BE" w:rsidP="003648BE">
            <w:pPr>
              <w:rPr>
                <w:b/>
                <w:bCs/>
                <w:sz w:val="18"/>
                <w:szCs w:val="18"/>
              </w:rPr>
            </w:pPr>
            <w:r w:rsidRPr="00E512D2">
              <w:rPr>
                <w:b/>
                <w:bCs/>
                <w:sz w:val="18"/>
                <w:szCs w:val="18"/>
              </w:rPr>
              <w:t>Measured variable</w:t>
            </w:r>
          </w:p>
        </w:tc>
        <w:tc>
          <w:tcPr>
            <w:tcW w:w="1276" w:type="dxa"/>
            <w:shd w:val="clear" w:color="auto" w:fill="auto"/>
          </w:tcPr>
          <w:p w14:paraId="693C93C7" w14:textId="77777777" w:rsidR="003648BE" w:rsidRPr="00E512D2" w:rsidRDefault="003648BE" w:rsidP="003648BE">
            <w:pPr>
              <w:rPr>
                <w:b/>
                <w:bCs/>
                <w:sz w:val="18"/>
                <w:szCs w:val="18"/>
              </w:rPr>
            </w:pPr>
            <w:r w:rsidRPr="00E512D2">
              <w:rPr>
                <w:b/>
                <w:bCs/>
                <w:sz w:val="18"/>
                <w:szCs w:val="18"/>
              </w:rPr>
              <w:t>Species</w:t>
            </w:r>
          </w:p>
        </w:tc>
        <w:tc>
          <w:tcPr>
            <w:tcW w:w="1417" w:type="dxa"/>
            <w:shd w:val="clear" w:color="auto" w:fill="auto"/>
          </w:tcPr>
          <w:p w14:paraId="53FE2F87" w14:textId="77777777" w:rsidR="003648BE" w:rsidRPr="00E512D2" w:rsidRDefault="003648BE" w:rsidP="003648BE">
            <w:pPr>
              <w:rPr>
                <w:b/>
                <w:bCs/>
                <w:sz w:val="18"/>
                <w:szCs w:val="18"/>
              </w:rPr>
            </w:pPr>
            <w:r w:rsidRPr="00E512D2">
              <w:rPr>
                <w:b/>
                <w:bCs/>
                <w:sz w:val="18"/>
                <w:szCs w:val="18"/>
              </w:rPr>
              <w:t>Reference</w:t>
            </w:r>
          </w:p>
        </w:tc>
        <w:tc>
          <w:tcPr>
            <w:tcW w:w="426" w:type="dxa"/>
            <w:shd w:val="clear" w:color="auto" w:fill="auto"/>
          </w:tcPr>
          <w:p w14:paraId="59724002" w14:textId="77777777" w:rsidR="003648BE" w:rsidRPr="00E512D2" w:rsidRDefault="003648BE" w:rsidP="003648BE">
            <w:pPr>
              <w:rPr>
                <w:b/>
                <w:bCs/>
                <w:sz w:val="18"/>
                <w:szCs w:val="18"/>
              </w:rPr>
            </w:pPr>
            <w:r w:rsidRPr="00E512D2">
              <w:rPr>
                <w:b/>
                <w:bCs/>
                <w:sz w:val="18"/>
                <w:szCs w:val="18"/>
              </w:rPr>
              <w:t>No. citations</w:t>
            </w:r>
          </w:p>
        </w:tc>
        <w:tc>
          <w:tcPr>
            <w:tcW w:w="1842" w:type="dxa"/>
            <w:shd w:val="clear" w:color="auto" w:fill="auto"/>
          </w:tcPr>
          <w:p w14:paraId="0F0E7122" w14:textId="77777777" w:rsidR="003648BE" w:rsidRPr="00E512D2" w:rsidRDefault="003648BE" w:rsidP="003648BE">
            <w:pPr>
              <w:rPr>
                <w:b/>
                <w:bCs/>
                <w:sz w:val="18"/>
                <w:szCs w:val="18"/>
              </w:rPr>
            </w:pPr>
            <w:r w:rsidRPr="00E512D2">
              <w:rPr>
                <w:b/>
                <w:bCs/>
                <w:sz w:val="18"/>
                <w:szCs w:val="18"/>
              </w:rPr>
              <w:t>Level of Si</w:t>
            </w:r>
          </w:p>
        </w:tc>
        <w:tc>
          <w:tcPr>
            <w:tcW w:w="1276" w:type="dxa"/>
            <w:shd w:val="clear" w:color="auto" w:fill="auto"/>
          </w:tcPr>
          <w:p w14:paraId="3816E81D" w14:textId="77777777" w:rsidR="003648BE" w:rsidRPr="00E512D2" w:rsidRDefault="003648BE" w:rsidP="003648BE">
            <w:pPr>
              <w:rPr>
                <w:b/>
                <w:bCs/>
                <w:sz w:val="18"/>
                <w:szCs w:val="18"/>
              </w:rPr>
            </w:pPr>
            <w:r w:rsidRPr="00E512D2">
              <w:rPr>
                <w:b/>
                <w:bCs/>
                <w:sz w:val="18"/>
                <w:szCs w:val="18"/>
              </w:rPr>
              <w:t>Level of stress</w:t>
            </w:r>
          </w:p>
        </w:tc>
        <w:tc>
          <w:tcPr>
            <w:tcW w:w="1418" w:type="dxa"/>
            <w:shd w:val="clear" w:color="auto" w:fill="auto"/>
          </w:tcPr>
          <w:p w14:paraId="61D3744E" w14:textId="77777777" w:rsidR="003648BE" w:rsidRPr="00E512D2" w:rsidRDefault="003648BE" w:rsidP="003648BE">
            <w:pPr>
              <w:rPr>
                <w:b/>
                <w:bCs/>
                <w:sz w:val="18"/>
                <w:szCs w:val="18"/>
              </w:rPr>
            </w:pPr>
            <w:r w:rsidRPr="00E512D2">
              <w:rPr>
                <w:b/>
                <w:bCs/>
                <w:sz w:val="18"/>
                <w:szCs w:val="18"/>
              </w:rPr>
              <w:t>Length of stress</w:t>
            </w:r>
          </w:p>
        </w:tc>
        <w:tc>
          <w:tcPr>
            <w:tcW w:w="1559" w:type="dxa"/>
            <w:shd w:val="clear" w:color="auto" w:fill="auto"/>
          </w:tcPr>
          <w:p w14:paraId="0821B107" w14:textId="77777777" w:rsidR="003648BE" w:rsidRPr="00E512D2" w:rsidRDefault="003648BE" w:rsidP="003648BE">
            <w:pPr>
              <w:rPr>
                <w:b/>
                <w:bCs/>
                <w:sz w:val="18"/>
                <w:szCs w:val="18"/>
              </w:rPr>
            </w:pPr>
            <w:r w:rsidRPr="00E512D2">
              <w:rPr>
                <w:b/>
                <w:bCs/>
                <w:sz w:val="18"/>
                <w:szCs w:val="18"/>
              </w:rPr>
              <w:t>Harvest growth stage</w:t>
            </w:r>
          </w:p>
        </w:tc>
        <w:tc>
          <w:tcPr>
            <w:tcW w:w="1417" w:type="dxa"/>
            <w:shd w:val="clear" w:color="auto" w:fill="auto"/>
          </w:tcPr>
          <w:p w14:paraId="0F91011C" w14:textId="77777777" w:rsidR="003648BE" w:rsidRPr="00E512D2" w:rsidRDefault="003648BE" w:rsidP="003648BE">
            <w:pPr>
              <w:rPr>
                <w:b/>
                <w:bCs/>
                <w:sz w:val="18"/>
                <w:szCs w:val="18"/>
              </w:rPr>
            </w:pPr>
            <w:r w:rsidRPr="00E512D2">
              <w:rPr>
                <w:b/>
                <w:bCs/>
                <w:sz w:val="18"/>
                <w:szCs w:val="18"/>
              </w:rPr>
              <w:t>Growth conditions</w:t>
            </w:r>
          </w:p>
        </w:tc>
        <w:tc>
          <w:tcPr>
            <w:tcW w:w="1985" w:type="dxa"/>
            <w:shd w:val="clear" w:color="auto" w:fill="auto"/>
          </w:tcPr>
          <w:p w14:paraId="48E43F0D" w14:textId="77777777" w:rsidR="003648BE" w:rsidRPr="00E512D2" w:rsidRDefault="003648BE" w:rsidP="003648BE">
            <w:pPr>
              <w:rPr>
                <w:b/>
                <w:bCs/>
                <w:sz w:val="18"/>
                <w:szCs w:val="18"/>
              </w:rPr>
            </w:pPr>
            <w:r w:rsidRPr="00E512D2">
              <w:rPr>
                <w:b/>
                <w:bCs/>
                <w:sz w:val="18"/>
                <w:szCs w:val="18"/>
              </w:rPr>
              <w:t>Effects on growth (under stress)</w:t>
            </w:r>
          </w:p>
        </w:tc>
        <w:tc>
          <w:tcPr>
            <w:tcW w:w="2268" w:type="dxa"/>
            <w:shd w:val="clear" w:color="auto" w:fill="auto"/>
          </w:tcPr>
          <w:p w14:paraId="7753B22E" w14:textId="77777777" w:rsidR="003648BE" w:rsidRPr="00E512D2" w:rsidRDefault="003648BE" w:rsidP="003648BE">
            <w:pPr>
              <w:rPr>
                <w:b/>
                <w:bCs/>
                <w:sz w:val="18"/>
                <w:szCs w:val="18"/>
              </w:rPr>
            </w:pPr>
            <w:r w:rsidRPr="00E512D2">
              <w:rPr>
                <w:b/>
                <w:bCs/>
                <w:sz w:val="18"/>
                <w:szCs w:val="18"/>
              </w:rPr>
              <w:t>Strength of effect</w:t>
            </w:r>
          </w:p>
        </w:tc>
      </w:tr>
      <w:tr w:rsidR="003648BE" w:rsidRPr="003E5A30" w14:paraId="0CA98D04" w14:textId="77777777" w:rsidTr="0014185E">
        <w:tc>
          <w:tcPr>
            <w:tcW w:w="993" w:type="dxa"/>
            <w:vMerge w:val="restart"/>
            <w:shd w:val="clear" w:color="auto" w:fill="auto"/>
          </w:tcPr>
          <w:p w14:paraId="2F372F30" w14:textId="77777777" w:rsidR="003648BE" w:rsidRPr="003E5A30" w:rsidRDefault="003648BE" w:rsidP="003648BE">
            <w:pPr>
              <w:rPr>
                <w:sz w:val="18"/>
                <w:szCs w:val="18"/>
              </w:rPr>
            </w:pPr>
            <w:r w:rsidRPr="003E5A30">
              <w:rPr>
                <w:sz w:val="18"/>
                <w:szCs w:val="18"/>
              </w:rPr>
              <w:t>Oxidative damage</w:t>
            </w:r>
          </w:p>
        </w:tc>
        <w:tc>
          <w:tcPr>
            <w:tcW w:w="1276" w:type="dxa"/>
            <w:shd w:val="clear" w:color="auto" w:fill="auto"/>
          </w:tcPr>
          <w:p w14:paraId="731A0061" w14:textId="77777777" w:rsidR="003648BE" w:rsidRPr="003E5A30" w:rsidRDefault="003648BE" w:rsidP="003648BE">
            <w:pPr>
              <w:rPr>
                <w:sz w:val="18"/>
                <w:szCs w:val="18"/>
              </w:rPr>
            </w:pPr>
            <w:r w:rsidRPr="003E5A30">
              <w:rPr>
                <w:sz w:val="18"/>
                <w:szCs w:val="18"/>
              </w:rPr>
              <w:t>Wheat</w:t>
            </w:r>
          </w:p>
        </w:tc>
        <w:tc>
          <w:tcPr>
            <w:tcW w:w="1417" w:type="dxa"/>
            <w:shd w:val="clear" w:color="auto" w:fill="auto"/>
          </w:tcPr>
          <w:p w14:paraId="478D6F11"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07/s00344-015-9500-2","ISBN":"0990212106","ISSN":"14358107","author":[{"dropping-particle":"","family":"Ma","given":"Dongyun","non-dropping-particle":"","parse-names":false,"suffix":""},{"dropping-particle":"","family":"Sun","given":"Dexiang","non-dropping-particle":"","parse-names":false,"suffix":""},{"dropping-particle":"","family":"Wang","given":"Chenyang","non-dropping-particle":"","parse-names":false,"suffix":""},{"dropping-particle":"","family":"Qin","given":"Haixia","non-dropping-particle":"","parse-names":false,"suffix":""},{"dropping-particle":"","family":"Ding","given":"Huina","non-dropping-particle":"","parse-names":false,"suffix":""},{"dropping-particle":"","family":"Li","given":"Yaoguang","non-dropping-particle":"","parse-names":false,"suffix":""},{"dropping-particle":"","family":"Guo","given":"Tiancai","non-dropping-particle":"","parse-names":false,"suffix":""}],"container-title":"Journal of Plant Growth Regulation","id":"ITEM-1","issue":"1","issued":{"date-parts":[["2016"]]},"page":"1-10","publisher":"Springer US","title":"Silicon Application Alleviates Drought Stress in Wheat Through Transcriptional Regulation of Multiple Antioxidant Defense Pathways","type":"article-journal","volume":"35"},"uris":["http://www.mendeley.com/documents/?uuid=ef8674fe-1f83-45d6-95ea-a8655a9463cb"]}],"mendeley":{"formattedCitation":"(Ma et al., 2016)","manualFormatting":"Ma et al. (2016)","plainTextFormattedCitation":"(Ma et al., 2016)","previouslyFormattedCitation":"(Ma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Ma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17EAB353" w14:textId="77777777" w:rsidR="003648BE" w:rsidRPr="003E5A30" w:rsidRDefault="003648BE" w:rsidP="003648BE">
            <w:pPr>
              <w:rPr>
                <w:sz w:val="18"/>
                <w:szCs w:val="18"/>
              </w:rPr>
            </w:pPr>
            <w:r w:rsidRPr="003E5A30">
              <w:rPr>
                <w:sz w:val="18"/>
                <w:szCs w:val="18"/>
              </w:rPr>
              <w:t>36</w:t>
            </w:r>
          </w:p>
        </w:tc>
        <w:tc>
          <w:tcPr>
            <w:tcW w:w="1842" w:type="dxa"/>
            <w:shd w:val="clear" w:color="auto" w:fill="auto"/>
          </w:tcPr>
          <w:p w14:paraId="21EE29F5" w14:textId="77777777" w:rsidR="003648BE" w:rsidRPr="003E5A30" w:rsidRDefault="003648BE" w:rsidP="003648BE">
            <w:pPr>
              <w:rPr>
                <w:sz w:val="18"/>
                <w:szCs w:val="18"/>
              </w:rPr>
            </w:pPr>
            <w:r>
              <w:rPr>
                <w:sz w:val="18"/>
                <w:szCs w:val="18"/>
              </w:rPr>
              <w:t>2</w:t>
            </w:r>
            <w:r w:rsidRPr="003E5A30">
              <w:rPr>
                <w:sz w:val="18"/>
                <w:szCs w:val="18"/>
              </w:rPr>
              <w:t>04 mg kg</w:t>
            </w:r>
            <w:r w:rsidRPr="008A7E43">
              <w:rPr>
                <w:sz w:val="18"/>
                <w:szCs w:val="18"/>
                <w:vertAlign w:val="superscript"/>
              </w:rPr>
              <w:t>-1</w:t>
            </w:r>
            <w:r>
              <w:rPr>
                <w:sz w:val="18"/>
                <w:szCs w:val="18"/>
              </w:rPr>
              <w:t xml:space="preserve"> Na silicate</w:t>
            </w:r>
          </w:p>
        </w:tc>
        <w:tc>
          <w:tcPr>
            <w:tcW w:w="1276" w:type="dxa"/>
            <w:shd w:val="clear" w:color="auto" w:fill="auto"/>
          </w:tcPr>
          <w:p w14:paraId="48CC5553" w14:textId="77777777" w:rsidR="003648BE" w:rsidRPr="003E5A30" w:rsidRDefault="003648BE" w:rsidP="003648BE">
            <w:pPr>
              <w:rPr>
                <w:sz w:val="18"/>
                <w:szCs w:val="18"/>
              </w:rPr>
            </w:pPr>
            <w:r w:rsidRPr="003E5A30">
              <w:rPr>
                <w:sz w:val="18"/>
                <w:szCs w:val="18"/>
              </w:rPr>
              <w:t>55% RWC</w:t>
            </w:r>
          </w:p>
        </w:tc>
        <w:tc>
          <w:tcPr>
            <w:tcW w:w="1418" w:type="dxa"/>
            <w:shd w:val="clear" w:color="auto" w:fill="auto"/>
          </w:tcPr>
          <w:p w14:paraId="61F22944" w14:textId="77777777" w:rsidR="003648BE" w:rsidRPr="003E5A30" w:rsidRDefault="003648BE" w:rsidP="003648BE">
            <w:pPr>
              <w:rPr>
                <w:sz w:val="18"/>
                <w:szCs w:val="18"/>
              </w:rPr>
            </w:pPr>
            <w:r w:rsidRPr="003E5A30">
              <w:rPr>
                <w:sz w:val="18"/>
                <w:szCs w:val="18"/>
              </w:rPr>
              <w:t>10 and 20 days</w:t>
            </w:r>
          </w:p>
        </w:tc>
        <w:tc>
          <w:tcPr>
            <w:tcW w:w="1559" w:type="dxa"/>
            <w:shd w:val="clear" w:color="auto" w:fill="auto"/>
          </w:tcPr>
          <w:p w14:paraId="222606EC" w14:textId="77777777" w:rsidR="003648BE" w:rsidRPr="003E5A30" w:rsidRDefault="003648BE" w:rsidP="003648BE">
            <w:pPr>
              <w:rPr>
                <w:sz w:val="18"/>
                <w:szCs w:val="18"/>
              </w:rPr>
            </w:pPr>
            <w:r w:rsidRPr="003E5A30">
              <w:rPr>
                <w:sz w:val="18"/>
                <w:szCs w:val="18"/>
              </w:rPr>
              <w:t>10 and 20 days after heading</w:t>
            </w:r>
          </w:p>
        </w:tc>
        <w:tc>
          <w:tcPr>
            <w:tcW w:w="1417" w:type="dxa"/>
            <w:shd w:val="clear" w:color="auto" w:fill="auto"/>
          </w:tcPr>
          <w:p w14:paraId="27E450D2"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7CFD4DE5" w14:textId="77777777" w:rsidR="003648BE" w:rsidRPr="003E5A30" w:rsidRDefault="003648BE" w:rsidP="003648BE">
            <w:pPr>
              <w:rPr>
                <w:sz w:val="18"/>
                <w:szCs w:val="18"/>
              </w:rPr>
            </w:pPr>
            <w:r w:rsidRPr="003E5A30">
              <w:rPr>
                <w:sz w:val="18"/>
                <w:szCs w:val="18"/>
              </w:rPr>
              <w:t>Unknown</w:t>
            </w:r>
          </w:p>
          <w:p w14:paraId="1CA24095" w14:textId="77777777" w:rsidR="003648BE" w:rsidRPr="003E5A30" w:rsidRDefault="003648BE" w:rsidP="003648BE">
            <w:pPr>
              <w:rPr>
                <w:sz w:val="18"/>
                <w:szCs w:val="18"/>
              </w:rPr>
            </w:pPr>
          </w:p>
        </w:tc>
        <w:tc>
          <w:tcPr>
            <w:tcW w:w="2268" w:type="dxa"/>
            <w:shd w:val="clear" w:color="auto" w:fill="auto"/>
          </w:tcPr>
          <w:p w14:paraId="1794474F" w14:textId="77777777" w:rsidR="003648BE" w:rsidRPr="003E5A30" w:rsidRDefault="003648BE" w:rsidP="003648BE">
            <w:pPr>
              <w:rPr>
                <w:sz w:val="18"/>
                <w:szCs w:val="18"/>
              </w:rPr>
            </w:pPr>
            <w:r w:rsidRPr="003E5A30">
              <w:rPr>
                <w:sz w:val="18"/>
                <w:szCs w:val="18"/>
              </w:rPr>
              <w:t xml:space="preserve">10 d: </w:t>
            </w:r>
            <w:r>
              <w:rPr>
                <w:sz w:val="18"/>
                <w:szCs w:val="18"/>
              </w:rPr>
              <w:t>– –</w:t>
            </w:r>
          </w:p>
          <w:p w14:paraId="2E805780" w14:textId="77777777" w:rsidR="003648BE" w:rsidRPr="003E5A30" w:rsidRDefault="003648BE" w:rsidP="003648BE">
            <w:pPr>
              <w:rPr>
                <w:sz w:val="18"/>
                <w:szCs w:val="18"/>
              </w:rPr>
            </w:pPr>
            <w:r w:rsidRPr="003E5A30">
              <w:rPr>
                <w:sz w:val="18"/>
                <w:szCs w:val="18"/>
              </w:rPr>
              <w:t xml:space="preserve">20 d: </w:t>
            </w:r>
            <w:r>
              <w:rPr>
                <w:sz w:val="18"/>
                <w:szCs w:val="18"/>
              </w:rPr>
              <w:t xml:space="preserve">– – </w:t>
            </w:r>
          </w:p>
        </w:tc>
      </w:tr>
      <w:tr w:rsidR="003648BE" w:rsidRPr="003E5A30" w14:paraId="3BBAB90B" w14:textId="77777777" w:rsidTr="0014185E">
        <w:tc>
          <w:tcPr>
            <w:tcW w:w="993" w:type="dxa"/>
            <w:vMerge/>
            <w:shd w:val="clear" w:color="auto" w:fill="auto"/>
          </w:tcPr>
          <w:p w14:paraId="5F9378D1" w14:textId="77777777" w:rsidR="003648BE" w:rsidRPr="003E5A30" w:rsidRDefault="003648BE" w:rsidP="003648BE">
            <w:pPr>
              <w:rPr>
                <w:sz w:val="18"/>
                <w:szCs w:val="18"/>
              </w:rPr>
            </w:pPr>
          </w:p>
        </w:tc>
        <w:tc>
          <w:tcPr>
            <w:tcW w:w="1276" w:type="dxa"/>
            <w:shd w:val="clear" w:color="auto" w:fill="auto"/>
          </w:tcPr>
          <w:p w14:paraId="378EC3C4" w14:textId="77777777" w:rsidR="003648BE" w:rsidRPr="003E5A30" w:rsidRDefault="003648BE" w:rsidP="003648BE">
            <w:pPr>
              <w:rPr>
                <w:sz w:val="18"/>
                <w:szCs w:val="18"/>
              </w:rPr>
            </w:pPr>
            <w:r w:rsidRPr="003E5A30">
              <w:rPr>
                <w:sz w:val="18"/>
                <w:szCs w:val="18"/>
              </w:rPr>
              <w:t>Tomato</w:t>
            </w:r>
          </w:p>
        </w:tc>
        <w:tc>
          <w:tcPr>
            <w:tcW w:w="1417" w:type="dxa"/>
            <w:shd w:val="clear" w:color="auto" w:fill="auto"/>
          </w:tcPr>
          <w:p w14:paraId="7AF907DF"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89/fpls.2016.00196","ISSN":"1664462X","abstract":"Silicon (Si) can improve drought tolerance in plants, but the mechanism is still not fully understood. Previous research has been concentrating on Si’s role in leaf water maintenance in Si accumulators, while little information is available on its role in water uptake and in less Si-accumulating plants. Here, we investigated the effects of Si on root water uptake and its role in decreasing oxidative damage in relation to root hydraulic conductance in tomato (Solanum lycopersicum ‘Zhongza No.9’) under water stress. Tomato seedlings were subjected to water stress induced by 10% (w/v) polyethylene glycol-6000 in the absence or presence of 2.5 mM added silicate. The results showed that Si addition ameliorated the inhibition in tomato growth and photosynthesis, and improved water status under water stress. The root hydraulic conductance of tomato plants was decreased under water stress, and it was significantly increased by added Si. There was no significant contribution of osmotic adjustment in Si-enhanced root water uptake under water stress. The transcriptions of plasma membrane aquaporin genes were not obviously changed by Si under water stress. Water stress increased the production of reactive oxygen species and induced oxidative damage, while added Si reversed these. In addition, Si addition increased the activities of superoxide dismutase and catalase and the levels of ascorbic acid and glutathione in the roots under stress. It is concluded that Si enhances the water stress tolerance via enhancing root hydraulic conductance and water uptake in tomato plants. Si-mediated decrease in membrane oxidative damage may have contributed to the enhanced root hydraulic conductance.","author":[{"dropping-particle":"","family":"Shi","given":"Yu","non-dropping-particle":"","parse-names":false,"suffix":""},{"dropping-particle":"","family":"Zhang","given":"Yi","non-dropping-particle":"","parse-names":false,"suffix":""},{"dropping-particle":"","family":"Han","given":"Weihua","non-dropping-particle":"","parse-names":false,"suffix":""},{"dropping-particle":"","family":"Feng","given":"Ru","non-dropping-particle":"","parse-names":false,"suffix":""},{"dropping-particle":"","family":"Hu","given":"Yanhong","non-dropping-particle":"","parse-names":false,"suffix":""},{"dropping-particle":"","family":"Guo","given":"Jia","non-dropping-particle":"","parse-names":false,"suffix":""},{"dropping-particle":"","family":"Gong","given":"Haijun","non-dropping-particle":"","parse-names":false,"suffix":""}],"container-title":"Frontiers in Plant Science","id":"ITEM-1","issue":"FEB2016","issued":{"date-parts":[["2016"]]},"page":"1-15","title":"Silicon enhances water stress tolerance by improving root hydraulic conductance in solanum lycopersicum L.","type":"article-journal","volume":"7"},"uris":["http://www.mendeley.com/documents/?uuid=8c803161-ff32-4609-a729-11a690c939b5"]}],"mendeley":{"formattedCitation":"(Shi et al., 2016)","manualFormatting":"Shi et al. (2016)","plainTextFormattedCitation":"(Shi et al., 2016)","previouslyFormattedCitation":"(Shi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Shi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3EAFF5C4" w14:textId="77777777" w:rsidR="003648BE" w:rsidRPr="003E5A30" w:rsidRDefault="003648BE" w:rsidP="003648BE">
            <w:pPr>
              <w:rPr>
                <w:sz w:val="18"/>
                <w:szCs w:val="18"/>
              </w:rPr>
            </w:pPr>
            <w:r w:rsidRPr="003E5A30">
              <w:rPr>
                <w:sz w:val="18"/>
                <w:szCs w:val="18"/>
              </w:rPr>
              <w:t>36</w:t>
            </w:r>
          </w:p>
        </w:tc>
        <w:tc>
          <w:tcPr>
            <w:tcW w:w="1842" w:type="dxa"/>
            <w:shd w:val="clear" w:color="auto" w:fill="auto"/>
          </w:tcPr>
          <w:p w14:paraId="7F742E80" w14:textId="77777777" w:rsidR="003648BE" w:rsidRPr="003E5A30" w:rsidRDefault="003648BE" w:rsidP="003648BE">
            <w:pPr>
              <w:rPr>
                <w:sz w:val="18"/>
                <w:szCs w:val="18"/>
              </w:rPr>
            </w:pPr>
            <w:r w:rsidRPr="003E5A30">
              <w:rPr>
                <w:sz w:val="18"/>
                <w:szCs w:val="18"/>
              </w:rPr>
              <w:t>2.5 mM K silicate</w:t>
            </w:r>
          </w:p>
        </w:tc>
        <w:tc>
          <w:tcPr>
            <w:tcW w:w="1276" w:type="dxa"/>
            <w:shd w:val="clear" w:color="auto" w:fill="auto"/>
          </w:tcPr>
          <w:p w14:paraId="2728DD96" w14:textId="77777777" w:rsidR="003648BE" w:rsidRPr="003E5A30" w:rsidRDefault="003648BE" w:rsidP="003648BE">
            <w:pPr>
              <w:rPr>
                <w:sz w:val="18"/>
                <w:szCs w:val="18"/>
              </w:rPr>
            </w:pPr>
            <w:r w:rsidRPr="003E5A30">
              <w:rPr>
                <w:sz w:val="18"/>
                <w:szCs w:val="18"/>
              </w:rPr>
              <w:t>10% PEG-6000</w:t>
            </w:r>
          </w:p>
        </w:tc>
        <w:tc>
          <w:tcPr>
            <w:tcW w:w="1418" w:type="dxa"/>
            <w:shd w:val="clear" w:color="auto" w:fill="auto"/>
          </w:tcPr>
          <w:p w14:paraId="65C98B59" w14:textId="77777777" w:rsidR="003648BE" w:rsidRPr="003E5A30" w:rsidRDefault="003648BE" w:rsidP="003648BE">
            <w:pPr>
              <w:rPr>
                <w:sz w:val="18"/>
                <w:szCs w:val="18"/>
              </w:rPr>
            </w:pPr>
            <w:r w:rsidRPr="003E5A30">
              <w:rPr>
                <w:sz w:val="18"/>
                <w:szCs w:val="18"/>
              </w:rPr>
              <w:t>7 days</w:t>
            </w:r>
          </w:p>
        </w:tc>
        <w:tc>
          <w:tcPr>
            <w:tcW w:w="1559" w:type="dxa"/>
            <w:shd w:val="clear" w:color="auto" w:fill="auto"/>
          </w:tcPr>
          <w:p w14:paraId="7FF3B696" w14:textId="780F3167" w:rsidR="003648BE" w:rsidRPr="003E5A30" w:rsidRDefault="003648BE" w:rsidP="003648BE">
            <w:pPr>
              <w:rPr>
                <w:sz w:val="18"/>
                <w:szCs w:val="18"/>
              </w:rPr>
            </w:pPr>
            <w:r w:rsidRPr="003E5A30">
              <w:rPr>
                <w:sz w:val="18"/>
                <w:szCs w:val="18"/>
              </w:rPr>
              <w:t>7 days after 5</w:t>
            </w:r>
            <w:r w:rsidR="00BC5890">
              <w:rPr>
                <w:sz w:val="18"/>
                <w:szCs w:val="18"/>
              </w:rPr>
              <w:t>-</w:t>
            </w:r>
            <w:r w:rsidRPr="003E5A30">
              <w:rPr>
                <w:sz w:val="18"/>
                <w:szCs w:val="18"/>
              </w:rPr>
              <w:t>leaf stage</w:t>
            </w:r>
          </w:p>
        </w:tc>
        <w:tc>
          <w:tcPr>
            <w:tcW w:w="1417" w:type="dxa"/>
            <w:shd w:val="clear" w:color="auto" w:fill="auto"/>
          </w:tcPr>
          <w:p w14:paraId="43B08FDA"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678B85AB" w14:textId="77777777" w:rsidR="003648BE" w:rsidRPr="003E5A30" w:rsidRDefault="003648BE" w:rsidP="003648BE">
            <w:pPr>
              <w:rPr>
                <w:sz w:val="18"/>
                <w:szCs w:val="18"/>
              </w:rPr>
            </w:pPr>
            <w:r>
              <w:rPr>
                <w:sz w:val="18"/>
                <w:szCs w:val="18"/>
              </w:rPr>
              <w:t>+ + + +</w:t>
            </w:r>
          </w:p>
        </w:tc>
        <w:tc>
          <w:tcPr>
            <w:tcW w:w="2268" w:type="dxa"/>
            <w:shd w:val="clear" w:color="auto" w:fill="auto"/>
          </w:tcPr>
          <w:p w14:paraId="6E93EB67" w14:textId="77777777" w:rsidR="003648BE" w:rsidRPr="003E5A30" w:rsidRDefault="003648BE" w:rsidP="003648BE">
            <w:pPr>
              <w:rPr>
                <w:sz w:val="18"/>
                <w:szCs w:val="18"/>
              </w:rPr>
            </w:pPr>
            <w:r>
              <w:rPr>
                <w:sz w:val="18"/>
                <w:szCs w:val="18"/>
              </w:rPr>
              <w:t>– – –</w:t>
            </w:r>
          </w:p>
        </w:tc>
      </w:tr>
      <w:tr w:rsidR="003648BE" w:rsidRPr="003E5A30" w14:paraId="0CE82412" w14:textId="77777777" w:rsidTr="0014185E">
        <w:tc>
          <w:tcPr>
            <w:tcW w:w="993" w:type="dxa"/>
            <w:vMerge/>
            <w:shd w:val="clear" w:color="auto" w:fill="auto"/>
          </w:tcPr>
          <w:p w14:paraId="0559A0C2" w14:textId="77777777" w:rsidR="003648BE" w:rsidRPr="003E5A30" w:rsidRDefault="003648BE" w:rsidP="003648BE">
            <w:pPr>
              <w:rPr>
                <w:sz w:val="18"/>
                <w:szCs w:val="18"/>
              </w:rPr>
            </w:pPr>
          </w:p>
        </w:tc>
        <w:tc>
          <w:tcPr>
            <w:tcW w:w="1276" w:type="dxa"/>
            <w:shd w:val="clear" w:color="auto" w:fill="auto"/>
          </w:tcPr>
          <w:p w14:paraId="5A78EA12" w14:textId="77777777" w:rsidR="003648BE" w:rsidRPr="003E5A30" w:rsidRDefault="003648BE" w:rsidP="003648BE">
            <w:pPr>
              <w:rPr>
                <w:sz w:val="18"/>
                <w:szCs w:val="18"/>
              </w:rPr>
            </w:pPr>
            <w:r w:rsidRPr="003E5A30">
              <w:rPr>
                <w:sz w:val="18"/>
                <w:szCs w:val="18"/>
              </w:rPr>
              <w:t>Tomato</w:t>
            </w:r>
          </w:p>
        </w:tc>
        <w:tc>
          <w:tcPr>
            <w:tcW w:w="1417" w:type="dxa"/>
            <w:shd w:val="clear" w:color="auto" w:fill="auto"/>
          </w:tcPr>
          <w:p w14:paraId="6BB8AC32"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scienta.2015.07.037","ISSN":"03044238","abstract":"The impact of silicon (Si) on chlorophyll fluorescence, antioxidant enzymes and the ultrastructure of chloroplasts of drought-stressed tomato (. Solanum lycopersicum L.) was investigated. Si reduced the accumulation of reactive oxygen species (ROS) and malondialdehyde (MDA) in chloroplasts. Si-induced improvement of absorbed light allocation in leaves reduced the risk of ROS generation. Drought stress increased the relative deviation from full balance between the two photosystems (. β/. α-. 1) and PSII excitation pressure (1. -. qP). Application of Si restrained chlorophyll degradation and increased optimal photosynthetic efficiency of PSII (Fv/Fm) and the electron transport rate (ETR), which contributed to improvement of the net photosynthetic rate (Pn), (. β/. α-. 1) and (1. -. qP). On the other hand, Si-mediated enzymatic systems contributed to ROS elimination. The dual nature of ROS was detected during 12 days of drought stress. While Si played an important role in suppressing the decline of the activities of ROS scavenging enzymes in chloroplast, such as superoxidase dismutase (SOD) and enzymes in the ascorbate-glutathione pathway. Therefore, Si protected the structure of the chloroplast from severe oxidative damage, such as the distortion of the grana lamellae and stroma lamellae. This study suggested that Si might be involved in metabolic or physiological activities in Si nonaccumulating plants under drought stress.","author":[{"dropping-particle":"","family":"Cao","given":"Bi Li","non-dropping-particle":"","parse-names":false,"suffix":""},{"dropping-particle":"","family":"Ma","given":"Qiang","non-dropping-particle":"","parse-names":false,"suffix":""},{"dropping-particle":"","family":"Zhao","given":"Qiang","non-dropping-particle":"","parse-names":false,"suffix":""},{"dropping-particle":"","family":"Wang","given":"Lei","non-dropping-particle":"","parse-names":false,"suffix":""},{"dropping-particle":"","family":"Xu","given":"Kun","non-dropping-particle":"","parse-names":false,"suffix":""}],"container-title":"Scientia Horticulturae","id":"ITEM-1","issued":{"date-parts":[["2015"]]},"page":"53-62","publisher":"Elsevier B.V.","title":"Effects of silicon on absorbed light allocation, antioxidant enzymes and ultrastructure of chloroplasts in tomato leaves under simulated drought stress","type":"article-journal","volume":"194"},"uris":["http://www.mendeley.com/documents/?uuid=ef7b5000-2c6c-449a-8475-dd90985058a9"]}],"mendeley":{"formattedCitation":"(Cao et al., 2015)","manualFormatting":"Cao et al. (2015)","plainTextFormattedCitation":"(Cao et al., 2015)","previouslyFormattedCitation":"(Cao et al., 2015)"},"properties":{"noteIndex":0},"schema":"https://github.com/citation-style-language/schema/raw/master/csl-citation.json"}</w:instrText>
            </w:r>
            <w:r w:rsidRPr="003E5A30">
              <w:rPr>
                <w:sz w:val="18"/>
                <w:szCs w:val="18"/>
              </w:rPr>
              <w:fldChar w:fldCharType="separate"/>
            </w:r>
            <w:r w:rsidRPr="003E5A30">
              <w:rPr>
                <w:noProof/>
                <w:sz w:val="18"/>
                <w:szCs w:val="18"/>
              </w:rPr>
              <w:t xml:space="preserve">Cao </w:t>
            </w:r>
            <w:r w:rsidRPr="00C3153C">
              <w:rPr>
                <w:i/>
                <w:noProof/>
                <w:sz w:val="18"/>
                <w:szCs w:val="18"/>
              </w:rPr>
              <w:t>et al</w:t>
            </w:r>
            <w:r w:rsidRPr="003E5A30">
              <w:rPr>
                <w:noProof/>
                <w:sz w:val="18"/>
                <w:szCs w:val="18"/>
              </w:rPr>
              <w:t>. (2015)</w:t>
            </w:r>
            <w:r w:rsidRPr="003E5A30">
              <w:rPr>
                <w:sz w:val="18"/>
                <w:szCs w:val="18"/>
              </w:rPr>
              <w:fldChar w:fldCharType="end"/>
            </w:r>
          </w:p>
        </w:tc>
        <w:tc>
          <w:tcPr>
            <w:tcW w:w="426" w:type="dxa"/>
            <w:shd w:val="clear" w:color="auto" w:fill="auto"/>
          </w:tcPr>
          <w:p w14:paraId="26B2FD71" w14:textId="77777777" w:rsidR="003648BE" w:rsidRPr="003E5A30" w:rsidRDefault="003648BE" w:rsidP="003648BE">
            <w:pPr>
              <w:rPr>
                <w:sz w:val="18"/>
                <w:szCs w:val="18"/>
              </w:rPr>
            </w:pPr>
            <w:r w:rsidRPr="003E5A30">
              <w:rPr>
                <w:sz w:val="18"/>
                <w:szCs w:val="18"/>
              </w:rPr>
              <w:t>21</w:t>
            </w:r>
          </w:p>
        </w:tc>
        <w:tc>
          <w:tcPr>
            <w:tcW w:w="1842" w:type="dxa"/>
            <w:shd w:val="clear" w:color="auto" w:fill="auto"/>
          </w:tcPr>
          <w:p w14:paraId="3BB19485" w14:textId="77777777" w:rsidR="003648BE" w:rsidRPr="003E5A30" w:rsidRDefault="003648BE" w:rsidP="003648BE">
            <w:pPr>
              <w:rPr>
                <w:sz w:val="18"/>
                <w:szCs w:val="18"/>
              </w:rPr>
            </w:pPr>
            <w:r w:rsidRPr="003E5A30">
              <w:rPr>
                <w:sz w:val="18"/>
                <w:szCs w:val="18"/>
              </w:rPr>
              <w:t>0.6 mM Na silicate</w:t>
            </w:r>
          </w:p>
        </w:tc>
        <w:tc>
          <w:tcPr>
            <w:tcW w:w="1276" w:type="dxa"/>
            <w:shd w:val="clear" w:color="auto" w:fill="auto"/>
          </w:tcPr>
          <w:p w14:paraId="269B7C33" w14:textId="77777777" w:rsidR="003648BE" w:rsidRPr="003E5A30" w:rsidRDefault="003648BE" w:rsidP="003648BE">
            <w:pPr>
              <w:rPr>
                <w:sz w:val="18"/>
                <w:szCs w:val="18"/>
              </w:rPr>
            </w:pPr>
            <w:r w:rsidRPr="003E5A30">
              <w:rPr>
                <w:sz w:val="18"/>
                <w:szCs w:val="18"/>
              </w:rPr>
              <w:t>1 % PEG-6000</w:t>
            </w:r>
          </w:p>
          <w:p w14:paraId="35F867C0" w14:textId="77777777" w:rsidR="003648BE" w:rsidRPr="003E5A30" w:rsidRDefault="003648BE" w:rsidP="003648BE">
            <w:pPr>
              <w:rPr>
                <w:sz w:val="18"/>
                <w:szCs w:val="18"/>
              </w:rPr>
            </w:pPr>
          </w:p>
        </w:tc>
        <w:tc>
          <w:tcPr>
            <w:tcW w:w="1418" w:type="dxa"/>
            <w:shd w:val="clear" w:color="auto" w:fill="auto"/>
          </w:tcPr>
          <w:p w14:paraId="15B10592" w14:textId="77777777" w:rsidR="003648BE" w:rsidRPr="003E5A30" w:rsidRDefault="003648BE" w:rsidP="003648BE">
            <w:pPr>
              <w:rPr>
                <w:sz w:val="18"/>
                <w:szCs w:val="18"/>
              </w:rPr>
            </w:pPr>
            <w:r w:rsidRPr="003E5A30">
              <w:rPr>
                <w:sz w:val="18"/>
                <w:szCs w:val="18"/>
              </w:rPr>
              <w:t xml:space="preserve">12 days </w:t>
            </w:r>
          </w:p>
        </w:tc>
        <w:tc>
          <w:tcPr>
            <w:tcW w:w="1559" w:type="dxa"/>
            <w:shd w:val="clear" w:color="auto" w:fill="auto"/>
          </w:tcPr>
          <w:p w14:paraId="432F7D31" w14:textId="77777777" w:rsidR="003648BE" w:rsidRPr="003E5A30" w:rsidRDefault="003648BE" w:rsidP="003648BE">
            <w:pPr>
              <w:rPr>
                <w:sz w:val="18"/>
                <w:szCs w:val="18"/>
              </w:rPr>
            </w:pPr>
            <w:r>
              <w:rPr>
                <w:sz w:val="18"/>
                <w:szCs w:val="18"/>
              </w:rPr>
              <w:t xml:space="preserve">12 days after </w:t>
            </w:r>
            <w:r w:rsidRPr="003E5A30">
              <w:rPr>
                <w:sz w:val="18"/>
                <w:szCs w:val="18"/>
              </w:rPr>
              <w:t>9-leaf stage</w:t>
            </w:r>
          </w:p>
        </w:tc>
        <w:tc>
          <w:tcPr>
            <w:tcW w:w="1417" w:type="dxa"/>
            <w:shd w:val="clear" w:color="auto" w:fill="auto"/>
          </w:tcPr>
          <w:p w14:paraId="0FE2A1C3"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04646AF8" w14:textId="77777777" w:rsidR="003648BE" w:rsidRPr="003E5A30" w:rsidRDefault="003648BE" w:rsidP="003648BE">
            <w:pPr>
              <w:rPr>
                <w:sz w:val="18"/>
                <w:szCs w:val="18"/>
              </w:rPr>
            </w:pPr>
            <w:r>
              <w:rPr>
                <w:sz w:val="18"/>
                <w:szCs w:val="18"/>
              </w:rPr>
              <w:t>+ + +</w:t>
            </w:r>
          </w:p>
        </w:tc>
        <w:tc>
          <w:tcPr>
            <w:tcW w:w="2268" w:type="dxa"/>
            <w:shd w:val="clear" w:color="auto" w:fill="auto"/>
          </w:tcPr>
          <w:p w14:paraId="1B685741" w14:textId="77777777" w:rsidR="003648BE" w:rsidRPr="003E5A30" w:rsidRDefault="003648BE" w:rsidP="003648BE">
            <w:pPr>
              <w:rPr>
                <w:sz w:val="18"/>
                <w:szCs w:val="18"/>
              </w:rPr>
            </w:pPr>
            <w:r>
              <w:rPr>
                <w:sz w:val="18"/>
                <w:szCs w:val="18"/>
              </w:rPr>
              <w:t>– –</w:t>
            </w:r>
          </w:p>
        </w:tc>
      </w:tr>
      <w:tr w:rsidR="003648BE" w:rsidRPr="003E5A30" w14:paraId="2BFBF6A7" w14:textId="77777777" w:rsidTr="0014185E">
        <w:tc>
          <w:tcPr>
            <w:tcW w:w="993" w:type="dxa"/>
            <w:vMerge/>
            <w:shd w:val="clear" w:color="auto" w:fill="auto"/>
          </w:tcPr>
          <w:p w14:paraId="40BC76A5" w14:textId="77777777" w:rsidR="003648BE" w:rsidRPr="003E5A30" w:rsidRDefault="003648BE" w:rsidP="003648BE">
            <w:pPr>
              <w:rPr>
                <w:sz w:val="18"/>
                <w:szCs w:val="18"/>
              </w:rPr>
            </w:pPr>
          </w:p>
        </w:tc>
        <w:tc>
          <w:tcPr>
            <w:tcW w:w="1276" w:type="dxa"/>
            <w:shd w:val="clear" w:color="auto" w:fill="auto"/>
          </w:tcPr>
          <w:p w14:paraId="192062F3" w14:textId="77777777" w:rsidR="003648BE" w:rsidRPr="003E5A30" w:rsidRDefault="003648BE" w:rsidP="003648BE">
            <w:pPr>
              <w:rPr>
                <w:sz w:val="18"/>
                <w:szCs w:val="18"/>
              </w:rPr>
            </w:pPr>
            <w:r w:rsidRPr="003E5A30">
              <w:rPr>
                <w:sz w:val="18"/>
                <w:szCs w:val="18"/>
              </w:rPr>
              <w:t>Wheat</w:t>
            </w:r>
          </w:p>
        </w:tc>
        <w:tc>
          <w:tcPr>
            <w:tcW w:w="1417" w:type="dxa"/>
            <w:shd w:val="clear" w:color="auto" w:fill="auto"/>
          </w:tcPr>
          <w:p w14:paraId="0A80B0F0"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zahran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0610A48F" w14:textId="77777777" w:rsidR="003648BE" w:rsidRPr="003E5A30" w:rsidRDefault="003648BE" w:rsidP="003648BE">
            <w:pPr>
              <w:rPr>
                <w:sz w:val="18"/>
                <w:szCs w:val="18"/>
              </w:rPr>
            </w:pPr>
            <w:r w:rsidRPr="003E5A30">
              <w:rPr>
                <w:sz w:val="18"/>
                <w:szCs w:val="18"/>
              </w:rPr>
              <w:t>20</w:t>
            </w:r>
          </w:p>
        </w:tc>
        <w:tc>
          <w:tcPr>
            <w:tcW w:w="1842" w:type="dxa"/>
            <w:shd w:val="clear" w:color="auto" w:fill="auto"/>
          </w:tcPr>
          <w:p w14:paraId="4785AC5C" w14:textId="77777777" w:rsidR="003648BE" w:rsidRPr="003E5A30" w:rsidRDefault="003648BE" w:rsidP="003648BE">
            <w:pPr>
              <w:rPr>
                <w:sz w:val="18"/>
                <w:szCs w:val="18"/>
              </w:rPr>
            </w:pPr>
            <w:r w:rsidRPr="003E5A30">
              <w:rPr>
                <w:sz w:val="18"/>
                <w:szCs w:val="18"/>
              </w:rPr>
              <w:t>4 mM K silicate</w:t>
            </w:r>
          </w:p>
        </w:tc>
        <w:tc>
          <w:tcPr>
            <w:tcW w:w="1276" w:type="dxa"/>
            <w:shd w:val="clear" w:color="auto" w:fill="auto"/>
          </w:tcPr>
          <w:p w14:paraId="6E3217EA" w14:textId="77777777" w:rsidR="003648BE" w:rsidRPr="003E5A30" w:rsidRDefault="003648BE" w:rsidP="003648BE">
            <w:pPr>
              <w:rPr>
                <w:sz w:val="18"/>
                <w:szCs w:val="18"/>
              </w:rPr>
            </w:pPr>
            <w:r w:rsidRPr="003E5A30">
              <w:rPr>
                <w:sz w:val="18"/>
                <w:szCs w:val="18"/>
              </w:rPr>
              <w:t>50% FC</w:t>
            </w:r>
          </w:p>
        </w:tc>
        <w:tc>
          <w:tcPr>
            <w:tcW w:w="1418" w:type="dxa"/>
            <w:shd w:val="clear" w:color="auto" w:fill="auto"/>
          </w:tcPr>
          <w:p w14:paraId="12CC6BB0" w14:textId="77777777" w:rsidR="003648BE" w:rsidRPr="003E5A30" w:rsidRDefault="003648BE" w:rsidP="003648BE">
            <w:pPr>
              <w:rPr>
                <w:sz w:val="18"/>
                <w:szCs w:val="18"/>
              </w:rPr>
            </w:pPr>
            <w:r w:rsidRPr="003E5A30">
              <w:rPr>
                <w:sz w:val="18"/>
                <w:szCs w:val="18"/>
              </w:rPr>
              <w:t>45 days</w:t>
            </w:r>
          </w:p>
        </w:tc>
        <w:tc>
          <w:tcPr>
            <w:tcW w:w="1559" w:type="dxa"/>
            <w:shd w:val="clear" w:color="auto" w:fill="auto"/>
          </w:tcPr>
          <w:p w14:paraId="474C0632" w14:textId="77777777" w:rsidR="003648BE" w:rsidRPr="003E5A30" w:rsidRDefault="003648BE" w:rsidP="003648BE">
            <w:pPr>
              <w:rPr>
                <w:sz w:val="18"/>
                <w:szCs w:val="18"/>
              </w:rPr>
            </w:pPr>
            <w:r w:rsidRPr="003E5A30">
              <w:rPr>
                <w:sz w:val="18"/>
                <w:szCs w:val="18"/>
              </w:rPr>
              <w:t>60 days</w:t>
            </w:r>
          </w:p>
        </w:tc>
        <w:tc>
          <w:tcPr>
            <w:tcW w:w="1417" w:type="dxa"/>
            <w:shd w:val="clear" w:color="auto" w:fill="auto"/>
          </w:tcPr>
          <w:p w14:paraId="4A967C0A"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0A21573D" w14:textId="77777777" w:rsidR="003648BE" w:rsidRPr="003E5A30" w:rsidRDefault="003648BE" w:rsidP="003648BE">
            <w:pPr>
              <w:rPr>
                <w:sz w:val="18"/>
                <w:szCs w:val="18"/>
              </w:rPr>
            </w:pPr>
            <w:r>
              <w:rPr>
                <w:sz w:val="18"/>
                <w:szCs w:val="18"/>
              </w:rPr>
              <w:t>+ + +</w:t>
            </w:r>
          </w:p>
        </w:tc>
        <w:tc>
          <w:tcPr>
            <w:tcW w:w="2268" w:type="dxa"/>
            <w:shd w:val="clear" w:color="auto" w:fill="auto"/>
          </w:tcPr>
          <w:p w14:paraId="3C1C7D34" w14:textId="77777777" w:rsidR="003648BE" w:rsidRPr="003E5A30" w:rsidRDefault="003648BE" w:rsidP="003648BE">
            <w:pPr>
              <w:rPr>
                <w:sz w:val="18"/>
                <w:szCs w:val="18"/>
              </w:rPr>
            </w:pPr>
            <w:r>
              <w:rPr>
                <w:sz w:val="18"/>
                <w:szCs w:val="18"/>
              </w:rPr>
              <w:t>– – –</w:t>
            </w:r>
          </w:p>
        </w:tc>
      </w:tr>
      <w:tr w:rsidR="003648BE" w:rsidRPr="003E5A30" w14:paraId="0D9E33EB" w14:textId="77777777" w:rsidTr="0014185E">
        <w:tc>
          <w:tcPr>
            <w:tcW w:w="993" w:type="dxa"/>
            <w:vMerge/>
            <w:shd w:val="clear" w:color="auto" w:fill="auto"/>
          </w:tcPr>
          <w:p w14:paraId="7C32386F" w14:textId="77777777" w:rsidR="003648BE" w:rsidRPr="003E5A30" w:rsidRDefault="003648BE" w:rsidP="003648BE">
            <w:pPr>
              <w:rPr>
                <w:sz w:val="18"/>
                <w:szCs w:val="18"/>
              </w:rPr>
            </w:pPr>
          </w:p>
        </w:tc>
        <w:tc>
          <w:tcPr>
            <w:tcW w:w="1276" w:type="dxa"/>
            <w:shd w:val="clear" w:color="auto" w:fill="auto"/>
          </w:tcPr>
          <w:p w14:paraId="2DABFD60" w14:textId="77777777" w:rsidR="003648BE" w:rsidRPr="003E5A30" w:rsidRDefault="003648BE" w:rsidP="003648BE">
            <w:pPr>
              <w:rPr>
                <w:sz w:val="18"/>
                <w:szCs w:val="18"/>
              </w:rPr>
            </w:pPr>
            <w:r w:rsidRPr="003E5A30">
              <w:rPr>
                <w:sz w:val="18"/>
                <w:szCs w:val="18"/>
              </w:rPr>
              <w:t>Rapeseed</w:t>
            </w:r>
          </w:p>
        </w:tc>
        <w:tc>
          <w:tcPr>
            <w:tcW w:w="1417" w:type="dxa"/>
            <w:shd w:val="clear" w:color="auto" w:fill="auto"/>
          </w:tcPr>
          <w:p w14:paraId="3A2419E0"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sajb.2017.12.006","ISSN":"02546299","abstract":"Drought stress is considered as a major constraint for the production of crops around the world; therefore we need some mechanistic strategies to cope drought stress adverse effects. Silicon (Si) plays a vital role in major physiological, metabolic, and/or functional roles in plants facing abiotic stress conditions as an essential mineral nutrient. In the current study, we investigated Si-induced physiological role in plants exposed to moderate and short-term drought exposure (induced by polyethylene glycol, PEG). Exogenous application of Si (1 mM SiO 2 ) significantly induced tolerance under short term drought (10 and 20% PEG) exposure. Silicon protects photosynthetic pigments and decreased oxidative stress (decreased lipid peroxidation and H 2 O 2 accumulation) due to the increase in ascorbate (AsA) and glutathione (GSH) pool; activity of antioxidant enzymes viz. catalase (CAT), ascorbate peroxidase (APX), glutathione S-transferase (GST), monodehydroascorbate reductase (MDHAR), dehydroascorbate reductase (DHAR), glutathione reductase (GR) and, enzymes of glyoxalase systems, leaf relative water content (RWC) and the content of proline in Brassica napus grown under both levels of drought (moderate; 10% and severe 20%), however, the effect was more promising under moderate stress. Here, we concluded that exogenous application of Si under short-term drought significantly improved antioxidants enzymes, AsA-GSH pool, glyoxalase systems and proline in drought-stressed plants was associated with the protective role and maintained the redox status of the plants.","author":[{"dropping-particle":"","family":"Hasanuzzaman","given":"M.","non-dropping-particle":"","parse-names":false,"suffix":""},{"dropping-particle":"","family":"Nahar","given":"K.","non-dropping-particle":"","parse-names":false,"suffix":""},{"dropping-particle":"","family":"Anee","given":"T. I.","non-dropping-particle":"","parse-names":false,"suffix":""},{"dropping-particle":"","family":"Khan","given":"M. I.R.","non-dropping-particle":"","parse-names":false,"suffix":""},{"dropping-particle":"","family":"Fujita","given":"M.","non-dropping-particle":"","parse-names":false,"suffix":""}],"container-title":"South African Journal of Botany","id":"ITEM-1","issued":{"date-parts":[["2018"]]},"page":"50-57","publisher":"SAAB","title":"Silicon-mediated regulation of antioxidant defense and glyoxalase systems confers drought stress tolerance in Brassica napus L.","type":"article-journal","volume":"115"},"uris":["http://www.mendeley.com/documents/?uuid=57eabf1d-6aa2-4ce1-97ab-7526bd13540d"]}],"mendeley":{"formattedCitation":"(Hasanuzzaman et al., 2018)","manualFormatting":"Hasanuzzaman et al. (2018)","plainTextFormattedCitation":"(Hasanuzzaman et al., 2018)","previouslyFormattedCitation":"(Hasanuzzaman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Hasanuzzaman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16018397" w14:textId="77777777" w:rsidR="003648BE" w:rsidRPr="003E5A30" w:rsidRDefault="003648BE" w:rsidP="003648BE">
            <w:pPr>
              <w:rPr>
                <w:sz w:val="18"/>
                <w:szCs w:val="18"/>
              </w:rPr>
            </w:pPr>
            <w:r w:rsidRPr="003E5A30">
              <w:rPr>
                <w:sz w:val="18"/>
                <w:szCs w:val="18"/>
              </w:rPr>
              <w:t>16</w:t>
            </w:r>
          </w:p>
        </w:tc>
        <w:tc>
          <w:tcPr>
            <w:tcW w:w="1842" w:type="dxa"/>
            <w:shd w:val="clear" w:color="auto" w:fill="auto"/>
          </w:tcPr>
          <w:p w14:paraId="5321E9D5" w14:textId="79E72517" w:rsidR="003648BE" w:rsidRPr="003E5A30" w:rsidRDefault="003648BE" w:rsidP="003648BE">
            <w:pPr>
              <w:rPr>
                <w:sz w:val="18"/>
                <w:szCs w:val="18"/>
              </w:rPr>
            </w:pPr>
            <w:r w:rsidRPr="003E5A30">
              <w:rPr>
                <w:sz w:val="18"/>
                <w:szCs w:val="18"/>
              </w:rPr>
              <w:t xml:space="preserve">1 mM </w:t>
            </w:r>
            <w:r w:rsidR="00BC5890" w:rsidRPr="003E5A30">
              <w:rPr>
                <w:sz w:val="18"/>
                <w:szCs w:val="18"/>
              </w:rPr>
              <w:t>SiO</w:t>
            </w:r>
            <w:r w:rsidR="00BC5890" w:rsidRPr="003E5A30">
              <w:rPr>
                <w:sz w:val="18"/>
                <w:szCs w:val="18"/>
                <w:vertAlign w:val="subscript"/>
              </w:rPr>
              <w:t>2</w:t>
            </w:r>
          </w:p>
        </w:tc>
        <w:tc>
          <w:tcPr>
            <w:tcW w:w="1276" w:type="dxa"/>
            <w:shd w:val="clear" w:color="auto" w:fill="auto"/>
          </w:tcPr>
          <w:p w14:paraId="57147023" w14:textId="77777777" w:rsidR="003648BE" w:rsidRPr="003E5A30" w:rsidRDefault="003648BE" w:rsidP="003648BE">
            <w:pPr>
              <w:rPr>
                <w:sz w:val="18"/>
                <w:szCs w:val="18"/>
              </w:rPr>
            </w:pPr>
            <w:r w:rsidRPr="003E5A30">
              <w:rPr>
                <w:sz w:val="18"/>
                <w:szCs w:val="18"/>
              </w:rPr>
              <w:t>20 % PEG</w:t>
            </w:r>
          </w:p>
        </w:tc>
        <w:tc>
          <w:tcPr>
            <w:tcW w:w="1418" w:type="dxa"/>
            <w:shd w:val="clear" w:color="auto" w:fill="auto"/>
          </w:tcPr>
          <w:p w14:paraId="461ECDCC" w14:textId="77777777" w:rsidR="003648BE" w:rsidRPr="003E5A30" w:rsidRDefault="003648BE" w:rsidP="003648BE">
            <w:pPr>
              <w:rPr>
                <w:sz w:val="18"/>
                <w:szCs w:val="18"/>
              </w:rPr>
            </w:pPr>
            <w:r w:rsidRPr="003E5A30">
              <w:rPr>
                <w:sz w:val="18"/>
                <w:szCs w:val="18"/>
              </w:rPr>
              <w:t>48 hours</w:t>
            </w:r>
          </w:p>
        </w:tc>
        <w:tc>
          <w:tcPr>
            <w:tcW w:w="1559" w:type="dxa"/>
            <w:shd w:val="clear" w:color="auto" w:fill="auto"/>
          </w:tcPr>
          <w:p w14:paraId="26C9F835" w14:textId="77777777" w:rsidR="003648BE" w:rsidRPr="003E5A30" w:rsidRDefault="003648BE" w:rsidP="003648BE">
            <w:pPr>
              <w:rPr>
                <w:sz w:val="18"/>
                <w:szCs w:val="18"/>
              </w:rPr>
            </w:pPr>
            <w:r w:rsidRPr="003E5A30">
              <w:rPr>
                <w:sz w:val="18"/>
                <w:szCs w:val="18"/>
              </w:rPr>
              <w:t>14 days</w:t>
            </w:r>
          </w:p>
        </w:tc>
        <w:tc>
          <w:tcPr>
            <w:tcW w:w="1417" w:type="dxa"/>
            <w:shd w:val="clear" w:color="auto" w:fill="auto"/>
          </w:tcPr>
          <w:p w14:paraId="2D43CEB7"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1D5E0492" w14:textId="77777777" w:rsidR="003648BE" w:rsidRPr="003E5A30" w:rsidRDefault="003648BE" w:rsidP="003648BE">
            <w:pPr>
              <w:rPr>
                <w:sz w:val="18"/>
                <w:szCs w:val="18"/>
              </w:rPr>
            </w:pPr>
            <w:r w:rsidRPr="003E5A30">
              <w:rPr>
                <w:sz w:val="18"/>
                <w:szCs w:val="18"/>
              </w:rPr>
              <w:t>Unknown</w:t>
            </w:r>
          </w:p>
        </w:tc>
        <w:tc>
          <w:tcPr>
            <w:tcW w:w="2268" w:type="dxa"/>
            <w:shd w:val="clear" w:color="auto" w:fill="auto"/>
          </w:tcPr>
          <w:p w14:paraId="3AE21075" w14:textId="77777777" w:rsidR="003648BE" w:rsidRPr="003E5A30" w:rsidRDefault="003648BE" w:rsidP="003648BE">
            <w:pPr>
              <w:rPr>
                <w:sz w:val="18"/>
                <w:szCs w:val="18"/>
              </w:rPr>
            </w:pPr>
            <w:r>
              <w:rPr>
                <w:sz w:val="18"/>
                <w:szCs w:val="18"/>
              </w:rPr>
              <w:t>– – –</w:t>
            </w:r>
          </w:p>
        </w:tc>
      </w:tr>
      <w:tr w:rsidR="003648BE" w:rsidRPr="003E5A30" w14:paraId="49A41BB2" w14:textId="77777777" w:rsidTr="0014185E">
        <w:tc>
          <w:tcPr>
            <w:tcW w:w="993" w:type="dxa"/>
            <w:vMerge/>
            <w:shd w:val="clear" w:color="auto" w:fill="auto"/>
          </w:tcPr>
          <w:p w14:paraId="50184020" w14:textId="77777777" w:rsidR="003648BE" w:rsidRPr="003E5A30" w:rsidRDefault="003648BE" w:rsidP="003648BE">
            <w:pPr>
              <w:rPr>
                <w:sz w:val="18"/>
                <w:szCs w:val="18"/>
              </w:rPr>
            </w:pPr>
          </w:p>
        </w:tc>
        <w:tc>
          <w:tcPr>
            <w:tcW w:w="1276" w:type="dxa"/>
            <w:shd w:val="clear" w:color="auto" w:fill="auto"/>
          </w:tcPr>
          <w:p w14:paraId="4D60DD12" w14:textId="7D17222E" w:rsidR="003648BE" w:rsidRPr="003E5A30" w:rsidRDefault="003648BE" w:rsidP="003648BE">
            <w:pPr>
              <w:rPr>
                <w:iCs/>
                <w:sz w:val="18"/>
                <w:szCs w:val="18"/>
              </w:rPr>
            </w:pPr>
            <w:r w:rsidRPr="003E5A30">
              <w:rPr>
                <w:sz w:val="18"/>
                <w:szCs w:val="18"/>
              </w:rPr>
              <w:t>Cowpea</w:t>
            </w:r>
          </w:p>
        </w:tc>
        <w:tc>
          <w:tcPr>
            <w:tcW w:w="1417" w:type="dxa"/>
            <w:shd w:val="clear" w:color="auto" w:fill="auto"/>
          </w:tcPr>
          <w:p w14:paraId="180DE664" w14:textId="7B872F10"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scienta.2017.10.008","ISSN":"03044238","abstract":"Environmental stresses are increasing over time adversely affecting crop productivity. To face these stresses, plants adopt endogenous mechanisms, but they are not enough in most cases. Therefore, the effect of exogenous application of proline, silicon (Si) or methionine on growth and yield criteria, leaf physio-biochemical properties and leaf anatomical structure of cowpea plants grown under three levels of water deficit (W0; 60, W1; 40 and W2; 20% of soil water holding capacity) was investigated. The water level W0 was adequate to optimum cowpea plant growth and specified as a control. Results obtained indicated that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were significantly decreased, while activity of leaf antioxidant enzymes such as peroxidase (POX), superoxide dismutase (SOD) and catalase (CAT), content of leaf proline and electrolyte leakage, and shoot Si were significantly increased under water deficit stress (W1 and W2) conditions compared to the control (W0). However under water deficit stress, foliar application of proline, Si or methionine seemed to overcome the harmful effects of water deficit stress, at varying degrees, on the abovementioned cowpea plants characters, which were improved, compared to the corresponding controls. The Si was the most helpful one, where it increased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and further increased shoot Si content and leaf antioxidant enzyme activities of cowpea plants compared to those of either proline or methionine application. For leaf anatomical features, the width of midvein and xylem, and the thickness of midvein, phloem and xylem tissues, and palisade and spongy tissues of leaf blade were decreased with increasing the water deficit stress; however, foliar spray of Si improved all histological features compared to those of untreated plants.","author":[{"dropping-particle":"","family":"Merwad","given":"Abdel Rahman M.A.","non-dropping-particle":"","parse-names":false,"suffix":""},{"dropping-particle":"","family":"Desoky","given":"El Sayed M.","non-dropping-particle":"","parse-names":false,"suffix":""},{"dropping-particle":"","family":"Rady","given":"Mostafa M.","non-dropping-particle":"","parse-names":false,"suffix":""}],"container-title":"Scientia Horticulturae","id":"ITEM-1","issue":"May 2017","issued":{"date-parts":[["2018"]]},"page":"132-144","publisher":"Elsevier","title":"Response of water deficit-stressed Vigna unguiculata performances to silicon, proline or methionine foliar application","type":"article-journal","volume":"228"},"uris":["http://www.mendeley.com/documents/?uuid=b8e680f6-7063-466c-b0b5-0aec22e6ab45"]}],"mendeley":{"formattedCitation":"(Merwad et al., 2018)","manualFormatting":"Merwad et al. (2018)","plainTextFormattedCitation":"(Merwad et al., 2018)","previouslyFormattedCitation":"(Merwad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Merwad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684C3E8D" w14:textId="0C257413" w:rsidR="003648BE" w:rsidRPr="003E5A30" w:rsidRDefault="003648BE" w:rsidP="003648BE">
            <w:pPr>
              <w:rPr>
                <w:sz w:val="18"/>
                <w:szCs w:val="18"/>
              </w:rPr>
            </w:pPr>
            <w:r w:rsidRPr="003E5A30">
              <w:rPr>
                <w:sz w:val="18"/>
                <w:szCs w:val="18"/>
              </w:rPr>
              <w:t>13</w:t>
            </w:r>
          </w:p>
        </w:tc>
        <w:tc>
          <w:tcPr>
            <w:tcW w:w="1842" w:type="dxa"/>
            <w:shd w:val="clear" w:color="auto" w:fill="auto"/>
          </w:tcPr>
          <w:p w14:paraId="50089837" w14:textId="186A24D0" w:rsidR="003648BE" w:rsidRPr="003E5A30" w:rsidRDefault="003648BE" w:rsidP="007A3F60">
            <w:pPr>
              <w:rPr>
                <w:sz w:val="18"/>
                <w:szCs w:val="18"/>
              </w:rPr>
            </w:pPr>
            <w:r w:rsidRPr="003E5A30">
              <w:rPr>
                <w:sz w:val="18"/>
                <w:szCs w:val="18"/>
              </w:rPr>
              <w:t xml:space="preserve">2 mM K silicate (foliar spray 15, 30, 45 </w:t>
            </w:r>
            <w:r w:rsidR="007A3F60">
              <w:rPr>
                <w:sz w:val="18"/>
                <w:szCs w:val="18"/>
              </w:rPr>
              <w:t>DAS</w:t>
            </w:r>
            <w:r w:rsidRPr="003E5A30">
              <w:rPr>
                <w:sz w:val="18"/>
                <w:szCs w:val="18"/>
              </w:rPr>
              <w:t>)</w:t>
            </w:r>
          </w:p>
        </w:tc>
        <w:tc>
          <w:tcPr>
            <w:tcW w:w="1276" w:type="dxa"/>
            <w:shd w:val="clear" w:color="auto" w:fill="auto"/>
          </w:tcPr>
          <w:p w14:paraId="74C44C85" w14:textId="79701819" w:rsidR="003648BE" w:rsidRPr="003E5A30" w:rsidRDefault="003648BE" w:rsidP="003648BE">
            <w:pPr>
              <w:rPr>
                <w:sz w:val="18"/>
                <w:szCs w:val="18"/>
              </w:rPr>
            </w:pPr>
            <w:r w:rsidRPr="003E5A30">
              <w:rPr>
                <w:sz w:val="18"/>
                <w:szCs w:val="18"/>
              </w:rPr>
              <w:t xml:space="preserve">20 % </w:t>
            </w:r>
            <w:r>
              <w:rPr>
                <w:sz w:val="18"/>
                <w:szCs w:val="18"/>
              </w:rPr>
              <w:t>WHC</w:t>
            </w:r>
          </w:p>
        </w:tc>
        <w:tc>
          <w:tcPr>
            <w:tcW w:w="1418" w:type="dxa"/>
            <w:shd w:val="clear" w:color="auto" w:fill="auto"/>
          </w:tcPr>
          <w:p w14:paraId="29B882A7" w14:textId="5C59752F" w:rsidR="003648BE" w:rsidRPr="003E5A30" w:rsidRDefault="003648BE" w:rsidP="003648BE">
            <w:pPr>
              <w:rPr>
                <w:sz w:val="18"/>
                <w:szCs w:val="18"/>
              </w:rPr>
            </w:pPr>
            <w:r>
              <w:rPr>
                <w:sz w:val="18"/>
                <w:szCs w:val="18"/>
              </w:rPr>
              <w:t xml:space="preserve">55 and </w:t>
            </w:r>
            <w:r w:rsidRPr="003E5A30">
              <w:rPr>
                <w:sz w:val="18"/>
                <w:szCs w:val="18"/>
              </w:rPr>
              <w:t>80 days</w:t>
            </w:r>
          </w:p>
        </w:tc>
        <w:tc>
          <w:tcPr>
            <w:tcW w:w="1559" w:type="dxa"/>
            <w:shd w:val="clear" w:color="auto" w:fill="auto"/>
          </w:tcPr>
          <w:p w14:paraId="26790FB8" w14:textId="6EF180E3" w:rsidR="003648BE" w:rsidRPr="003E5A30" w:rsidRDefault="003648BE" w:rsidP="003648BE">
            <w:pPr>
              <w:rPr>
                <w:sz w:val="18"/>
                <w:szCs w:val="18"/>
              </w:rPr>
            </w:pPr>
            <w:r w:rsidRPr="003E5A30">
              <w:rPr>
                <w:sz w:val="18"/>
                <w:szCs w:val="18"/>
              </w:rPr>
              <w:t>80 days</w:t>
            </w:r>
          </w:p>
        </w:tc>
        <w:tc>
          <w:tcPr>
            <w:tcW w:w="1417" w:type="dxa"/>
            <w:shd w:val="clear" w:color="auto" w:fill="auto"/>
          </w:tcPr>
          <w:p w14:paraId="0D5CD186" w14:textId="41EA651F" w:rsidR="003648BE" w:rsidRPr="003E5A30" w:rsidRDefault="003648BE" w:rsidP="003648BE">
            <w:pPr>
              <w:rPr>
                <w:sz w:val="18"/>
                <w:szCs w:val="18"/>
              </w:rPr>
            </w:pPr>
            <w:r w:rsidRPr="003E5A30">
              <w:rPr>
                <w:sz w:val="18"/>
                <w:szCs w:val="18"/>
              </w:rPr>
              <w:t>Soil</w:t>
            </w:r>
          </w:p>
        </w:tc>
        <w:tc>
          <w:tcPr>
            <w:tcW w:w="1985" w:type="dxa"/>
            <w:shd w:val="clear" w:color="auto" w:fill="auto"/>
          </w:tcPr>
          <w:p w14:paraId="3CDEC6B0" w14:textId="58363C63" w:rsidR="003648BE" w:rsidRDefault="003648BE" w:rsidP="003648BE">
            <w:pPr>
              <w:rPr>
                <w:sz w:val="18"/>
                <w:szCs w:val="18"/>
              </w:rPr>
            </w:pPr>
            <w:r>
              <w:rPr>
                <w:sz w:val="18"/>
                <w:szCs w:val="18"/>
              </w:rPr>
              <w:t>+ +</w:t>
            </w:r>
          </w:p>
        </w:tc>
        <w:tc>
          <w:tcPr>
            <w:tcW w:w="2268" w:type="dxa"/>
            <w:shd w:val="clear" w:color="auto" w:fill="auto"/>
          </w:tcPr>
          <w:p w14:paraId="497932F1" w14:textId="33B791E9" w:rsidR="003648BE" w:rsidRPr="003E5A30" w:rsidRDefault="003648BE" w:rsidP="003648BE">
            <w:pPr>
              <w:rPr>
                <w:sz w:val="18"/>
                <w:szCs w:val="18"/>
              </w:rPr>
            </w:pPr>
            <w:r>
              <w:rPr>
                <w:sz w:val="18"/>
                <w:szCs w:val="18"/>
              </w:rPr>
              <w:t>– –</w:t>
            </w:r>
          </w:p>
        </w:tc>
      </w:tr>
      <w:tr w:rsidR="003648BE" w:rsidRPr="003E5A30" w14:paraId="69C57A92" w14:textId="77777777" w:rsidTr="0014185E">
        <w:tc>
          <w:tcPr>
            <w:tcW w:w="993" w:type="dxa"/>
            <w:vMerge/>
            <w:shd w:val="clear" w:color="auto" w:fill="auto"/>
          </w:tcPr>
          <w:p w14:paraId="093A88EE" w14:textId="77777777" w:rsidR="003648BE" w:rsidRPr="003E5A30" w:rsidRDefault="003648BE" w:rsidP="003648BE">
            <w:pPr>
              <w:rPr>
                <w:sz w:val="18"/>
                <w:szCs w:val="18"/>
              </w:rPr>
            </w:pPr>
          </w:p>
        </w:tc>
        <w:tc>
          <w:tcPr>
            <w:tcW w:w="1276" w:type="dxa"/>
            <w:shd w:val="clear" w:color="auto" w:fill="auto"/>
          </w:tcPr>
          <w:p w14:paraId="25A3BBAC" w14:textId="77777777" w:rsidR="003648BE" w:rsidRPr="003E5A30" w:rsidRDefault="003648BE" w:rsidP="003648BE">
            <w:pPr>
              <w:rPr>
                <w:iCs/>
                <w:sz w:val="18"/>
                <w:szCs w:val="18"/>
              </w:rPr>
            </w:pPr>
            <w:r w:rsidRPr="003E5A30">
              <w:rPr>
                <w:iCs/>
                <w:sz w:val="18"/>
                <w:szCs w:val="18"/>
              </w:rPr>
              <w:t>Cucumber</w:t>
            </w:r>
          </w:p>
        </w:tc>
        <w:tc>
          <w:tcPr>
            <w:tcW w:w="1417" w:type="dxa"/>
            <w:shd w:val="clear" w:color="auto" w:fill="auto"/>
          </w:tcPr>
          <w:p w14:paraId="15638B94"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Ouzounidou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26EE7B4B" w14:textId="77777777" w:rsidR="003648BE" w:rsidRPr="003E5A30" w:rsidRDefault="003648BE" w:rsidP="003648BE">
            <w:pPr>
              <w:rPr>
                <w:sz w:val="18"/>
                <w:szCs w:val="18"/>
              </w:rPr>
            </w:pPr>
            <w:r w:rsidRPr="003E5A30">
              <w:rPr>
                <w:sz w:val="18"/>
                <w:szCs w:val="18"/>
              </w:rPr>
              <w:t>12</w:t>
            </w:r>
          </w:p>
        </w:tc>
        <w:tc>
          <w:tcPr>
            <w:tcW w:w="1842" w:type="dxa"/>
            <w:shd w:val="clear" w:color="auto" w:fill="auto"/>
          </w:tcPr>
          <w:p w14:paraId="25FCAD83" w14:textId="77777777" w:rsidR="003648BE" w:rsidRPr="003E5A30" w:rsidRDefault="003648BE" w:rsidP="003648BE">
            <w:pPr>
              <w:rPr>
                <w:sz w:val="18"/>
                <w:szCs w:val="18"/>
              </w:rPr>
            </w:pPr>
            <w:r w:rsidRPr="003E5A30">
              <w:rPr>
                <w:sz w:val="18"/>
                <w:szCs w:val="18"/>
              </w:rPr>
              <w:t>2.25 mM K silicate (foliar spray every 10 d</w:t>
            </w:r>
            <w:r>
              <w:rPr>
                <w:sz w:val="18"/>
                <w:szCs w:val="18"/>
              </w:rPr>
              <w:t>ays</w:t>
            </w:r>
            <w:r w:rsidRPr="003E5A30">
              <w:rPr>
                <w:sz w:val="18"/>
                <w:szCs w:val="18"/>
              </w:rPr>
              <w:t>)</w:t>
            </w:r>
          </w:p>
        </w:tc>
        <w:tc>
          <w:tcPr>
            <w:tcW w:w="1276" w:type="dxa"/>
            <w:shd w:val="clear" w:color="auto" w:fill="auto"/>
          </w:tcPr>
          <w:p w14:paraId="69993615" w14:textId="77777777" w:rsidR="003648BE" w:rsidRPr="003E5A30" w:rsidRDefault="003648BE" w:rsidP="003648BE">
            <w:pPr>
              <w:rPr>
                <w:sz w:val="18"/>
                <w:szCs w:val="18"/>
              </w:rPr>
            </w:pPr>
            <w:r w:rsidRPr="003E5A30">
              <w:rPr>
                <w:sz w:val="18"/>
                <w:szCs w:val="18"/>
              </w:rPr>
              <w:t>Irrigation reduced by 50%</w:t>
            </w:r>
          </w:p>
        </w:tc>
        <w:tc>
          <w:tcPr>
            <w:tcW w:w="1418" w:type="dxa"/>
            <w:shd w:val="clear" w:color="auto" w:fill="auto"/>
          </w:tcPr>
          <w:p w14:paraId="35BCA603" w14:textId="77777777" w:rsidR="003648BE" w:rsidRPr="003E5A30" w:rsidRDefault="003648BE" w:rsidP="003648BE">
            <w:pPr>
              <w:rPr>
                <w:sz w:val="18"/>
                <w:szCs w:val="18"/>
              </w:rPr>
            </w:pPr>
            <w:r w:rsidRPr="003E5A30">
              <w:rPr>
                <w:sz w:val="18"/>
                <w:szCs w:val="18"/>
              </w:rPr>
              <w:t>3 months</w:t>
            </w:r>
          </w:p>
        </w:tc>
        <w:tc>
          <w:tcPr>
            <w:tcW w:w="1559" w:type="dxa"/>
            <w:shd w:val="clear" w:color="auto" w:fill="auto"/>
          </w:tcPr>
          <w:p w14:paraId="21398786" w14:textId="77777777" w:rsidR="003648BE" w:rsidRPr="003E5A30" w:rsidRDefault="003648BE" w:rsidP="003648BE">
            <w:pPr>
              <w:rPr>
                <w:sz w:val="18"/>
                <w:szCs w:val="18"/>
              </w:rPr>
            </w:pPr>
            <w:r w:rsidRPr="003E5A30">
              <w:rPr>
                <w:sz w:val="18"/>
                <w:szCs w:val="18"/>
              </w:rPr>
              <w:t>When fruits ripe</w:t>
            </w:r>
          </w:p>
        </w:tc>
        <w:tc>
          <w:tcPr>
            <w:tcW w:w="1417" w:type="dxa"/>
            <w:shd w:val="clear" w:color="auto" w:fill="auto"/>
          </w:tcPr>
          <w:p w14:paraId="3710EFA1"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1FC5C610" w14:textId="77777777" w:rsidR="003648BE" w:rsidRPr="003E5A30" w:rsidRDefault="003648BE" w:rsidP="003648BE">
            <w:pPr>
              <w:rPr>
                <w:sz w:val="18"/>
                <w:szCs w:val="18"/>
              </w:rPr>
            </w:pPr>
            <w:r>
              <w:rPr>
                <w:sz w:val="18"/>
                <w:szCs w:val="18"/>
              </w:rPr>
              <w:t>Sensitive</w:t>
            </w:r>
            <w:r w:rsidRPr="003E5A30">
              <w:rPr>
                <w:sz w:val="18"/>
                <w:szCs w:val="18"/>
              </w:rPr>
              <w:t xml:space="preserve">: </w:t>
            </w:r>
            <w:r>
              <w:rPr>
                <w:sz w:val="18"/>
                <w:szCs w:val="18"/>
              </w:rPr>
              <w:t>+ + +</w:t>
            </w:r>
          </w:p>
          <w:p w14:paraId="014C0DBC" w14:textId="77777777" w:rsidR="003648BE" w:rsidRPr="003E5A30" w:rsidRDefault="003648BE" w:rsidP="003648BE">
            <w:pPr>
              <w:rPr>
                <w:sz w:val="18"/>
                <w:szCs w:val="18"/>
              </w:rPr>
            </w:pPr>
            <w:r>
              <w:rPr>
                <w:sz w:val="18"/>
                <w:szCs w:val="18"/>
              </w:rPr>
              <w:t>Tolerant</w:t>
            </w:r>
            <w:r w:rsidRPr="003E5A30">
              <w:rPr>
                <w:sz w:val="18"/>
                <w:szCs w:val="18"/>
              </w:rPr>
              <w:t xml:space="preserve">: </w:t>
            </w:r>
            <w:r>
              <w:rPr>
                <w:sz w:val="18"/>
                <w:szCs w:val="18"/>
              </w:rPr>
              <w:t>+ + + +</w:t>
            </w:r>
          </w:p>
        </w:tc>
        <w:tc>
          <w:tcPr>
            <w:tcW w:w="2268" w:type="dxa"/>
            <w:shd w:val="clear" w:color="auto" w:fill="auto"/>
          </w:tcPr>
          <w:p w14:paraId="5DB7A86E" w14:textId="77777777" w:rsidR="003648BE" w:rsidRPr="003E5A30" w:rsidRDefault="003648BE" w:rsidP="003648BE">
            <w:pPr>
              <w:rPr>
                <w:sz w:val="18"/>
                <w:szCs w:val="18"/>
              </w:rPr>
            </w:pPr>
            <w:r w:rsidRPr="003E5A30">
              <w:rPr>
                <w:sz w:val="18"/>
                <w:szCs w:val="18"/>
              </w:rPr>
              <w:t xml:space="preserve">Both cultivars: </w:t>
            </w:r>
            <w:r>
              <w:rPr>
                <w:sz w:val="18"/>
                <w:szCs w:val="18"/>
              </w:rPr>
              <w:t>– – –</w:t>
            </w:r>
          </w:p>
        </w:tc>
      </w:tr>
      <w:tr w:rsidR="003648BE" w:rsidRPr="003E5A30" w14:paraId="53B1F7E5" w14:textId="77777777" w:rsidTr="0014185E">
        <w:tc>
          <w:tcPr>
            <w:tcW w:w="993" w:type="dxa"/>
            <w:vMerge/>
            <w:shd w:val="clear" w:color="auto" w:fill="auto"/>
          </w:tcPr>
          <w:p w14:paraId="57FC2CF2" w14:textId="77777777" w:rsidR="003648BE" w:rsidRPr="003E5A30" w:rsidRDefault="003648BE" w:rsidP="003648BE">
            <w:pPr>
              <w:rPr>
                <w:sz w:val="18"/>
                <w:szCs w:val="18"/>
              </w:rPr>
            </w:pPr>
          </w:p>
        </w:tc>
        <w:tc>
          <w:tcPr>
            <w:tcW w:w="1276" w:type="dxa"/>
            <w:shd w:val="clear" w:color="auto" w:fill="auto"/>
          </w:tcPr>
          <w:p w14:paraId="00552E10" w14:textId="77777777" w:rsidR="003648BE" w:rsidRPr="003E5A30" w:rsidRDefault="003648BE" w:rsidP="003648BE">
            <w:pPr>
              <w:rPr>
                <w:sz w:val="18"/>
                <w:szCs w:val="18"/>
              </w:rPr>
            </w:pPr>
            <w:r w:rsidRPr="003E5A30">
              <w:rPr>
                <w:sz w:val="18"/>
                <w:szCs w:val="18"/>
              </w:rPr>
              <w:t>Barley</w:t>
            </w:r>
          </w:p>
        </w:tc>
        <w:tc>
          <w:tcPr>
            <w:tcW w:w="1417" w:type="dxa"/>
            <w:shd w:val="clear" w:color="auto" w:fill="auto"/>
          </w:tcPr>
          <w:p w14:paraId="5ED4CFBC"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envexpbot.2018.07.026","ISSN":"00988472","abstract":"Several studies have revealed that both sulfur (S) and silicon (Si) nutrition play a pivotal role in alleviating drought stress tolerance in plants. Additionally, Si application has also been reported to mitigate plant nutrient deficiency. However, to date there is no report that evaluates the performance and relevance of Si nutrition under S deficiency. In the present study, we explored the role of supplemental Si on S metabolism under combined S deficiency and osmotic stress. Barley plants were simultaneously subjected to polyethylene glycol (PEG)-induced osmotic stress under low or high S supply and Si nutrition. The results showed that Si supply regulated S and ABA metabolism at the transcriptional level under combined S deficiency and osmotic stress. The induction of the genes involved in S metabolism further contributed to the balance of redox potential by lowering the GSSG/GSH ratio and reducing H2O2 level in shoots. The transcriptional regulation of the genes involved in ABA biosynthesis and degradation pathways by Si reduced the level of shoot ABA under combined stress. Additionally, Si resulted in delayed leaf senescence under combined stresses by increasing chlorophyll levels, suppressing the expression of barley senescence gene HvS40, and reducing IAA levels. Therefore, shoots showed enhanced tolerance to osmotic stress under S deficiency as supported by higher sucrose concentrations, higher relative water content and higher shoot biomass. In roots under combined stress, Si induced the expression of the sulfur transporter HvST1;1 which resulted in a higher uptake of SO42− and NO3−. The higher root NO3- increased both glutamine and proline concentration. The higher sucrose in roots also increased root biomass, reflecting the tolerance of roots to osmotic stress. Our investigation reveals an important role of Si in transcriptionally regulating S and ABA metabolism under collective stress conditions manifested by S deficiency and osmotic stress.","author":[{"dropping-particle":"","family":"Maillard","given":"Anne","non-dropping-particle":"","parse-names":false,"suffix":""},{"dropping-particle":"","family":"Ali","given":"Nusrat","non-dropping-particle":"","parse-names":false,"suffix":""},{"dropping-particle":"","family":"Schwarzenberg","given":"Adrian","non-dropping-particle":"","parse-names":false,"suffix":""},{"dropping-particle":"","family":"Jamois","given":"Frank","non-dropping-particle":"","parse-names":false,"suffix":""},{"dropping-particle":"","family":"Yvin","given":"Jean Claude","non-dropping-particle":"","parse-names":false,"suffix":""},{"dropping-particle":"","family":"Hosseini","given":"Seyed Abdollah","non-dropping-particle":"","parse-names":false,"suffix":""}],"container-title":"Environmental and Experimental Botany","id":"ITEM-1","issue":"July","issued":{"date-parts":[["2018"]]},"page":"394-410","publisher":"Elsevier","title":"Silicon transcriptionally regulates sulfur and ABA metabolism and delays leaf senescence in barley under combined sulfur deficiency and osmotic stress","type":"article-journal","volume":"155"},"uris":["http://www.mendeley.com/documents/?uuid=d1356f81-1837-436b-9f93-8c9abbad4529"]}],"mendeley":{"formattedCitation":"(Maillard et al., 2018)","manualFormatting":"Maillard et al. (2018)","plainTextFormattedCitation":"(Maillard et al., 2018)","previouslyFormattedCitation":"(Maillard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Maillard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25325AC8" w14:textId="77777777" w:rsidR="003648BE" w:rsidRPr="003E5A30" w:rsidRDefault="003648BE" w:rsidP="003648BE">
            <w:pPr>
              <w:rPr>
                <w:sz w:val="18"/>
                <w:szCs w:val="18"/>
              </w:rPr>
            </w:pPr>
            <w:r w:rsidRPr="003E5A30">
              <w:rPr>
                <w:sz w:val="18"/>
                <w:szCs w:val="18"/>
              </w:rPr>
              <w:t>8</w:t>
            </w:r>
          </w:p>
        </w:tc>
        <w:tc>
          <w:tcPr>
            <w:tcW w:w="1842" w:type="dxa"/>
            <w:shd w:val="clear" w:color="auto" w:fill="auto"/>
          </w:tcPr>
          <w:p w14:paraId="17D179B5" w14:textId="77777777" w:rsidR="003648BE" w:rsidRPr="003E5A30" w:rsidRDefault="003648BE" w:rsidP="003648BE">
            <w:pPr>
              <w:rPr>
                <w:sz w:val="18"/>
                <w:szCs w:val="18"/>
              </w:rPr>
            </w:pPr>
            <w:r w:rsidRPr="003E5A30">
              <w:rPr>
                <w:sz w:val="18"/>
                <w:szCs w:val="18"/>
              </w:rPr>
              <w:t>1.5 mM silicic acid</w:t>
            </w:r>
          </w:p>
        </w:tc>
        <w:tc>
          <w:tcPr>
            <w:tcW w:w="1276" w:type="dxa"/>
            <w:shd w:val="clear" w:color="auto" w:fill="auto"/>
          </w:tcPr>
          <w:p w14:paraId="5A36E06E" w14:textId="77777777" w:rsidR="003648BE" w:rsidRPr="003E5A30" w:rsidRDefault="003648BE" w:rsidP="003648BE">
            <w:pPr>
              <w:rPr>
                <w:sz w:val="18"/>
                <w:szCs w:val="18"/>
              </w:rPr>
            </w:pPr>
            <w:r>
              <w:rPr>
                <w:sz w:val="18"/>
                <w:szCs w:val="18"/>
              </w:rPr>
              <w:t xml:space="preserve">190 g </w:t>
            </w:r>
            <w:r w:rsidRPr="003E5A30">
              <w:rPr>
                <w:sz w:val="18"/>
                <w:szCs w:val="18"/>
              </w:rPr>
              <w:t>L</w:t>
            </w:r>
            <w:r>
              <w:rPr>
                <w:rFonts w:cstheme="minorHAnsi"/>
                <w:sz w:val="18"/>
                <w:szCs w:val="18"/>
                <w:vertAlign w:val="superscript"/>
              </w:rPr>
              <w:t>-1</w:t>
            </w:r>
            <w:r w:rsidRPr="003E5A30">
              <w:rPr>
                <w:sz w:val="18"/>
                <w:szCs w:val="18"/>
              </w:rPr>
              <w:t xml:space="preserve"> PEG-6000</w:t>
            </w:r>
          </w:p>
        </w:tc>
        <w:tc>
          <w:tcPr>
            <w:tcW w:w="1418" w:type="dxa"/>
            <w:shd w:val="clear" w:color="auto" w:fill="auto"/>
          </w:tcPr>
          <w:p w14:paraId="064CC756" w14:textId="77777777" w:rsidR="003648BE" w:rsidRPr="003E5A30" w:rsidRDefault="003648BE" w:rsidP="003648BE">
            <w:pPr>
              <w:rPr>
                <w:sz w:val="18"/>
                <w:szCs w:val="18"/>
              </w:rPr>
            </w:pPr>
            <w:r w:rsidRPr="003E5A30">
              <w:rPr>
                <w:sz w:val="18"/>
                <w:szCs w:val="18"/>
              </w:rPr>
              <w:t>4 days</w:t>
            </w:r>
          </w:p>
        </w:tc>
        <w:tc>
          <w:tcPr>
            <w:tcW w:w="1559" w:type="dxa"/>
            <w:shd w:val="clear" w:color="auto" w:fill="auto"/>
          </w:tcPr>
          <w:p w14:paraId="4A87ECE2" w14:textId="77777777" w:rsidR="003648BE" w:rsidRPr="003E5A30" w:rsidRDefault="003648BE" w:rsidP="003648BE">
            <w:pPr>
              <w:rPr>
                <w:sz w:val="18"/>
                <w:szCs w:val="18"/>
              </w:rPr>
            </w:pPr>
            <w:r w:rsidRPr="003E5A30">
              <w:rPr>
                <w:sz w:val="18"/>
                <w:szCs w:val="18"/>
              </w:rPr>
              <w:t>2 weeks</w:t>
            </w:r>
          </w:p>
        </w:tc>
        <w:tc>
          <w:tcPr>
            <w:tcW w:w="1417" w:type="dxa"/>
            <w:shd w:val="clear" w:color="auto" w:fill="auto"/>
          </w:tcPr>
          <w:p w14:paraId="5B976E3F"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5B6D400D" w14:textId="77777777" w:rsidR="003648BE" w:rsidRPr="003E5A30" w:rsidRDefault="003648BE" w:rsidP="003648BE">
            <w:pPr>
              <w:rPr>
                <w:sz w:val="18"/>
                <w:szCs w:val="18"/>
              </w:rPr>
            </w:pPr>
            <w:r w:rsidRPr="003E5A30">
              <w:rPr>
                <w:sz w:val="18"/>
                <w:szCs w:val="18"/>
              </w:rPr>
              <w:t>No effect</w:t>
            </w:r>
          </w:p>
        </w:tc>
        <w:tc>
          <w:tcPr>
            <w:tcW w:w="2268" w:type="dxa"/>
            <w:shd w:val="clear" w:color="auto" w:fill="auto"/>
          </w:tcPr>
          <w:p w14:paraId="093F1269" w14:textId="77777777" w:rsidR="003648BE" w:rsidRPr="003E5A30" w:rsidRDefault="003648BE" w:rsidP="003648BE">
            <w:pPr>
              <w:rPr>
                <w:sz w:val="18"/>
                <w:szCs w:val="18"/>
              </w:rPr>
            </w:pPr>
            <w:r w:rsidRPr="003E5A30">
              <w:rPr>
                <w:sz w:val="18"/>
                <w:szCs w:val="18"/>
              </w:rPr>
              <w:t xml:space="preserve">No effect </w:t>
            </w:r>
          </w:p>
        </w:tc>
      </w:tr>
      <w:tr w:rsidR="003648BE" w:rsidRPr="003E5A30" w14:paraId="69F9DE71" w14:textId="77777777" w:rsidTr="0014185E">
        <w:tc>
          <w:tcPr>
            <w:tcW w:w="993" w:type="dxa"/>
            <w:vMerge/>
            <w:shd w:val="clear" w:color="auto" w:fill="auto"/>
          </w:tcPr>
          <w:p w14:paraId="6D7FFD68" w14:textId="77777777" w:rsidR="003648BE" w:rsidRPr="003E5A30" w:rsidRDefault="003648BE" w:rsidP="003648BE">
            <w:pPr>
              <w:rPr>
                <w:sz w:val="18"/>
                <w:szCs w:val="18"/>
              </w:rPr>
            </w:pPr>
          </w:p>
        </w:tc>
        <w:tc>
          <w:tcPr>
            <w:tcW w:w="1276" w:type="dxa"/>
            <w:shd w:val="clear" w:color="auto" w:fill="auto"/>
          </w:tcPr>
          <w:p w14:paraId="62296A3A" w14:textId="77777777" w:rsidR="003648BE" w:rsidRPr="003E5A30" w:rsidRDefault="003648BE" w:rsidP="003648BE">
            <w:pPr>
              <w:rPr>
                <w:sz w:val="18"/>
                <w:szCs w:val="18"/>
              </w:rPr>
            </w:pPr>
            <w:r w:rsidRPr="003E5A30">
              <w:rPr>
                <w:sz w:val="18"/>
                <w:szCs w:val="18"/>
              </w:rPr>
              <w:t>Strawberry</w:t>
            </w:r>
          </w:p>
        </w:tc>
        <w:tc>
          <w:tcPr>
            <w:tcW w:w="1417" w:type="dxa"/>
            <w:shd w:val="clear" w:color="auto" w:fill="auto"/>
          </w:tcPr>
          <w:p w14:paraId="69DD1F31"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90/agronomy9010041","ISBN":"4971145923","ISSN":"2073-4395","abstract":"Silicon (Si) is a beneficial element that alleviates the effects of stress factors including drought (D). Strawberry is a Si-accumulator species sensitive to D; however, the function of Si in this species is obscure. This study was conducted to examine the effect of Si and inoculation with an arbuscular mycorrhizal fungus (AMF) on physiological and biochemical responses of strawberry plants under D. Plants were grown for six weeks in perlite and irrigated with a nutrient solution. The effect of Si (3 mmol L‒1), AMF (Rhizophagus clarus) and D (mild and severe D) was studied on growth, water relations, mycorrhization, antioxidative defense, osmolytes concentration, and micronutrients status. Si and AMF significantly enhanced plant biomass production by increasing photosynthesis rate, water content and use efficiency, antioxidant enzyme defense, and the nutritional status of particularly Zn. In contrast to the roots, osmotic adjustment did not contribute to the increase of leaf water content suggesting a different strategy of both Si and AMF for improving water status in the leaves and roots. Our results demonstrated a synergistic effect of AMF and Si on improving the growth of strawberry not only under D but also under control conditions.","author":[{"dropping-particle":"","family":"Moradtalab","given":"Narges","non-dropping-particle":"","parse-names":false,"suffix":""},{"dropping-particle":"","family":"Hajiboland","given":"Roghieh","non-dropping-particle":"","parse-names":false,"suffix":""},{"dropping-particle":"","family":"Aliasgharzad","given":"Nasser","non-dropping-particle":"","parse-names":false,"suffix":""},{"dropping-particle":"","family":"Hartmann","given":"Tobias E.","non-dropping-particle":"","parse-names":false,"suffix":""},{"dropping-particle":"","family":"Neumann","given":"Günter","non-dropping-particle":"","parse-names":false,"suffix":""}],"container-title":"Agronomy","id":"ITEM-1","issue":"1","issued":{"date-parts":[["2019","1","21"]]},"page":"41","title":"Silicon and the Association with an Arbuscular-Mycorrhizal Fungus (Rhizophagus clarus) Mitigate the Adverse Effects of Drought Stress on Strawberry","type":"article-journal","volume":"9"},"uris":["http://www.mendeley.com/documents/?uuid=1476ac9f-8d13-4e1b-82f9-baa447850e4b"]}],"mendeley":{"formattedCitation":"(Moradtalab et al., 2019)","manualFormatting":"Moradtalab et al. (2019)","plainTextFormattedCitation":"(Moradtalab et al., 2019)","previouslyFormattedCitation":"(Moradtalab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oradtalab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630278C2" w14:textId="77777777" w:rsidR="003648BE" w:rsidRPr="003E5A30" w:rsidRDefault="003648BE" w:rsidP="003648BE">
            <w:pPr>
              <w:rPr>
                <w:sz w:val="18"/>
                <w:szCs w:val="18"/>
              </w:rPr>
            </w:pPr>
            <w:r w:rsidRPr="003E5A30">
              <w:rPr>
                <w:sz w:val="18"/>
                <w:szCs w:val="18"/>
              </w:rPr>
              <w:t>2</w:t>
            </w:r>
          </w:p>
        </w:tc>
        <w:tc>
          <w:tcPr>
            <w:tcW w:w="1842" w:type="dxa"/>
            <w:shd w:val="clear" w:color="auto" w:fill="auto"/>
          </w:tcPr>
          <w:p w14:paraId="70DFA222" w14:textId="77777777" w:rsidR="003648BE" w:rsidRPr="003E5A30" w:rsidRDefault="003648BE" w:rsidP="003648BE">
            <w:pPr>
              <w:rPr>
                <w:sz w:val="18"/>
                <w:szCs w:val="18"/>
              </w:rPr>
            </w:pPr>
            <w:r w:rsidRPr="003E5A30">
              <w:rPr>
                <w:sz w:val="18"/>
                <w:szCs w:val="18"/>
              </w:rPr>
              <w:t>0.6 mM Na silicate</w:t>
            </w:r>
          </w:p>
        </w:tc>
        <w:tc>
          <w:tcPr>
            <w:tcW w:w="1276" w:type="dxa"/>
            <w:shd w:val="clear" w:color="auto" w:fill="auto"/>
          </w:tcPr>
          <w:p w14:paraId="4E5BF5A0" w14:textId="77777777" w:rsidR="003648BE" w:rsidRPr="003E5A30" w:rsidRDefault="003648BE" w:rsidP="003648BE">
            <w:pPr>
              <w:rPr>
                <w:sz w:val="18"/>
                <w:szCs w:val="18"/>
              </w:rPr>
            </w:pPr>
            <w:r w:rsidRPr="003E5A30">
              <w:rPr>
                <w:sz w:val="18"/>
                <w:szCs w:val="18"/>
              </w:rPr>
              <w:t xml:space="preserve">35% </w:t>
            </w:r>
            <w:r>
              <w:rPr>
                <w:sz w:val="18"/>
                <w:szCs w:val="18"/>
              </w:rPr>
              <w:t>WHC</w:t>
            </w:r>
          </w:p>
        </w:tc>
        <w:tc>
          <w:tcPr>
            <w:tcW w:w="1418" w:type="dxa"/>
            <w:shd w:val="clear" w:color="auto" w:fill="auto"/>
          </w:tcPr>
          <w:p w14:paraId="38EADDF5" w14:textId="77777777" w:rsidR="003648BE" w:rsidRPr="003E5A30" w:rsidRDefault="003648BE" w:rsidP="003648BE">
            <w:pPr>
              <w:rPr>
                <w:sz w:val="18"/>
                <w:szCs w:val="18"/>
              </w:rPr>
            </w:pPr>
            <w:r w:rsidRPr="003E5A30">
              <w:rPr>
                <w:sz w:val="18"/>
                <w:szCs w:val="18"/>
              </w:rPr>
              <w:t>4 weeks</w:t>
            </w:r>
          </w:p>
        </w:tc>
        <w:tc>
          <w:tcPr>
            <w:tcW w:w="1559" w:type="dxa"/>
            <w:shd w:val="clear" w:color="auto" w:fill="auto"/>
          </w:tcPr>
          <w:p w14:paraId="2551C9E3" w14:textId="77777777" w:rsidR="003648BE" w:rsidRPr="003E5A30" w:rsidRDefault="003648BE" w:rsidP="003648BE">
            <w:pPr>
              <w:rPr>
                <w:sz w:val="18"/>
                <w:szCs w:val="18"/>
              </w:rPr>
            </w:pPr>
            <w:r w:rsidRPr="003E5A30">
              <w:rPr>
                <w:sz w:val="18"/>
                <w:szCs w:val="18"/>
              </w:rPr>
              <w:t>6 weeks</w:t>
            </w:r>
          </w:p>
        </w:tc>
        <w:tc>
          <w:tcPr>
            <w:tcW w:w="1417" w:type="dxa"/>
            <w:shd w:val="clear" w:color="auto" w:fill="auto"/>
          </w:tcPr>
          <w:p w14:paraId="4DBAC0B0"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107EF4C2" w14:textId="77777777" w:rsidR="003648BE" w:rsidRPr="003E5A30" w:rsidRDefault="003648BE" w:rsidP="003648BE">
            <w:pPr>
              <w:rPr>
                <w:sz w:val="18"/>
                <w:szCs w:val="18"/>
              </w:rPr>
            </w:pPr>
            <w:r>
              <w:rPr>
                <w:sz w:val="18"/>
                <w:szCs w:val="18"/>
              </w:rPr>
              <w:t>+ + +</w:t>
            </w:r>
          </w:p>
        </w:tc>
        <w:tc>
          <w:tcPr>
            <w:tcW w:w="2268" w:type="dxa"/>
            <w:shd w:val="clear" w:color="auto" w:fill="auto"/>
          </w:tcPr>
          <w:p w14:paraId="718081A0" w14:textId="77777777" w:rsidR="003648BE" w:rsidRPr="003E5A30" w:rsidRDefault="003648BE" w:rsidP="003648BE">
            <w:pPr>
              <w:rPr>
                <w:sz w:val="18"/>
                <w:szCs w:val="18"/>
              </w:rPr>
            </w:pPr>
            <w:r>
              <w:rPr>
                <w:sz w:val="18"/>
                <w:szCs w:val="18"/>
              </w:rPr>
              <w:t>– – –</w:t>
            </w:r>
          </w:p>
        </w:tc>
      </w:tr>
      <w:tr w:rsidR="003648BE" w:rsidRPr="003E5A30" w14:paraId="1C5AC85D" w14:textId="77777777" w:rsidTr="0014185E">
        <w:tc>
          <w:tcPr>
            <w:tcW w:w="993" w:type="dxa"/>
            <w:vMerge/>
            <w:shd w:val="clear" w:color="auto" w:fill="auto"/>
          </w:tcPr>
          <w:p w14:paraId="31D7970D" w14:textId="77777777" w:rsidR="003648BE" w:rsidRPr="003E5A30" w:rsidRDefault="003648BE" w:rsidP="003648BE">
            <w:pPr>
              <w:rPr>
                <w:sz w:val="18"/>
                <w:szCs w:val="18"/>
              </w:rPr>
            </w:pPr>
          </w:p>
        </w:tc>
        <w:tc>
          <w:tcPr>
            <w:tcW w:w="1276" w:type="dxa"/>
            <w:shd w:val="clear" w:color="auto" w:fill="auto"/>
          </w:tcPr>
          <w:p w14:paraId="36CAAD2F" w14:textId="77777777" w:rsidR="003648BE" w:rsidRPr="003E5A30" w:rsidRDefault="003648BE" w:rsidP="003648BE">
            <w:pPr>
              <w:rPr>
                <w:sz w:val="18"/>
                <w:szCs w:val="18"/>
              </w:rPr>
            </w:pPr>
            <w:r w:rsidRPr="003E5A30">
              <w:rPr>
                <w:sz w:val="18"/>
                <w:szCs w:val="18"/>
              </w:rPr>
              <w:t>Maize</w:t>
            </w:r>
          </w:p>
        </w:tc>
        <w:tc>
          <w:tcPr>
            <w:tcW w:w="1417" w:type="dxa"/>
            <w:shd w:val="clear" w:color="auto" w:fill="auto"/>
          </w:tcPr>
          <w:p w14:paraId="1862A74A"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90/plants8100431","ISSN":"22237747","abstract":"Seed priming with silicon (Si) is an efficient and easy method to regulate plant tolerance against different abiotic stresses. A pot experiment was conducted to examine the Si-mediated changes in oxidative defense and some vital physio-biochemical parameters of maize under a limited water supply. For this purpose, two maize varieties (Pearl and Malka) with different Si priming treatments (0, 4 mM, 6 mM) were grown under a control and 60% field capacity for three weeks. At 60% field capacity, significant reductions in plant growth attributes and chlorophyll contents were recorded compared with the control. The negative effects of drought stress were more severe for Malka compared with Pearl. Drought stress increased the malondialdehyde (MDA) and hydrogen peroxide (H2O2) contents, altered the activities of antioxidant enzymes (superoxide dismutase (SOD), peroxidase (POD), and catalase (CAT)), and triggered the accumulation of soluble sugars, glycine betaine, proline, and phenolics contents. Nevertheless, seed priming with silicon at 4 or 6 mM was effective in alleviating the detrimental effects of drought stress in both cultivars. Si priming particularly at 6 mM significantly enhanced the shoot and root lengths as well as their biomass and improved the levels of photosynthetic pigments. Moreover, Si treatments enhanced the activities of antioxidant enzymes (SOD, POD, and CAT) while it reduced the MDA and H2O2 contents in both cultivars under stress conditions. In crux, the present investigation suggests that Si priming mitigates the harmful effects of drought stress and contributes to the recovery of maize growth.","author":[{"dropping-particle":"","family":"Parveen","given":"Abida","non-dropping-particle":"","parse-names":false,"suffix":""},{"dropping-particle":"","family":"Liu","given":"Wei","non-dropping-particle":"","parse-names":false,"suffix":""},{"dropping-particle":"","family":"Hussain","given":"Saddam","non-dropping-particle":"","parse-names":false,"suffix":""},{"dropping-particle":"","family":"Asghar","given":"Jaleel","non-dropping-particle":"","parse-names":false,"suffix":""},{"dropping-particle":"","family":"Perveen","given":"Shagufta","non-dropping-particle":"","parse-names":false,"suffix":""},{"dropping-particle":"","family":"Xiong","given":"Yousheng","non-dropping-particle":"","parse-names":false,"suffix":""}],"container-title":"Plants","id":"ITEM-1","issue":"10","issued":{"date-parts":[["2019"]]},"title":"Silicon priming regulates morpho-physiological growth and oxidative metabolism in maize under drought stress","type":"article-journal","volume":"8"},"uris":["http://www.mendeley.com/documents/?uuid=bd3ea074-79af-4680-87a6-7e2c88610b5f","http://www.mendeley.com/documents/?uuid=ff54315e-6ce0-4d80-884a-6351baa9919c"]}],"mendeley":{"formattedCitation":"(Parveen et al., 2019)","manualFormatting":"Parveen et al. (2019)","plainTextFormattedCitation":"(Parveen et al., 2019)","previouslyFormattedCitation":"(Parveen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Parveen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1BB872BD" w14:textId="77777777" w:rsidR="003648BE" w:rsidRPr="003E5A30" w:rsidRDefault="003648BE" w:rsidP="003648BE">
            <w:pPr>
              <w:rPr>
                <w:sz w:val="18"/>
                <w:szCs w:val="18"/>
              </w:rPr>
            </w:pPr>
            <w:r w:rsidRPr="003E5A30">
              <w:rPr>
                <w:sz w:val="18"/>
                <w:szCs w:val="18"/>
              </w:rPr>
              <w:t>0</w:t>
            </w:r>
          </w:p>
        </w:tc>
        <w:tc>
          <w:tcPr>
            <w:tcW w:w="1842" w:type="dxa"/>
            <w:shd w:val="clear" w:color="auto" w:fill="auto"/>
          </w:tcPr>
          <w:p w14:paraId="0E1680A0" w14:textId="77777777" w:rsidR="003648BE" w:rsidRPr="003E5A30" w:rsidRDefault="003648BE" w:rsidP="003648BE">
            <w:pPr>
              <w:rPr>
                <w:sz w:val="18"/>
                <w:szCs w:val="18"/>
              </w:rPr>
            </w:pPr>
            <w:r w:rsidRPr="003E5A30">
              <w:rPr>
                <w:sz w:val="18"/>
                <w:szCs w:val="18"/>
              </w:rPr>
              <w:t>6 mM Na silicate</w:t>
            </w:r>
          </w:p>
        </w:tc>
        <w:tc>
          <w:tcPr>
            <w:tcW w:w="1276" w:type="dxa"/>
            <w:shd w:val="clear" w:color="auto" w:fill="auto"/>
          </w:tcPr>
          <w:p w14:paraId="105123F0" w14:textId="77777777" w:rsidR="003648BE" w:rsidRPr="003E5A30" w:rsidRDefault="003648BE" w:rsidP="003648BE">
            <w:pPr>
              <w:rPr>
                <w:sz w:val="18"/>
                <w:szCs w:val="18"/>
              </w:rPr>
            </w:pPr>
            <w:r w:rsidRPr="003E5A30">
              <w:rPr>
                <w:sz w:val="18"/>
                <w:szCs w:val="18"/>
              </w:rPr>
              <w:t xml:space="preserve">60% </w:t>
            </w:r>
            <w:r>
              <w:rPr>
                <w:sz w:val="18"/>
                <w:szCs w:val="18"/>
              </w:rPr>
              <w:t>FC</w:t>
            </w:r>
          </w:p>
        </w:tc>
        <w:tc>
          <w:tcPr>
            <w:tcW w:w="1418" w:type="dxa"/>
            <w:shd w:val="clear" w:color="auto" w:fill="auto"/>
          </w:tcPr>
          <w:p w14:paraId="13DC6F4E" w14:textId="77777777" w:rsidR="003648BE" w:rsidRPr="003E5A30" w:rsidRDefault="003648BE" w:rsidP="003648BE">
            <w:pPr>
              <w:rPr>
                <w:sz w:val="18"/>
                <w:szCs w:val="18"/>
              </w:rPr>
            </w:pPr>
            <w:r w:rsidRPr="003E5A30">
              <w:rPr>
                <w:sz w:val="18"/>
                <w:szCs w:val="18"/>
              </w:rPr>
              <w:t>3 weeks</w:t>
            </w:r>
          </w:p>
        </w:tc>
        <w:tc>
          <w:tcPr>
            <w:tcW w:w="1559" w:type="dxa"/>
            <w:shd w:val="clear" w:color="auto" w:fill="auto"/>
          </w:tcPr>
          <w:p w14:paraId="0AA6B0E5" w14:textId="77777777" w:rsidR="003648BE" w:rsidRPr="003E5A30" w:rsidRDefault="003648BE" w:rsidP="003648BE">
            <w:pPr>
              <w:rPr>
                <w:sz w:val="18"/>
                <w:szCs w:val="18"/>
              </w:rPr>
            </w:pPr>
            <w:r w:rsidRPr="003E5A30">
              <w:rPr>
                <w:sz w:val="18"/>
                <w:szCs w:val="18"/>
              </w:rPr>
              <w:t>1 month</w:t>
            </w:r>
          </w:p>
        </w:tc>
        <w:tc>
          <w:tcPr>
            <w:tcW w:w="1417" w:type="dxa"/>
            <w:shd w:val="clear" w:color="auto" w:fill="auto"/>
          </w:tcPr>
          <w:p w14:paraId="37DD0574"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3526F8D3" w14:textId="77777777" w:rsidR="003648BE" w:rsidRPr="003E5A30" w:rsidRDefault="003648BE" w:rsidP="003648BE">
            <w:pPr>
              <w:rPr>
                <w:sz w:val="18"/>
                <w:szCs w:val="18"/>
              </w:rPr>
            </w:pPr>
            <w:r w:rsidRPr="003E5A30">
              <w:rPr>
                <w:sz w:val="18"/>
                <w:szCs w:val="18"/>
              </w:rPr>
              <w:t xml:space="preserve">Both cultivars: </w:t>
            </w:r>
            <w:r>
              <w:rPr>
                <w:sz w:val="18"/>
                <w:szCs w:val="18"/>
              </w:rPr>
              <w:t>+ + + + +</w:t>
            </w:r>
          </w:p>
        </w:tc>
        <w:tc>
          <w:tcPr>
            <w:tcW w:w="2268" w:type="dxa"/>
            <w:shd w:val="clear" w:color="auto" w:fill="auto"/>
          </w:tcPr>
          <w:p w14:paraId="33248DA5" w14:textId="77777777" w:rsidR="003648BE" w:rsidRPr="003E5A30" w:rsidRDefault="003648BE" w:rsidP="003648BE">
            <w:pPr>
              <w:rPr>
                <w:sz w:val="18"/>
                <w:szCs w:val="18"/>
              </w:rPr>
            </w:pPr>
            <w:r w:rsidRPr="003E5A30">
              <w:rPr>
                <w:sz w:val="18"/>
                <w:szCs w:val="18"/>
              </w:rPr>
              <w:t xml:space="preserve">Both cultivars: </w:t>
            </w:r>
            <w:r>
              <w:rPr>
                <w:sz w:val="18"/>
                <w:szCs w:val="18"/>
              </w:rPr>
              <w:t>– – – –</w:t>
            </w:r>
          </w:p>
        </w:tc>
      </w:tr>
      <w:tr w:rsidR="003648BE" w:rsidRPr="003E5A30" w14:paraId="6E75FD91" w14:textId="77777777" w:rsidTr="0014185E">
        <w:tc>
          <w:tcPr>
            <w:tcW w:w="993" w:type="dxa"/>
            <w:vMerge w:val="restart"/>
            <w:shd w:val="clear" w:color="auto" w:fill="auto"/>
          </w:tcPr>
          <w:p w14:paraId="0A261D57" w14:textId="77777777" w:rsidR="003648BE" w:rsidRPr="003E5A30" w:rsidRDefault="003648BE" w:rsidP="003648BE">
            <w:pPr>
              <w:rPr>
                <w:sz w:val="18"/>
                <w:szCs w:val="18"/>
              </w:rPr>
            </w:pPr>
            <w:r w:rsidRPr="003E5A30">
              <w:rPr>
                <w:sz w:val="18"/>
                <w:szCs w:val="18"/>
              </w:rPr>
              <w:t xml:space="preserve">Anti-oxidative </w:t>
            </w:r>
            <w:r w:rsidRPr="003E5A30">
              <w:rPr>
                <w:sz w:val="18"/>
                <w:szCs w:val="18"/>
              </w:rPr>
              <w:lastRenderedPageBreak/>
              <w:t>enzyme activity</w:t>
            </w:r>
          </w:p>
        </w:tc>
        <w:tc>
          <w:tcPr>
            <w:tcW w:w="1276" w:type="dxa"/>
            <w:shd w:val="clear" w:color="auto" w:fill="auto"/>
          </w:tcPr>
          <w:p w14:paraId="734058A9" w14:textId="77777777" w:rsidR="003648BE" w:rsidRPr="003E5A30" w:rsidRDefault="003648BE" w:rsidP="003648BE">
            <w:pPr>
              <w:rPr>
                <w:sz w:val="18"/>
                <w:szCs w:val="18"/>
              </w:rPr>
            </w:pPr>
            <w:r w:rsidRPr="003E5A30">
              <w:rPr>
                <w:sz w:val="18"/>
                <w:szCs w:val="18"/>
              </w:rPr>
              <w:lastRenderedPageBreak/>
              <w:t>Tomato</w:t>
            </w:r>
          </w:p>
        </w:tc>
        <w:tc>
          <w:tcPr>
            <w:tcW w:w="1417" w:type="dxa"/>
            <w:shd w:val="clear" w:color="auto" w:fill="auto"/>
          </w:tcPr>
          <w:p w14:paraId="0696453B"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89/fpls.2016.00196","ISSN":"1664462X","abstract":"Silicon (Si) can improve drought tolerance in plants, but the mechanism is still not fully understood. Previous research has been concentrating on Si’s role in leaf water maintenance in Si accumulators, while little information is available on its role in water uptake and in less Si-accumulating plants. Here, we investigated the effects of Si on root water uptake and its role in decreasing oxidative damage in relation to root hydraulic conductance in tomato (Solanum lycopersicum ‘Zhongza No.9’) under water stress. Tomato seedlings were subjected to water stress induced by 10% (w/v) polyethylene glycol-6000 in the absence or presence of 2.5 mM added silicate. The results showed that Si addition ameliorated the inhibition in tomato growth and photosynthesis, and improved water status under water stress. The root hydraulic conductance of tomato plants was decreased under water stress, and it was significantly increased by added Si. There was no significant contribution of osmotic adjustment in Si-enhanced root water uptake under water stress. The transcriptions of plasma membrane aquaporin genes were not obviously changed by Si under water stress. Water stress increased the production of reactive oxygen species and induced oxidative damage, while added Si reversed these. In addition, Si addition increased the activities of superoxide dismutase and catalase and the levels of ascorbic acid and glutathione in the roots under stress. It is concluded that Si enhances the water stress tolerance via enhancing root hydraulic conductance and water uptake in tomato plants. Si-mediated decrease in membrane oxidative damage may have contributed to the enhanced root hydraulic conductance.","author":[{"dropping-particle":"","family":"Shi","given":"Yu","non-dropping-particle":"","parse-names":false,"suffix":""},{"dropping-particle":"","family":"Zhang","given":"Yi","non-dropping-particle":"","parse-names":false,"suffix":""},{"dropping-particle":"","family":"Han","given":"Weihua","non-dropping-particle":"","parse-names":false,"suffix":""},{"dropping-particle":"","family":"Feng","given":"Ru","non-dropping-particle":"","parse-names":false,"suffix":""},{"dropping-particle":"","family":"Hu","given":"Yanhong","non-dropping-particle":"","parse-names":false,"suffix":""},{"dropping-particle":"","family":"Guo","given":"Jia","non-dropping-particle":"","parse-names":false,"suffix":""},{"dropping-particle":"","family":"Gong","given":"Haijun","non-dropping-particle":"","parse-names":false,"suffix":""}],"container-title":"Frontiers in Plant Science","id":"ITEM-1","issue":"FEB2016","issued":{"date-parts":[["2016"]]},"page":"1-15","title":"Silicon enhances water stress tolerance by improving root hydraulic conductance in solanum lycopersicum L.","type":"article-journal","volume":"7"},"uris":["http://www.mendeley.com/documents/?uuid=8c803161-ff32-4609-a729-11a690c939b5"]}],"mendeley":{"formattedCitation":"(Shi et al., 2016)","manualFormatting":"Shi et al. (2016)","plainTextFormattedCitation":"(Shi et al., 2016)","previouslyFormattedCitation":"(Shi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Shi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4DEAA965" w14:textId="77777777" w:rsidR="003648BE" w:rsidRPr="003E5A30" w:rsidRDefault="003648BE" w:rsidP="003648BE">
            <w:pPr>
              <w:rPr>
                <w:sz w:val="18"/>
                <w:szCs w:val="18"/>
              </w:rPr>
            </w:pPr>
            <w:r w:rsidRPr="003E5A30">
              <w:rPr>
                <w:sz w:val="18"/>
                <w:szCs w:val="18"/>
              </w:rPr>
              <w:t>36</w:t>
            </w:r>
          </w:p>
        </w:tc>
        <w:tc>
          <w:tcPr>
            <w:tcW w:w="1842" w:type="dxa"/>
            <w:shd w:val="clear" w:color="auto" w:fill="auto"/>
          </w:tcPr>
          <w:p w14:paraId="3E71740A" w14:textId="77777777" w:rsidR="003648BE" w:rsidRPr="003E5A30" w:rsidRDefault="003648BE" w:rsidP="003648BE">
            <w:pPr>
              <w:rPr>
                <w:sz w:val="18"/>
                <w:szCs w:val="18"/>
              </w:rPr>
            </w:pPr>
            <w:r w:rsidRPr="003E5A30">
              <w:rPr>
                <w:sz w:val="18"/>
                <w:szCs w:val="18"/>
              </w:rPr>
              <w:t>2.5 mM K silicate</w:t>
            </w:r>
          </w:p>
        </w:tc>
        <w:tc>
          <w:tcPr>
            <w:tcW w:w="1276" w:type="dxa"/>
            <w:shd w:val="clear" w:color="auto" w:fill="auto"/>
          </w:tcPr>
          <w:p w14:paraId="217D7023" w14:textId="77777777" w:rsidR="003648BE" w:rsidRPr="003E5A30" w:rsidRDefault="003648BE" w:rsidP="003648BE">
            <w:pPr>
              <w:rPr>
                <w:sz w:val="18"/>
                <w:szCs w:val="18"/>
              </w:rPr>
            </w:pPr>
            <w:r w:rsidRPr="003E5A30">
              <w:rPr>
                <w:sz w:val="18"/>
                <w:szCs w:val="18"/>
              </w:rPr>
              <w:t>10% PEG-6000</w:t>
            </w:r>
          </w:p>
        </w:tc>
        <w:tc>
          <w:tcPr>
            <w:tcW w:w="1418" w:type="dxa"/>
            <w:shd w:val="clear" w:color="auto" w:fill="auto"/>
          </w:tcPr>
          <w:p w14:paraId="6443B3A6" w14:textId="77777777" w:rsidR="003648BE" w:rsidRPr="003E5A30" w:rsidRDefault="003648BE" w:rsidP="003648BE">
            <w:pPr>
              <w:rPr>
                <w:sz w:val="18"/>
                <w:szCs w:val="18"/>
              </w:rPr>
            </w:pPr>
            <w:r w:rsidRPr="003E5A30">
              <w:rPr>
                <w:sz w:val="18"/>
                <w:szCs w:val="18"/>
              </w:rPr>
              <w:t>7 days</w:t>
            </w:r>
          </w:p>
        </w:tc>
        <w:tc>
          <w:tcPr>
            <w:tcW w:w="1559" w:type="dxa"/>
            <w:shd w:val="clear" w:color="auto" w:fill="auto"/>
          </w:tcPr>
          <w:p w14:paraId="144FC558" w14:textId="77777777" w:rsidR="003648BE" w:rsidRPr="003E5A30" w:rsidRDefault="003648BE" w:rsidP="003648BE">
            <w:pPr>
              <w:rPr>
                <w:sz w:val="18"/>
                <w:szCs w:val="18"/>
              </w:rPr>
            </w:pPr>
            <w:r w:rsidRPr="003E5A30">
              <w:rPr>
                <w:sz w:val="18"/>
                <w:szCs w:val="18"/>
              </w:rPr>
              <w:t>7 days after 5</w:t>
            </w:r>
            <w:r w:rsidRPr="003E5A30">
              <w:rPr>
                <w:sz w:val="18"/>
                <w:szCs w:val="18"/>
                <w:vertAlign w:val="superscript"/>
              </w:rPr>
              <w:t>th</w:t>
            </w:r>
            <w:r w:rsidRPr="003E5A30">
              <w:rPr>
                <w:sz w:val="18"/>
                <w:szCs w:val="18"/>
              </w:rPr>
              <w:t xml:space="preserve"> leaf stage</w:t>
            </w:r>
          </w:p>
        </w:tc>
        <w:tc>
          <w:tcPr>
            <w:tcW w:w="1417" w:type="dxa"/>
            <w:shd w:val="clear" w:color="auto" w:fill="auto"/>
          </w:tcPr>
          <w:p w14:paraId="535272DF"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1D0DADCE" w14:textId="77777777" w:rsidR="003648BE" w:rsidRPr="003E5A30" w:rsidRDefault="003648BE" w:rsidP="003648BE">
            <w:pPr>
              <w:rPr>
                <w:sz w:val="18"/>
                <w:szCs w:val="18"/>
              </w:rPr>
            </w:pPr>
            <w:r>
              <w:rPr>
                <w:sz w:val="18"/>
                <w:szCs w:val="18"/>
              </w:rPr>
              <w:t>+ + + +</w:t>
            </w:r>
          </w:p>
        </w:tc>
        <w:tc>
          <w:tcPr>
            <w:tcW w:w="2268" w:type="dxa"/>
            <w:shd w:val="clear" w:color="auto" w:fill="auto"/>
          </w:tcPr>
          <w:p w14:paraId="30D174AE" w14:textId="77777777" w:rsidR="003648BE" w:rsidRPr="003E5A30" w:rsidRDefault="003648BE" w:rsidP="003648BE">
            <w:pPr>
              <w:rPr>
                <w:sz w:val="18"/>
                <w:szCs w:val="18"/>
              </w:rPr>
            </w:pPr>
            <w:r>
              <w:rPr>
                <w:sz w:val="18"/>
                <w:szCs w:val="18"/>
              </w:rPr>
              <w:t>+ + + +</w:t>
            </w:r>
          </w:p>
        </w:tc>
      </w:tr>
      <w:tr w:rsidR="003648BE" w:rsidRPr="003E5A30" w14:paraId="7FF42EF0" w14:textId="77777777" w:rsidTr="0014185E">
        <w:tc>
          <w:tcPr>
            <w:tcW w:w="993" w:type="dxa"/>
            <w:vMerge/>
            <w:shd w:val="clear" w:color="auto" w:fill="auto"/>
          </w:tcPr>
          <w:p w14:paraId="3F8D9305" w14:textId="77777777" w:rsidR="003648BE" w:rsidRPr="003E5A30" w:rsidRDefault="003648BE" w:rsidP="003648BE">
            <w:pPr>
              <w:rPr>
                <w:sz w:val="18"/>
                <w:szCs w:val="18"/>
              </w:rPr>
            </w:pPr>
          </w:p>
        </w:tc>
        <w:tc>
          <w:tcPr>
            <w:tcW w:w="1276" w:type="dxa"/>
            <w:shd w:val="clear" w:color="auto" w:fill="auto"/>
          </w:tcPr>
          <w:p w14:paraId="354DFDA9" w14:textId="77777777" w:rsidR="003648BE" w:rsidRPr="003E5A30" w:rsidRDefault="003648BE" w:rsidP="003648BE">
            <w:pPr>
              <w:rPr>
                <w:sz w:val="18"/>
                <w:szCs w:val="18"/>
              </w:rPr>
            </w:pPr>
            <w:r w:rsidRPr="003E5A30">
              <w:rPr>
                <w:sz w:val="18"/>
                <w:szCs w:val="18"/>
              </w:rPr>
              <w:t>Tomato</w:t>
            </w:r>
          </w:p>
        </w:tc>
        <w:tc>
          <w:tcPr>
            <w:tcW w:w="1417" w:type="dxa"/>
            <w:shd w:val="clear" w:color="auto" w:fill="auto"/>
          </w:tcPr>
          <w:p w14:paraId="0C0903E1"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scienta.2015.07.037","ISSN":"03044238","abstract":"The impact of silicon (Si) on chlorophyll fluorescence, antioxidant enzymes and the ultrastructure of chloroplasts of drought-stressed tomato (. Solanum lycopersicum L.) was investigated. Si reduced the accumulation of reactive oxygen species (ROS) and malondialdehyde (MDA) in chloroplasts. Si-induced improvement of absorbed light allocation in leaves reduced the risk of ROS generation. Drought stress increased the relative deviation from full balance between the two photosystems (. β/. α-. 1) and PSII excitation pressure (1. -. qP). Application of Si restrained chlorophyll degradation and increased optimal photosynthetic efficiency of PSII (Fv/Fm) and the electron transport rate (ETR), which contributed to improvement of the net photosynthetic rate (Pn), (. β/. α-. 1) and (1. -. qP). On the other hand, Si-mediated enzymatic systems contributed to ROS elimination. The dual nature of ROS was detected during 12 days of drought stress. While Si played an important role in suppressing the decline of the activities of ROS scavenging enzymes in chloroplast, such as superoxidase dismutase (SOD) and enzymes in the ascorbate-glutathione pathway. Therefore, Si protected the structure of the chloroplast from severe oxidative damage, such as the distortion of the grana lamellae and stroma lamellae. This study suggested that Si might be involved in metabolic or physiological activities in Si nonaccumulating plants under drought stress.","author":[{"dropping-particle":"","family":"Cao","given":"Bi Li","non-dropping-particle":"","parse-names":false,"suffix":""},{"dropping-particle":"","family":"Ma","given":"Qiang","non-dropping-particle":"","parse-names":false,"suffix":""},{"dropping-particle":"","family":"Zhao","given":"Qiang","non-dropping-particle":"","parse-names":false,"suffix":""},{"dropping-particle":"","family":"Wang","given":"Lei","non-dropping-particle":"","parse-names":false,"suffix":""},{"dropping-particle":"","family":"Xu","given":"Kun","non-dropping-particle":"","parse-names":false,"suffix":""}],"container-title":"Scientia Horticulturae","id":"ITEM-1","issued":{"date-parts":[["2015"]]},"page":"53-62","publisher":"Elsevier B.V.","title":"Effects of silicon on absorbed light allocation, antioxidant enzymes and ultrastructure of chloroplasts in tomato leaves under simulated drought stress","type":"article-journal","volume":"194"},"uris":["http://www.mendeley.com/documents/?uuid=ef7b5000-2c6c-449a-8475-dd90985058a9"]}],"mendeley":{"formattedCitation":"(Cao et al., 2015)","manualFormatting":"Cao et al. (2015)","plainTextFormattedCitation":"(Cao et al., 2015)","previouslyFormattedCitation":"(Cao et al., 2015)"},"properties":{"noteIndex":0},"schema":"https://github.com/citation-style-language/schema/raw/master/csl-citation.json"}</w:instrText>
            </w:r>
            <w:r w:rsidRPr="003E5A30">
              <w:rPr>
                <w:sz w:val="18"/>
                <w:szCs w:val="18"/>
              </w:rPr>
              <w:fldChar w:fldCharType="separate"/>
            </w:r>
            <w:r w:rsidRPr="003E5A30">
              <w:rPr>
                <w:noProof/>
                <w:sz w:val="18"/>
                <w:szCs w:val="18"/>
              </w:rPr>
              <w:t xml:space="preserve">Cao </w:t>
            </w:r>
            <w:r w:rsidRPr="00C3153C">
              <w:rPr>
                <w:i/>
                <w:noProof/>
                <w:sz w:val="18"/>
                <w:szCs w:val="18"/>
              </w:rPr>
              <w:t>et al</w:t>
            </w:r>
            <w:r w:rsidRPr="003E5A30">
              <w:rPr>
                <w:noProof/>
                <w:sz w:val="18"/>
                <w:szCs w:val="18"/>
              </w:rPr>
              <w:t>. (2015)</w:t>
            </w:r>
            <w:r w:rsidRPr="003E5A30">
              <w:rPr>
                <w:sz w:val="18"/>
                <w:szCs w:val="18"/>
              </w:rPr>
              <w:fldChar w:fldCharType="end"/>
            </w:r>
          </w:p>
        </w:tc>
        <w:tc>
          <w:tcPr>
            <w:tcW w:w="426" w:type="dxa"/>
            <w:shd w:val="clear" w:color="auto" w:fill="auto"/>
          </w:tcPr>
          <w:p w14:paraId="50E68D27" w14:textId="77777777" w:rsidR="003648BE" w:rsidRPr="003E5A30" w:rsidRDefault="003648BE" w:rsidP="003648BE">
            <w:pPr>
              <w:rPr>
                <w:sz w:val="18"/>
                <w:szCs w:val="18"/>
              </w:rPr>
            </w:pPr>
            <w:r w:rsidRPr="003E5A30">
              <w:rPr>
                <w:sz w:val="18"/>
                <w:szCs w:val="18"/>
              </w:rPr>
              <w:t>21</w:t>
            </w:r>
          </w:p>
        </w:tc>
        <w:tc>
          <w:tcPr>
            <w:tcW w:w="1842" w:type="dxa"/>
            <w:shd w:val="clear" w:color="auto" w:fill="auto"/>
          </w:tcPr>
          <w:p w14:paraId="37C1F6C6" w14:textId="77777777" w:rsidR="003648BE" w:rsidRPr="003E5A30" w:rsidRDefault="003648BE" w:rsidP="003648BE">
            <w:pPr>
              <w:rPr>
                <w:sz w:val="18"/>
                <w:szCs w:val="18"/>
              </w:rPr>
            </w:pPr>
            <w:r w:rsidRPr="003E5A30">
              <w:rPr>
                <w:sz w:val="18"/>
                <w:szCs w:val="18"/>
              </w:rPr>
              <w:t>0.6 mM Na silicate</w:t>
            </w:r>
          </w:p>
        </w:tc>
        <w:tc>
          <w:tcPr>
            <w:tcW w:w="1276" w:type="dxa"/>
            <w:shd w:val="clear" w:color="auto" w:fill="auto"/>
          </w:tcPr>
          <w:p w14:paraId="2724C919" w14:textId="77777777" w:rsidR="003648BE" w:rsidRPr="003E5A30" w:rsidRDefault="003648BE" w:rsidP="003648BE">
            <w:pPr>
              <w:rPr>
                <w:sz w:val="18"/>
                <w:szCs w:val="18"/>
              </w:rPr>
            </w:pPr>
            <w:r w:rsidRPr="003E5A30">
              <w:rPr>
                <w:sz w:val="18"/>
                <w:szCs w:val="18"/>
              </w:rPr>
              <w:t>1 % PEG-6000</w:t>
            </w:r>
          </w:p>
          <w:p w14:paraId="49437C47" w14:textId="77777777" w:rsidR="003648BE" w:rsidRPr="003E5A30" w:rsidRDefault="003648BE" w:rsidP="003648BE">
            <w:pPr>
              <w:rPr>
                <w:sz w:val="18"/>
                <w:szCs w:val="18"/>
              </w:rPr>
            </w:pPr>
          </w:p>
        </w:tc>
        <w:tc>
          <w:tcPr>
            <w:tcW w:w="1418" w:type="dxa"/>
            <w:shd w:val="clear" w:color="auto" w:fill="auto"/>
          </w:tcPr>
          <w:p w14:paraId="3D039279" w14:textId="3386DA1E" w:rsidR="003648BE" w:rsidRPr="003E5A30" w:rsidRDefault="003648BE" w:rsidP="00BC5890">
            <w:pPr>
              <w:rPr>
                <w:sz w:val="18"/>
                <w:szCs w:val="18"/>
              </w:rPr>
            </w:pPr>
            <w:r w:rsidRPr="003E5A30">
              <w:rPr>
                <w:sz w:val="18"/>
                <w:szCs w:val="18"/>
              </w:rPr>
              <w:t xml:space="preserve">12 days </w:t>
            </w:r>
          </w:p>
        </w:tc>
        <w:tc>
          <w:tcPr>
            <w:tcW w:w="1559" w:type="dxa"/>
            <w:shd w:val="clear" w:color="auto" w:fill="auto"/>
          </w:tcPr>
          <w:p w14:paraId="4D170E43" w14:textId="576A86FD" w:rsidR="003648BE" w:rsidRPr="003E5A30" w:rsidRDefault="00BC5890" w:rsidP="00BC5890">
            <w:pPr>
              <w:rPr>
                <w:sz w:val="18"/>
                <w:szCs w:val="18"/>
              </w:rPr>
            </w:pPr>
            <w:r w:rsidRPr="003E5A30">
              <w:rPr>
                <w:sz w:val="18"/>
                <w:szCs w:val="18"/>
              </w:rPr>
              <w:t>1</w:t>
            </w:r>
            <w:r>
              <w:rPr>
                <w:sz w:val="18"/>
                <w:szCs w:val="18"/>
              </w:rPr>
              <w:t>2 days after</w:t>
            </w:r>
            <w:r w:rsidRPr="003E5A30">
              <w:rPr>
                <w:sz w:val="18"/>
                <w:szCs w:val="18"/>
              </w:rPr>
              <w:t xml:space="preserve"> 9</w:t>
            </w:r>
            <w:r>
              <w:rPr>
                <w:sz w:val="18"/>
                <w:szCs w:val="18"/>
              </w:rPr>
              <w:t>-</w:t>
            </w:r>
            <w:r w:rsidRPr="003E5A30">
              <w:rPr>
                <w:sz w:val="18"/>
                <w:szCs w:val="18"/>
              </w:rPr>
              <w:t>leaf stage</w:t>
            </w:r>
          </w:p>
        </w:tc>
        <w:tc>
          <w:tcPr>
            <w:tcW w:w="1417" w:type="dxa"/>
            <w:shd w:val="clear" w:color="auto" w:fill="auto"/>
          </w:tcPr>
          <w:p w14:paraId="088B062C"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587873B1" w14:textId="77777777" w:rsidR="003648BE" w:rsidRPr="003E5A30" w:rsidRDefault="003648BE" w:rsidP="003648BE">
            <w:pPr>
              <w:rPr>
                <w:sz w:val="18"/>
                <w:szCs w:val="18"/>
              </w:rPr>
            </w:pPr>
            <w:r>
              <w:rPr>
                <w:sz w:val="18"/>
                <w:szCs w:val="18"/>
              </w:rPr>
              <w:t>+ + +</w:t>
            </w:r>
          </w:p>
        </w:tc>
        <w:tc>
          <w:tcPr>
            <w:tcW w:w="2268" w:type="dxa"/>
            <w:shd w:val="clear" w:color="auto" w:fill="auto"/>
          </w:tcPr>
          <w:p w14:paraId="1FFB1F80" w14:textId="77777777" w:rsidR="003648BE" w:rsidRPr="003E5A30" w:rsidRDefault="003648BE" w:rsidP="003648BE">
            <w:pPr>
              <w:rPr>
                <w:sz w:val="18"/>
                <w:szCs w:val="18"/>
              </w:rPr>
            </w:pPr>
            <w:r>
              <w:rPr>
                <w:sz w:val="18"/>
                <w:szCs w:val="18"/>
              </w:rPr>
              <w:t>– –</w:t>
            </w:r>
          </w:p>
        </w:tc>
      </w:tr>
      <w:tr w:rsidR="003648BE" w:rsidRPr="003E5A30" w14:paraId="4BD5577F" w14:textId="77777777" w:rsidTr="0014185E">
        <w:tc>
          <w:tcPr>
            <w:tcW w:w="993" w:type="dxa"/>
            <w:vMerge/>
            <w:shd w:val="clear" w:color="auto" w:fill="auto"/>
          </w:tcPr>
          <w:p w14:paraId="55B9AB4A" w14:textId="77777777" w:rsidR="003648BE" w:rsidRPr="003E5A30" w:rsidRDefault="003648BE" w:rsidP="003648BE">
            <w:pPr>
              <w:rPr>
                <w:sz w:val="18"/>
                <w:szCs w:val="18"/>
              </w:rPr>
            </w:pPr>
          </w:p>
        </w:tc>
        <w:tc>
          <w:tcPr>
            <w:tcW w:w="1276" w:type="dxa"/>
            <w:shd w:val="clear" w:color="auto" w:fill="auto"/>
          </w:tcPr>
          <w:p w14:paraId="4EED2AB2" w14:textId="77777777" w:rsidR="003648BE" w:rsidRPr="003E5A30" w:rsidRDefault="003648BE" w:rsidP="003648BE">
            <w:pPr>
              <w:rPr>
                <w:sz w:val="18"/>
                <w:szCs w:val="18"/>
              </w:rPr>
            </w:pPr>
            <w:r w:rsidRPr="003E5A30">
              <w:rPr>
                <w:sz w:val="18"/>
                <w:szCs w:val="18"/>
              </w:rPr>
              <w:t>Wheat</w:t>
            </w:r>
          </w:p>
        </w:tc>
        <w:tc>
          <w:tcPr>
            <w:tcW w:w="1417" w:type="dxa"/>
            <w:shd w:val="clear" w:color="auto" w:fill="auto"/>
          </w:tcPr>
          <w:p w14:paraId="7B8BCF51"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zahran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3D9D62C4" w14:textId="77777777" w:rsidR="003648BE" w:rsidRPr="003E5A30" w:rsidRDefault="003648BE" w:rsidP="003648BE">
            <w:pPr>
              <w:rPr>
                <w:sz w:val="18"/>
                <w:szCs w:val="18"/>
              </w:rPr>
            </w:pPr>
            <w:r w:rsidRPr="003E5A30">
              <w:rPr>
                <w:sz w:val="18"/>
                <w:szCs w:val="18"/>
              </w:rPr>
              <w:t>20</w:t>
            </w:r>
          </w:p>
        </w:tc>
        <w:tc>
          <w:tcPr>
            <w:tcW w:w="1842" w:type="dxa"/>
            <w:shd w:val="clear" w:color="auto" w:fill="auto"/>
          </w:tcPr>
          <w:p w14:paraId="59E2DB48" w14:textId="77777777" w:rsidR="003648BE" w:rsidRPr="003E5A30" w:rsidRDefault="003648BE" w:rsidP="003648BE">
            <w:pPr>
              <w:rPr>
                <w:sz w:val="18"/>
                <w:szCs w:val="18"/>
              </w:rPr>
            </w:pPr>
            <w:r w:rsidRPr="003E5A30">
              <w:rPr>
                <w:sz w:val="18"/>
                <w:szCs w:val="18"/>
              </w:rPr>
              <w:t>4 mM K silicate</w:t>
            </w:r>
          </w:p>
        </w:tc>
        <w:tc>
          <w:tcPr>
            <w:tcW w:w="1276" w:type="dxa"/>
            <w:shd w:val="clear" w:color="auto" w:fill="auto"/>
          </w:tcPr>
          <w:p w14:paraId="6F035071" w14:textId="77777777" w:rsidR="003648BE" w:rsidRPr="003E5A30" w:rsidRDefault="003648BE" w:rsidP="003648BE">
            <w:pPr>
              <w:rPr>
                <w:sz w:val="18"/>
                <w:szCs w:val="18"/>
              </w:rPr>
            </w:pPr>
            <w:r w:rsidRPr="003E5A30">
              <w:rPr>
                <w:sz w:val="18"/>
                <w:szCs w:val="18"/>
              </w:rPr>
              <w:t>50% FC</w:t>
            </w:r>
          </w:p>
        </w:tc>
        <w:tc>
          <w:tcPr>
            <w:tcW w:w="1418" w:type="dxa"/>
            <w:shd w:val="clear" w:color="auto" w:fill="auto"/>
          </w:tcPr>
          <w:p w14:paraId="6D31DF7B" w14:textId="77777777" w:rsidR="003648BE" w:rsidRPr="003E5A30" w:rsidRDefault="003648BE" w:rsidP="003648BE">
            <w:pPr>
              <w:rPr>
                <w:sz w:val="18"/>
                <w:szCs w:val="18"/>
              </w:rPr>
            </w:pPr>
            <w:r w:rsidRPr="003E5A30">
              <w:rPr>
                <w:sz w:val="18"/>
                <w:szCs w:val="18"/>
              </w:rPr>
              <w:t>45 days</w:t>
            </w:r>
          </w:p>
        </w:tc>
        <w:tc>
          <w:tcPr>
            <w:tcW w:w="1559" w:type="dxa"/>
            <w:shd w:val="clear" w:color="auto" w:fill="auto"/>
          </w:tcPr>
          <w:p w14:paraId="2D576932" w14:textId="77777777" w:rsidR="003648BE" w:rsidRPr="003E5A30" w:rsidRDefault="003648BE" w:rsidP="003648BE">
            <w:pPr>
              <w:rPr>
                <w:sz w:val="18"/>
                <w:szCs w:val="18"/>
              </w:rPr>
            </w:pPr>
            <w:r w:rsidRPr="003E5A30">
              <w:rPr>
                <w:sz w:val="18"/>
                <w:szCs w:val="18"/>
              </w:rPr>
              <w:t>60 days</w:t>
            </w:r>
          </w:p>
        </w:tc>
        <w:tc>
          <w:tcPr>
            <w:tcW w:w="1417" w:type="dxa"/>
            <w:shd w:val="clear" w:color="auto" w:fill="auto"/>
          </w:tcPr>
          <w:p w14:paraId="0D6B7238"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6E0973A8" w14:textId="77777777" w:rsidR="003648BE" w:rsidRPr="003E5A30" w:rsidRDefault="003648BE" w:rsidP="003648BE">
            <w:pPr>
              <w:rPr>
                <w:sz w:val="18"/>
                <w:szCs w:val="18"/>
              </w:rPr>
            </w:pPr>
            <w:r>
              <w:rPr>
                <w:sz w:val="18"/>
                <w:szCs w:val="18"/>
              </w:rPr>
              <w:t>+ + +</w:t>
            </w:r>
          </w:p>
        </w:tc>
        <w:tc>
          <w:tcPr>
            <w:tcW w:w="2268" w:type="dxa"/>
            <w:shd w:val="clear" w:color="auto" w:fill="auto"/>
          </w:tcPr>
          <w:p w14:paraId="7BA6DF66" w14:textId="39B5D764" w:rsidR="003648BE" w:rsidRPr="003E5A30" w:rsidRDefault="00AC0314" w:rsidP="00AC0314">
            <w:pPr>
              <w:rPr>
                <w:sz w:val="18"/>
                <w:szCs w:val="18"/>
              </w:rPr>
            </w:pPr>
            <w:r>
              <w:rPr>
                <w:sz w:val="18"/>
                <w:szCs w:val="18"/>
              </w:rPr>
              <w:t>+ + +</w:t>
            </w:r>
            <w:r w:rsidR="003648BE" w:rsidRPr="00703DE1">
              <w:rPr>
                <w:sz w:val="18"/>
                <w:szCs w:val="18"/>
              </w:rPr>
              <w:t xml:space="preserve"> </w:t>
            </w:r>
            <w:r w:rsidR="003648BE">
              <w:rPr>
                <w:sz w:val="18"/>
                <w:szCs w:val="18"/>
              </w:rPr>
              <w:t>+ +</w:t>
            </w:r>
            <w:r w:rsidR="003648BE" w:rsidRPr="00703DE1">
              <w:rPr>
                <w:sz w:val="18"/>
                <w:szCs w:val="18"/>
              </w:rPr>
              <w:t xml:space="preserve"> </w:t>
            </w:r>
          </w:p>
        </w:tc>
      </w:tr>
      <w:tr w:rsidR="003648BE" w:rsidRPr="003E5A30" w14:paraId="1CFEE091" w14:textId="77777777" w:rsidTr="0014185E">
        <w:tc>
          <w:tcPr>
            <w:tcW w:w="993" w:type="dxa"/>
            <w:vMerge/>
            <w:shd w:val="clear" w:color="auto" w:fill="auto"/>
          </w:tcPr>
          <w:p w14:paraId="528A7E53" w14:textId="77777777" w:rsidR="003648BE" w:rsidRPr="003E5A30" w:rsidRDefault="003648BE" w:rsidP="003648BE">
            <w:pPr>
              <w:rPr>
                <w:sz w:val="18"/>
                <w:szCs w:val="18"/>
              </w:rPr>
            </w:pPr>
          </w:p>
        </w:tc>
        <w:tc>
          <w:tcPr>
            <w:tcW w:w="1276" w:type="dxa"/>
            <w:shd w:val="clear" w:color="auto" w:fill="auto"/>
          </w:tcPr>
          <w:p w14:paraId="261D122B" w14:textId="77777777" w:rsidR="003648BE" w:rsidRPr="003E5A30" w:rsidRDefault="003648BE" w:rsidP="003648BE">
            <w:pPr>
              <w:rPr>
                <w:sz w:val="18"/>
                <w:szCs w:val="18"/>
              </w:rPr>
            </w:pPr>
            <w:r w:rsidRPr="003E5A30">
              <w:rPr>
                <w:sz w:val="18"/>
                <w:szCs w:val="18"/>
              </w:rPr>
              <w:t>Rapeseed</w:t>
            </w:r>
          </w:p>
        </w:tc>
        <w:tc>
          <w:tcPr>
            <w:tcW w:w="1417" w:type="dxa"/>
            <w:shd w:val="clear" w:color="auto" w:fill="auto"/>
          </w:tcPr>
          <w:p w14:paraId="444EB132"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sajb.2017.12.006","ISSN":"02546299","abstract":"Drought stress is considered as a major constraint for the production of crops around the world; therefore we need some mechanistic strategies to cope drought stress adverse effects. Silicon (Si) plays a vital role in major physiological, metabolic, and/or functional roles in plants facing abiotic stress conditions as an essential mineral nutrient. In the current study, we investigated Si-induced physiological role in plants exposed to moderate and short-term drought exposure (induced by polyethylene glycol, PEG). Exogenous application of Si (1 mM SiO 2 ) significantly induced tolerance under short term drought (10 and 20% PEG) exposure. Silicon protects photosynthetic pigments and decreased oxidative stress (decreased lipid peroxidation and H 2 O 2 accumulation) due to the increase in ascorbate (AsA) and glutathione (GSH) pool; activity of antioxidant enzymes viz. catalase (CAT), ascorbate peroxidase (APX), glutathione S-transferase (GST), monodehydroascorbate reductase (MDHAR), dehydroascorbate reductase (DHAR), glutathione reductase (GR) and, enzymes of glyoxalase systems, leaf relative water content (RWC) and the content of proline in Brassica napus grown under both levels of drought (moderate; 10% and severe 20%), however, the effect was more promising under moderate stress. Here, we concluded that exogenous application of Si under short-term drought significantly improved antioxidants enzymes, AsA-GSH pool, glyoxalase systems and proline in drought-stressed plants was associated with the protective role and maintained the redox status of the plants.","author":[{"dropping-particle":"","family":"Hasanuzzaman","given":"M.","non-dropping-particle":"","parse-names":false,"suffix":""},{"dropping-particle":"","family":"Nahar","given":"K.","non-dropping-particle":"","parse-names":false,"suffix":""},{"dropping-particle":"","family":"Anee","given":"T. I.","non-dropping-particle":"","parse-names":false,"suffix":""},{"dropping-particle":"","family":"Khan","given":"M. I.R.","non-dropping-particle":"","parse-names":false,"suffix":""},{"dropping-particle":"","family":"Fujita","given":"M.","non-dropping-particle":"","parse-names":false,"suffix":""}],"container-title":"South African Journal of Botany","id":"ITEM-1","issued":{"date-parts":[["2018"]]},"page":"50-57","publisher":"SAAB","title":"Silicon-mediated regulation of antioxidant defense and glyoxalase systems confers drought stress tolerance in Brassica napus L.","type":"article-journal","volume":"115"},"uris":["http://www.mendeley.com/documents/?uuid=57eabf1d-6aa2-4ce1-97ab-7526bd13540d"]}],"mendeley":{"formattedCitation":"(Hasanuzzaman et al., 2018)","manualFormatting":"Hasanuzzaman et al. (2018)","plainTextFormattedCitation":"(Hasanuzzaman et al., 2018)","previouslyFormattedCitation":"(Hasanuzzaman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Hasanuzzaman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19F0A023" w14:textId="77777777" w:rsidR="003648BE" w:rsidRPr="003E5A30" w:rsidRDefault="003648BE" w:rsidP="003648BE">
            <w:pPr>
              <w:rPr>
                <w:sz w:val="18"/>
                <w:szCs w:val="18"/>
              </w:rPr>
            </w:pPr>
            <w:r w:rsidRPr="003E5A30">
              <w:rPr>
                <w:sz w:val="18"/>
                <w:szCs w:val="18"/>
              </w:rPr>
              <w:t>16</w:t>
            </w:r>
          </w:p>
        </w:tc>
        <w:tc>
          <w:tcPr>
            <w:tcW w:w="1842" w:type="dxa"/>
            <w:shd w:val="clear" w:color="auto" w:fill="auto"/>
          </w:tcPr>
          <w:p w14:paraId="3F3C1171" w14:textId="77777777" w:rsidR="003648BE" w:rsidRPr="003E5A30" w:rsidRDefault="003648BE" w:rsidP="003648BE">
            <w:pPr>
              <w:rPr>
                <w:sz w:val="18"/>
                <w:szCs w:val="18"/>
              </w:rPr>
            </w:pPr>
            <w:r w:rsidRPr="003E5A30">
              <w:rPr>
                <w:sz w:val="18"/>
                <w:szCs w:val="18"/>
              </w:rPr>
              <w:t>1 mM SiO</w:t>
            </w:r>
            <w:r w:rsidRPr="003E5A30">
              <w:rPr>
                <w:sz w:val="18"/>
                <w:szCs w:val="18"/>
                <w:vertAlign w:val="subscript"/>
              </w:rPr>
              <w:t>2</w:t>
            </w:r>
          </w:p>
        </w:tc>
        <w:tc>
          <w:tcPr>
            <w:tcW w:w="1276" w:type="dxa"/>
            <w:shd w:val="clear" w:color="auto" w:fill="auto"/>
          </w:tcPr>
          <w:p w14:paraId="7E75F4C3" w14:textId="77777777" w:rsidR="003648BE" w:rsidRPr="003E5A30" w:rsidRDefault="003648BE" w:rsidP="003648BE">
            <w:pPr>
              <w:rPr>
                <w:sz w:val="18"/>
                <w:szCs w:val="18"/>
              </w:rPr>
            </w:pPr>
            <w:r w:rsidRPr="003E5A30">
              <w:rPr>
                <w:sz w:val="18"/>
                <w:szCs w:val="18"/>
              </w:rPr>
              <w:t>20 % PEG</w:t>
            </w:r>
          </w:p>
        </w:tc>
        <w:tc>
          <w:tcPr>
            <w:tcW w:w="1418" w:type="dxa"/>
            <w:shd w:val="clear" w:color="auto" w:fill="auto"/>
          </w:tcPr>
          <w:p w14:paraId="0E3BDF71" w14:textId="77777777" w:rsidR="003648BE" w:rsidRPr="003E5A30" w:rsidRDefault="003648BE" w:rsidP="003648BE">
            <w:pPr>
              <w:rPr>
                <w:sz w:val="18"/>
                <w:szCs w:val="18"/>
              </w:rPr>
            </w:pPr>
            <w:r w:rsidRPr="003E5A30">
              <w:rPr>
                <w:sz w:val="18"/>
                <w:szCs w:val="18"/>
              </w:rPr>
              <w:t>48 hours</w:t>
            </w:r>
          </w:p>
        </w:tc>
        <w:tc>
          <w:tcPr>
            <w:tcW w:w="1559" w:type="dxa"/>
            <w:shd w:val="clear" w:color="auto" w:fill="auto"/>
          </w:tcPr>
          <w:p w14:paraId="29F7BC9B" w14:textId="77777777" w:rsidR="003648BE" w:rsidRPr="003E5A30" w:rsidRDefault="003648BE" w:rsidP="003648BE">
            <w:pPr>
              <w:rPr>
                <w:sz w:val="18"/>
                <w:szCs w:val="18"/>
              </w:rPr>
            </w:pPr>
            <w:r w:rsidRPr="003E5A30">
              <w:rPr>
                <w:sz w:val="18"/>
                <w:szCs w:val="18"/>
              </w:rPr>
              <w:t>14 days</w:t>
            </w:r>
          </w:p>
        </w:tc>
        <w:tc>
          <w:tcPr>
            <w:tcW w:w="1417" w:type="dxa"/>
            <w:shd w:val="clear" w:color="auto" w:fill="auto"/>
          </w:tcPr>
          <w:p w14:paraId="200B55E2"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6DEA9531" w14:textId="77777777" w:rsidR="003648BE" w:rsidRPr="003E5A30" w:rsidRDefault="003648BE" w:rsidP="003648BE">
            <w:pPr>
              <w:rPr>
                <w:sz w:val="18"/>
                <w:szCs w:val="18"/>
              </w:rPr>
            </w:pPr>
            <w:r w:rsidRPr="003E5A30">
              <w:rPr>
                <w:sz w:val="18"/>
                <w:szCs w:val="18"/>
              </w:rPr>
              <w:t>Unknown</w:t>
            </w:r>
          </w:p>
        </w:tc>
        <w:tc>
          <w:tcPr>
            <w:tcW w:w="2268" w:type="dxa"/>
            <w:shd w:val="clear" w:color="auto" w:fill="auto"/>
          </w:tcPr>
          <w:p w14:paraId="5B6A6DB0" w14:textId="77777777" w:rsidR="003648BE" w:rsidRPr="003E5A30" w:rsidRDefault="003648BE" w:rsidP="003648BE">
            <w:pPr>
              <w:rPr>
                <w:sz w:val="18"/>
                <w:szCs w:val="18"/>
              </w:rPr>
            </w:pPr>
            <w:r>
              <w:rPr>
                <w:sz w:val="18"/>
                <w:szCs w:val="18"/>
              </w:rPr>
              <w:t>+ + + +</w:t>
            </w:r>
          </w:p>
        </w:tc>
      </w:tr>
      <w:tr w:rsidR="003648BE" w:rsidRPr="003E5A30" w14:paraId="39AA5D91" w14:textId="77777777" w:rsidTr="0014185E">
        <w:tc>
          <w:tcPr>
            <w:tcW w:w="993" w:type="dxa"/>
            <w:vMerge/>
            <w:shd w:val="clear" w:color="auto" w:fill="auto"/>
          </w:tcPr>
          <w:p w14:paraId="78F9D62A" w14:textId="77777777" w:rsidR="003648BE" w:rsidRPr="003E5A30" w:rsidRDefault="003648BE" w:rsidP="003648BE">
            <w:pPr>
              <w:rPr>
                <w:sz w:val="18"/>
                <w:szCs w:val="18"/>
              </w:rPr>
            </w:pPr>
          </w:p>
        </w:tc>
        <w:tc>
          <w:tcPr>
            <w:tcW w:w="1276" w:type="dxa"/>
            <w:shd w:val="clear" w:color="auto" w:fill="auto"/>
          </w:tcPr>
          <w:p w14:paraId="239A1201" w14:textId="77777777" w:rsidR="003648BE" w:rsidRPr="003E5A30" w:rsidRDefault="003648BE" w:rsidP="003648BE">
            <w:pPr>
              <w:rPr>
                <w:sz w:val="18"/>
                <w:szCs w:val="18"/>
              </w:rPr>
            </w:pPr>
            <w:r w:rsidRPr="003E5A30">
              <w:rPr>
                <w:sz w:val="18"/>
                <w:szCs w:val="18"/>
              </w:rPr>
              <w:t>Mango</w:t>
            </w:r>
          </w:p>
        </w:tc>
        <w:tc>
          <w:tcPr>
            <w:tcW w:w="1417" w:type="dxa"/>
            <w:shd w:val="clear" w:color="auto" w:fill="auto"/>
          </w:tcPr>
          <w:p w14:paraId="68B176DE"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plaphy.2017.05.021","ISSN":"09819428","abstract":"Improvement of drought stress of mango plants requires intensive research that focuses on physiological processes. In three successive seasons (2014, 2015and 2016) field experiments with four different strains of mango were subjected to two water regimes. The growth and physiological parameters of possible relevance for drought stress tolerances in mango were investigated. Yield and its components were also evaluated. The data showed that all growth and physiological parameters were increased under K2SiO3 (Si) supplement and were followed by the interaction treatment (Si treatment and its combination with drought stress) compared to that of the controlled condition. Drought stress decreased the concentration of auxins (IAA), gibberellins (GA) and cytokinins (CK) in the three mango cultivars leaves, whereas, it increased the concentration of abscisic acid (ABA). On the contrary, IAA, GA, and CK (promoters) endogenous levels were improved by supplementing Si, in contrary ABA was decreased. Drought stress increased the activity of peroxidase (POX), catalase (CAT), and superoxide dismutase (SOD) in the leaves of all mango cultivars grown during three experimental seasons. However, Si supplementation reduced the levels of all these antioxidative enzymes, especially the concentration of SOD when compared to that of control leaves. Fruit quality was improved in three successive seasons when Si was applied. Our results clearly show that the increment in drought tolerance was associated with an increase in antioxidative enzyme activity, allowing mango plants to cope better with drought stress. Si possesses an efficient system for scavenging reactive oxygen species, which protects the plant against destructive oxidative reactions, thereby improving the ability of the mango trees to withstand environmental stress in arid regions.","author":[{"dropping-particle":"","family":"Helaly","given":"Mohamed Naser","non-dropping-particle":"","parse-names":false,"suffix":""},{"dropping-particle":"","family":"El-Hoseiny","given":"Hanan","non-dropping-particle":"","parse-names":false,"suffix":""},{"dropping-particle":"","family":"El-Sheery","given":"Nabil Ibrahim","non-dropping-particle":"","parse-names":false,"suffix":""},{"dropping-particle":"","family":"Rastogi","given":"Anshu","non-dropping-particle":"","parse-names":false,"suffix":""},{"dropping-particle":"","family":"Kalaji","given":"Hazem M.","non-dropping-particle":"","parse-names":false,"suffix":""}],"container-title":"Plant Physiology and Biochemistry","id":"ITEM-1","issued":{"date-parts":[["2017"]]},"page":"31-44","publisher":"Elsevier Masson SAS","title":"Regulation and physiological role of silicon in alleviating drought stress of mango","type":"article-journal","volume":"118"},"uris":["http://www.mendeley.com/documents/?uuid=a2909dcb-a7aa-4b87-b30c-78dcfb2472ac"]}],"mendeley":{"formattedCitation":"(Helaly et al., 2017)","manualFormatting":"Helaly et al. (2017)","plainTextFormattedCitation":"(Helaly et al., 2017)","previouslyFormattedCitation":"(Helaly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Helaly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7B2A1FED" w14:textId="77777777" w:rsidR="003648BE" w:rsidRPr="003E5A30" w:rsidRDefault="003648BE" w:rsidP="003648BE">
            <w:pPr>
              <w:rPr>
                <w:sz w:val="18"/>
                <w:szCs w:val="18"/>
              </w:rPr>
            </w:pPr>
            <w:r w:rsidRPr="003E5A30">
              <w:rPr>
                <w:sz w:val="18"/>
                <w:szCs w:val="18"/>
              </w:rPr>
              <w:t>14</w:t>
            </w:r>
          </w:p>
        </w:tc>
        <w:tc>
          <w:tcPr>
            <w:tcW w:w="1842" w:type="dxa"/>
            <w:shd w:val="clear" w:color="auto" w:fill="auto"/>
          </w:tcPr>
          <w:p w14:paraId="1A17BBEA" w14:textId="77777777" w:rsidR="003648BE" w:rsidRPr="003E5A30" w:rsidRDefault="003648BE" w:rsidP="003648BE">
            <w:pPr>
              <w:rPr>
                <w:sz w:val="18"/>
                <w:szCs w:val="18"/>
              </w:rPr>
            </w:pPr>
            <w:r w:rsidRPr="003E5A30">
              <w:rPr>
                <w:sz w:val="18"/>
                <w:szCs w:val="18"/>
              </w:rPr>
              <w:t>1.5 mM K silicate</w:t>
            </w:r>
          </w:p>
        </w:tc>
        <w:tc>
          <w:tcPr>
            <w:tcW w:w="1276" w:type="dxa"/>
            <w:shd w:val="clear" w:color="auto" w:fill="auto"/>
          </w:tcPr>
          <w:p w14:paraId="1B90BA61" w14:textId="77777777" w:rsidR="003648BE" w:rsidRPr="003E5A30" w:rsidRDefault="003648BE" w:rsidP="003648BE">
            <w:pPr>
              <w:rPr>
                <w:sz w:val="18"/>
                <w:szCs w:val="18"/>
              </w:rPr>
            </w:pPr>
            <w:r w:rsidRPr="003E5A30">
              <w:rPr>
                <w:sz w:val="18"/>
                <w:szCs w:val="18"/>
              </w:rPr>
              <w:t>Water potential of -0.77 bars</w:t>
            </w:r>
          </w:p>
        </w:tc>
        <w:tc>
          <w:tcPr>
            <w:tcW w:w="1418" w:type="dxa"/>
            <w:shd w:val="clear" w:color="auto" w:fill="auto"/>
          </w:tcPr>
          <w:p w14:paraId="1A4AE1D3" w14:textId="77777777" w:rsidR="003648BE" w:rsidRPr="003E5A30" w:rsidRDefault="003648BE" w:rsidP="003648BE">
            <w:pPr>
              <w:rPr>
                <w:sz w:val="18"/>
                <w:szCs w:val="18"/>
              </w:rPr>
            </w:pPr>
            <w:r w:rsidRPr="003E5A30">
              <w:rPr>
                <w:sz w:val="18"/>
                <w:szCs w:val="18"/>
              </w:rPr>
              <w:t>3 years</w:t>
            </w:r>
          </w:p>
        </w:tc>
        <w:tc>
          <w:tcPr>
            <w:tcW w:w="1559" w:type="dxa"/>
            <w:shd w:val="clear" w:color="auto" w:fill="auto"/>
          </w:tcPr>
          <w:p w14:paraId="45C6132D" w14:textId="77777777" w:rsidR="003648BE" w:rsidRPr="003E5A30" w:rsidRDefault="003648BE" w:rsidP="003648BE">
            <w:pPr>
              <w:rPr>
                <w:sz w:val="18"/>
                <w:szCs w:val="18"/>
              </w:rPr>
            </w:pPr>
            <w:r w:rsidRPr="003E5A30">
              <w:rPr>
                <w:sz w:val="18"/>
                <w:szCs w:val="18"/>
              </w:rPr>
              <w:t>23 years</w:t>
            </w:r>
          </w:p>
        </w:tc>
        <w:tc>
          <w:tcPr>
            <w:tcW w:w="1417" w:type="dxa"/>
            <w:shd w:val="clear" w:color="auto" w:fill="auto"/>
          </w:tcPr>
          <w:p w14:paraId="5ADA6FAD"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08FB20E2" w14:textId="77777777" w:rsidR="003648BE" w:rsidRPr="003E5A30" w:rsidRDefault="003648BE" w:rsidP="003648BE">
            <w:pPr>
              <w:rPr>
                <w:sz w:val="18"/>
                <w:szCs w:val="18"/>
              </w:rPr>
            </w:pPr>
            <w:r>
              <w:rPr>
                <w:sz w:val="18"/>
                <w:szCs w:val="18"/>
              </w:rPr>
              <w:t>All cultivars: + + + + +</w:t>
            </w:r>
          </w:p>
        </w:tc>
        <w:tc>
          <w:tcPr>
            <w:tcW w:w="2268" w:type="dxa"/>
            <w:shd w:val="clear" w:color="auto" w:fill="auto"/>
          </w:tcPr>
          <w:p w14:paraId="25293A32" w14:textId="77777777" w:rsidR="003648BE" w:rsidRPr="003E5A30" w:rsidRDefault="003648BE" w:rsidP="003648BE">
            <w:pPr>
              <w:rPr>
                <w:sz w:val="18"/>
                <w:szCs w:val="18"/>
              </w:rPr>
            </w:pPr>
            <w:r>
              <w:rPr>
                <w:sz w:val="18"/>
                <w:szCs w:val="18"/>
              </w:rPr>
              <w:t xml:space="preserve">All cultivars: + + + </w:t>
            </w:r>
          </w:p>
        </w:tc>
      </w:tr>
      <w:tr w:rsidR="003648BE" w:rsidRPr="003E5A30" w14:paraId="39EA6C2E" w14:textId="77777777" w:rsidTr="0014185E">
        <w:tc>
          <w:tcPr>
            <w:tcW w:w="993" w:type="dxa"/>
            <w:vMerge/>
            <w:shd w:val="clear" w:color="auto" w:fill="auto"/>
          </w:tcPr>
          <w:p w14:paraId="57D44F81" w14:textId="77777777" w:rsidR="003648BE" w:rsidRPr="003E5A30" w:rsidRDefault="003648BE" w:rsidP="003648BE">
            <w:pPr>
              <w:rPr>
                <w:sz w:val="18"/>
                <w:szCs w:val="18"/>
              </w:rPr>
            </w:pPr>
          </w:p>
        </w:tc>
        <w:tc>
          <w:tcPr>
            <w:tcW w:w="1276" w:type="dxa"/>
            <w:shd w:val="clear" w:color="auto" w:fill="auto"/>
          </w:tcPr>
          <w:p w14:paraId="06FADAD0" w14:textId="77777777" w:rsidR="003648BE" w:rsidRPr="003E5A30" w:rsidRDefault="003648BE" w:rsidP="003648BE">
            <w:pPr>
              <w:rPr>
                <w:sz w:val="18"/>
                <w:szCs w:val="18"/>
              </w:rPr>
            </w:pPr>
            <w:r w:rsidRPr="003E5A30">
              <w:rPr>
                <w:i/>
                <w:iCs/>
                <w:sz w:val="18"/>
                <w:szCs w:val="18"/>
              </w:rPr>
              <w:t>Zygophyllum xanthoxylum</w:t>
            </w:r>
          </w:p>
        </w:tc>
        <w:tc>
          <w:tcPr>
            <w:tcW w:w="1417" w:type="dxa"/>
            <w:shd w:val="clear" w:color="auto" w:fill="auto"/>
          </w:tcPr>
          <w:p w14:paraId="60A913F5"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jplph.2016.05.009","ISSN":"01761617","abstract":"One main strategic adaptive mechanism adopted by succulent xerophyte species, resistance to drought stress is absorbing and accumulating large amounts of sodium (Na+) from poor and dry soil which was stored in photosynthesizing branches as well as leaves as major osmoregulators, while still accumulating and storing a great deal of silicon (Si) in roots to resist to arid environments. To understand the possible adaptive strategies underlying how Si accumulation stimulates growth and ameliorates the adverse environmental impacts of drought stress on the C3 succulent xerophyte Z. xanthoxylum, plants grown for 3 weeks were suffered different K2SiO3 concentrations (1.5–7.5mM) (3–15mM KCl as control) treatments in sand culture experiments. Plants were also treated with different osmotic stresses caused by polyethylene glycol (PEG 6000) and drought stress (maintain water content about 30% of field water capacity) (30% of FWC) with or without additional 2.5mMK2SiO3 (5mM KCl as control) treatment in sand culture and pot experiments, respectively. We found that 2.5mMK2SiO3 (5mM KCl as control) resulted in optimal plant growth and alleviated adverse influences of drought stress on Z. xanthoxylum, by strengthening the activities of superoxide dismutase, peroxidase and catalase, reducing membrane lipid peroxidation and decreasing soluble sugar and free proline concentrations, concomitantly, increasing tissue water content, leaf area and chlorophyll a concentration. The result of ion analysis indicated that the Si absorption of Z. xanthoxylum was markedly induced by drought stress and that the 2.5mMK2SiO3 (5mM KCl as control) treatment significantly increased the aboveground and root Si concentration under different osmotic stresses and 30% of field water capacity compared with the drought and drought with 5mM KCl treatments. Although the K+ concentration in root in the drought with 2.5mMK2SiO3 treatment was no significant changes compared with the drought treatment, K+ concentration in aboveground and root in drought with 2.5mMK2SiO3 treatment were significantly decreased by 42% and 65.2% compared with drought with 5mM KCl treatment under 30% of FWC, indicating that Si replaced the function of K+, thus stimulating the growth and mitigating adverse effects of Z. xanthoxylum under water deficit. These findings showed that the positive roles of Si in the drought tolerance of Z. xanthoxylum might be due to the ability of plant to accumulate a great quantity of Si and ut…","author":[{"dropping-particle":"","family":"Kang","given":"Jianjun","non-dropping-particle":"","parse-names":false,"suffix":""},{"dropping-particle":"","family":"Zhao","given":"Wenzhi","non-dropping-particle":"","parse-names":false,"suffix":""},{"dropping-particle":"","family":"Zhu","given":"Xi","non-dropping-particle":"","parse-names":false,"suffix":""}],"container-title":"Journal of Plant Physiology","id":"ITEM-1","issued":{"date-parts":[["2016"]]},"page":"76-86","publisher":"Elsevier GmbH.","title":"Silicon improves photosynthesis and strengthens enzyme activities in the C3 succulent xerophyte &lt;i&gt;Zygophyllum xanthoxylum&lt;/i&gt; under drought stress","type":"article-journal","volume":"199"},"uris":["http://www.mendeley.com/documents/?uuid=8a2417f8-6a2b-4dc7-a9c3-ba19b5504e2b"]}],"mendeley":{"formattedCitation":"(Kang et al., 2016)","manualFormatting":"Kang et al. (2016)","plainTextFormattedCitation":"(Kang et al., 2016)","previouslyFormattedCitation":"(Kang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Kang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516F9943" w14:textId="77777777" w:rsidR="003648BE" w:rsidRPr="003E5A30" w:rsidRDefault="003648BE" w:rsidP="003648BE">
            <w:pPr>
              <w:rPr>
                <w:sz w:val="18"/>
                <w:szCs w:val="18"/>
              </w:rPr>
            </w:pPr>
            <w:r w:rsidRPr="003E5A30">
              <w:rPr>
                <w:sz w:val="18"/>
                <w:szCs w:val="18"/>
              </w:rPr>
              <w:t>12</w:t>
            </w:r>
          </w:p>
        </w:tc>
        <w:tc>
          <w:tcPr>
            <w:tcW w:w="1842" w:type="dxa"/>
            <w:shd w:val="clear" w:color="auto" w:fill="auto"/>
          </w:tcPr>
          <w:p w14:paraId="41577176" w14:textId="77777777" w:rsidR="003648BE" w:rsidRPr="003E5A30" w:rsidRDefault="003648BE" w:rsidP="003648BE">
            <w:pPr>
              <w:rPr>
                <w:sz w:val="18"/>
                <w:szCs w:val="18"/>
              </w:rPr>
            </w:pPr>
            <w:r w:rsidRPr="003E5A30">
              <w:rPr>
                <w:sz w:val="18"/>
                <w:szCs w:val="18"/>
              </w:rPr>
              <w:t>2.5</w:t>
            </w:r>
          </w:p>
          <w:p w14:paraId="52A898B4" w14:textId="77777777" w:rsidR="003648BE" w:rsidRPr="003E5A30" w:rsidRDefault="003648BE" w:rsidP="003648BE">
            <w:pPr>
              <w:rPr>
                <w:sz w:val="18"/>
                <w:szCs w:val="18"/>
              </w:rPr>
            </w:pPr>
            <w:r w:rsidRPr="003E5A30">
              <w:rPr>
                <w:sz w:val="18"/>
                <w:szCs w:val="18"/>
              </w:rPr>
              <w:t>mM K</w:t>
            </w:r>
            <w:r>
              <w:rPr>
                <w:sz w:val="18"/>
                <w:szCs w:val="18"/>
              </w:rPr>
              <w:t xml:space="preserve"> silicate</w:t>
            </w:r>
          </w:p>
        </w:tc>
        <w:tc>
          <w:tcPr>
            <w:tcW w:w="1276" w:type="dxa"/>
            <w:shd w:val="clear" w:color="auto" w:fill="auto"/>
          </w:tcPr>
          <w:p w14:paraId="28F70D41" w14:textId="77777777" w:rsidR="003648BE" w:rsidRPr="003E5A30" w:rsidRDefault="003648BE" w:rsidP="003648BE">
            <w:pPr>
              <w:rPr>
                <w:sz w:val="18"/>
                <w:szCs w:val="18"/>
              </w:rPr>
            </w:pPr>
            <w:r w:rsidRPr="003E5A30">
              <w:rPr>
                <w:sz w:val="18"/>
                <w:szCs w:val="18"/>
              </w:rPr>
              <w:t>30% FC</w:t>
            </w:r>
          </w:p>
        </w:tc>
        <w:tc>
          <w:tcPr>
            <w:tcW w:w="1418" w:type="dxa"/>
            <w:shd w:val="clear" w:color="auto" w:fill="auto"/>
          </w:tcPr>
          <w:p w14:paraId="28C4449E" w14:textId="77777777" w:rsidR="003648BE" w:rsidRPr="003E5A30" w:rsidRDefault="003648BE" w:rsidP="003648BE">
            <w:pPr>
              <w:rPr>
                <w:sz w:val="18"/>
                <w:szCs w:val="18"/>
              </w:rPr>
            </w:pPr>
            <w:r w:rsidRPr="003E5A30">
              <w:rPr>
                <w:sz w:val="18"/>
                <w:szCs w:val="18"/>
              </w:rPr>
              <w:t>10</w:t>
            </w:r>
            <w:r>
              <w:rPr>
                <w:sz w:val="18"/>
                <w:szCs w:val="18"/>
              </w:rPr>
              <w:t xml:space="preserve"> </w:t>
            </w:r>
            <w:r w:rsidRPr="003E5A30">
              <w:rPr>
                <w:sz w:val="18"/>
                <w:szCs w:val="18"/>
              </w:rPr>
              <w:t>days</w:t>
            </w:r>
          </w:p>
        </w:tc>
        <w:tc>
          <w:tcPr>
            <w:tcW w:w="1559" w:type="dxa"/>
            <w:shd w:val="clear" w:color="auto" w:fill="auto"/>
          </w:tcPr>
          <w:p w14:paraId="0C891840" w14:textId="77777777" w:rsidR="003648BE" w:rsidRPr="003E5A30" w:rsidRDefault="003648BE" w:rsidP="003648BE">
            <w:pPr>
              <w:rPr>
                <w:sz w:val="18"/>
                <w:szCs w:val="18"/>
              </w:rPr>
            </w:pPr>
            <w:r w:rsidRPr="003E5A30">
              <w:rPr>
                <w:sz w:val="18"/>
                <w:szCs w:val="18"/>
              </w:rPr>
              <w:t>5 weeks</w:t>
            </w:r>
          </w:p>
        </w:tc>
        <w:tc>
          <w:tcPr>
            <w:tcW w:w="1417" w:type="dxa"/>
            <w:shd w:val="clear" w:color="auto" w:fill="auto"/>
          </w:tcPr>
          <w:p w14:paraId="0274013B" w14:textId="77777777" w:rsidR="003648BE" w:rsidRPr="003E5A30" w:rsidRDefault="003648BE" w:rsidP="003648BE">
            <w:pPr>
              <w:rPr>
                <w:sz w:val="18"/>
                <w:szCs w:val="18"/>
              </w:rPr>
            </w:pPr>
            <w:r w:rsidRPr="003E5A30">
              <w:rPr>
                <w:sz w:val="18"/>
                <w:szCs w:val="18"/>
              </w:rPr>
              <w:t>Vermiculture</w:t>
            </w:r>
          </w:p>
        </w:tc>
        <w:tc>
          <w:tcPr>
            <w:tcW w:w="1985" w:type="dxa"/>
            <w:shd w:val="clear" w:color="auto" w:fill="auto"/>
          </w:tcPr>
          <w:p w14:paraId="375FEDD4" w14:textId="77777777" w:rsidR="003648BE" w:rsidRPr="003E5A30" w:rsidRDefault="003648BE" w:rsidP="003648BE">
            <w:pPr>
              <w:rPr>
                <w:sz w:val="18"/>
                <w:szCs w:val="18"/>
              </w:rPr>
            </w:pPr>
            <w:r>
              <w:rPr>
                <w:sz w:val="18"/>
                <w:szCs w:val="18"/>
              </w:rPr>
              <w:t>+ + + +</w:t>
            </w:r>
          </w:p>
        </w:tc>
        <w:tc>
          <w:tcPr>
            <w:tcW w:w="2268" w:type="dxa"/>
            <w:shd w:val="clear" w:color="auto" w:fill="auto"/>
          </w:tcPr>
          <w:p w14:paraId="7633BD19" w14:textId="77777777" w:rsidR="003648BE" w:rsidRPr="003E5A30" w:rsidRDefault="003648BE" w:rsidP="003648BE">
            <w:pPr>
              <w:rPr>
                <w:sz w:val="18"/>
                <w:szCs w:val="18"/>
              </w:rPr>
            </w:pPr>
            <w:r>
              <w:rPr>
                <w:sz w:val="18"/>
                <w:szCs w:val="18"/>
              </w:rPr>
              <w:t>+ + + + +</w:t>
            </w:r>
          </w:p>
        </w:tc>
      </w:tr>
      <w:tr w:rsidR="003648BE" w:rsidRPr="003E5A30" w14:paraId="795D4D8C" w14:textId="77777777" w:rsidTr="0014185E">
        <w:tc>
          <w:tcPr>
            <w:tcW w:w="993" w:type="dxa"/>
            <w:vMerge/>
            <w:shd w:val="clear" w:color="auto" w:fill="auto"/>
          </w:tcPr>
          <w:p w14:paraId="7145038A" w14:textId="77777777" w:rsidR="003648BE" w:rsidRPr="003E5A30" w:rsidRDefault="003648BE" w:rsidP="003648BE">
            <w:pPr>
              <w:rPr>
                <w:sz w:val="18"/>
                <w:szCs w:val="18"/>
              </w:rPr>
            </w:pPr>
          </w:p>
        </w:tc>
        <w:tc>
          <w:tcPr>
            <w:tcW w:w="1276" w:type="dxa"/>
            <w:shd w:val="clear" w:color="auto" w:fill="auto"/>
          </w:tcPr>
          <w:p w14:paraId="7FA5B55F" w14:textId="77777777" w:rsidR="003648BE" w:rsidRPr="003E5A30" w:rsidRDefault="003648BE" w:rsidP="003648BE">
            <w:pPr>
              <w:rPr>
                <w:sz w:val="18"/>
                <w:szCs w:val="18"/>
              </w:rPr>
            </w:pPr>
            <w:r w:rsidRPr="003E5A30">
              <w:rPr>
                <w:sz w:val="18"/>
                <w:szCs w:val="18"/>
              </w:rPr>
              <w:t>Strawberry</w:t>
            </w:r>
          </w:p>
        </w:tc>
        <w:tc>
          <w:tcPr>
            <w:tcW w:w="1417" w:type="dxa"/>
            <w:shd w:val="clear" w:color="auto" w:fill="auto"/>
          </w:tcPr>
          <w:p w14:paraId="132C019D"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90/agronomy9010041","ISBN":"4971145923","ISSN":"2073-4395","abstract":"Silicon (Si) is a beneficial element that alleviates the effects of stress factors including drought (D). Strawberry is a Si-accumulator species sensitive to D; however, the function of Si in this species is obscure. This study was conducted to examine the effect of Si and inoculation with an arbuscular mycorrhizal fungus (AMF) on physiological and biochemical responses of strawberry plants under D. Plants were grown for six weeks in perlite and irrigated with a nutrient solution. The effect of Si (3 mmol L‒1), AMF (Rhizophagus clarus) and D (mild and severe D) was studied on growth, water relations, mycorrhization, antioxidative defense, osmolytes concentration, and micronutrients status. Si and AMF significantly enhanced plant biomass production by increasing photosynthesis rate, water content and use efficiency, antioxidant enzyme defense, and the nutritional status of particularly Zn. In contrast to the roots, osmotic adjustment did not contribute to the increase of leaf water content suggesting a different strategy of both Si and AMF for improving water status in the leaves and roots. Our results demonstrated a synergistic effect of AMF and Si on improving the growth of strawberry not only under D but also under control conditions.","author":[{"dropping-particle":"","family":"Moradtalab","given":"Narges","non-dropping-particle":"","parse-names":false,"suffix":""},{"dropping-particle":"","family":"Hajiboland","given":"Roghieh","non-dropping-particle":"","parse-names":false,"suffix":""},{"dropping-particle":"","family":"Aliasgharzad","given":"Nasser","non-dropping-particle":"","parse-names":false,"suffix":""},{"dropping-particle":"","family":"Hartmann","given":"Tobias E.","non-dropping-particle":"","parse-names":false,"suffix":""},{"dropping-particle":"","family":"Neumann","given":"Günter","non-dropping-particle":"","parse-names":false,"suffix":""}],"container-title":"Agronomy","id":"ITEM-1","issue":"1","issued":{"date-parts":[["2019","1","21"]]},"page":"41","title":"Silicon and the Association with an Arbuscular-Mycorrhizal Fungus (Rhizophagus clarus) Mitigate the Adverse Effects of Drought Stress on Strawberry","type":"article-journal","volume":"9"},"uris":["http://www.mendeley.com/documents/?uuid=1476ac9f-8d13-4e1b-82f9-baa447850e4b"]}],"mendeley":{"formattedCitation":"(Moradtalab et al., 2019)","manualFormatting":"Moradtalab et al. (2019)","plainTextFormattedCitation":"(Moradtalab et al., 2019)","previouslyFormattedCitation":"(Moradtalab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oradtalab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1A46A081" w14:textId="77777777" w:rsidR="003648BE" w:rsidRPr="003E5A30" w:rsidRDefault="003648BE" w:rsidP="003648BE">
            <w:pPr>
              <w:rPr>
                <w:sz w:val="18"/>
                <w:szCs w:val="18"/>
              </w:rPr>
            </w:pPr>
            <w:r w:rsidRPr="003E5A30">
              <w:rPr>
                <w:sz w:val="18"/>
                <w:szCs w:val="18"/>
              </w:rPr>
              <w:t>2</w:t>
            </w:r>
          </w:p>
        </w:tc>
        <w:tc>
          <w:tcPr>
            <w:tcW w:w="1842" w:type="dxa"/>
            <w:shd w:val="clear" w:color="auto" w:fill="auto"/>
          </w:tcPr>
          <w:p w14:paraId="22883EBF" w14:textId="77777777" w:rsidR="003648BE" w:rsidRPr="003E5A30" w:rsidRDefault="003648BE" w:rsidP="003648BE">
            <w:pPr>
              <w:rPr>
                <w:sz w:val="18"/>
                <w:szCs w:val="18"/>
              </w:rPr>
            </w:pPr>
            <w:r w:rsidRPr="003E5A30">
              <w:rPr>
                <w:sz w:val="18"/>
                <w:szCs w:val="18"/>
              </w:rPr>
              <w:t>0.6 mM Na silicate</w:t>
            </w:r>
          </w:p>
        </w:tc>
        <w:tc>
          <w:tcPr>
            <w:tcW w:w="1276" w:type="dxa"/>
            <w:shd w:val="clear" w:color="auto" w:fill="auto"/>
          </w:tcPr>
          <w:p w14:paraId="5FDBDC9B" w14:textId="77777777" w:rsidR="003648BE" w:rsidRPr="003E5A30" w:rsidRDefault="003648BE" w:rsidP="003648BE">
            <w:pPr>
              <w:rPr>
                <w:sz w:val="18"/>
                <w:szCs w:val="18"/>
              </w:rPr>
            </w:pPr>
            <w:r w:rsidRPr="003E5A30">
              <w:rPr>
                <w:sz w:val="18"/>
                <w:szCs w:val="18"/>
              </w:rPr>
              <w:t xml:space="preserve">35% </w:t>
            </w:r>
            <w:r>
              <w:rPr>
                <w:sz w:val="18"/>
                <w:szCs w:val="18"/>
              </w:rPr>
              <w:t>WHC</w:t>
            </w:r>
          </w:p>
        </w:tc>
        <w:tc>
          <w:tcPr>
            <w:tcW w:w="1418" w:type="dxa"/>
            <w:shd w:val="clear" w:color="auto" w:fill="auto"/>
          </w:tcPr>
          <w:p w14:paraId="10AB217E" w14:textId="77777777" w:rsidR="003648BE" w:rsidRPr="003E5A30" w:rsidRDefault="003648BE" w:rsidP="003648BE">
            <w:pPr>
              <w:rPr>
                <w:sz w:val="18"/>
                <w:szCs w:val="18"/>
              </w:rPr>
            </w:pPr>
            <w:r w:rsidRPr="003E5A30">
              <w:rPr>
                <w:sz w:val="18"/>
                <w:szCs w:val="18"/>
              </w:rPr>
              <w:t>4 weeks</w:t>
            </w:r>
          </w:p>
        </w:tc>
        <w:tc>
          <w:tcPr>
            <w:tcW w:w="1559" w:type="dxa"/>
            <w:shd w:val="clear" w:color="auto" w:fill="auto"/>
          </w:tcPr>
          <w:p w14:paraId="1030A9EE" w14:textId="77777777" w:rsidR="003648BE" w:rsidRPr="003E5A30" w:rsidRDefault="003648BE" w:rsidP="003648BE">
            <w:pPr>
              <w:rPr>
                <w:sz w:val="18"/>
                <w:szCs w:val="18"/>
              </w:rPr>
            </w:pPr>
            <w:r w:rsidRPr="003E5A30">
              <w:rPr>
                <w:sz w:val="18"/>
                <w:szCs w:val="18"/>
              </w:rPr>
              <w:t>6 weeks</w:t>
            </w:r>
          </w:p>
        </w:tc>
        <w:tc>
          <w:tcPr>
            <w:tcW w:w="1417" w:type="dxa"/>
            <w:shd w:val="clear" w:color="auto" w:fill="auto"/>
          </w:tcPr>
          <w:p w14:paraId="35F3CA0E"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649B5692" w14:textId="77777777" w:rsidR="003648BE" w:rsidRPr="003E5A30" w:rsidRDefault="003648BE" w:rsidP="003648BE">
            <w:pPr>
              <w:rPr>
                <w:sz w:val="18"/>
                <w:szCs w:val="18"/>
              </w:rPr>
            </w:pPr>
            <w:r>
              <w:rPr>
                <w:sz w:val="18"/>
                <w:szCs w:val="18"/>
              </w:rPr>
              <w:t>+ + +</w:t>
            </w:r>
          </w:p>
        </w:tc>
        <w:tc>
          <w:tcPr>
            <w:tcW w:w="2268" w:type="dxa"/>
            <w:shd w:val="clear" w:color="auto" w:fill="auto"/>
          </w:tcPr>
          <w:p w14:paraId="365516ED" w14:textId="77777777" w:rsidR="003648BE" w:rsidRPr="003E5A30" w:rsidRDefault="003648BE" w:rsidP="003648BE">
            <w:pPr>
              <w:rPr>
                <w:sz w:val="18"/>
                <w:szCs w:val="18"/>
              </w:rPr>
            </w:pPr>
            <w:r>
              <w:rPr>
                <w:sz w:val="18"/>
                <w:szCs w:val="18"/>
              </w:rPr>
              <w:t>+ + + + +</w:t>
            </w:r>
          </w:p>
        </w:tc>
      </w:tr>
      <w:tr w:rsidR="003648BE" w:rsidRPr="00703DE1" w14:paraId="5D38B34E" w14:textId="77777777" w:rsidTr="0014185E">
        <w:tc>
          <w:tcPr>
            <w:tcW w:w="993" w:type="dxa"/>
            <w:vMerge/>
            <w:shd w:val="clear" w:color="auto" w:fill="auto"/>
          </w:tcPr>
          <w:p w14:paraId="0B74F0B2" w14:textId="77777777" w:rsidR="003648BE" w:rsidRPr="003E5A30" w:rsidRDefault="003648BE" w:rsidP="003648BE">
            <w:pPr>
              <w:rPr>
                <w:sz w:val="18"/>
                <w:szCs w:val="18"/>
              </w:rPr>
            </w:pPr>
          </w:p>
        </w:tc>
        <w:tc>
          <w:tcPr>
            <w:tcW w:w="1276" w:type="dxa"/>
            <w:shd w:val="clear" w:color="auto" w:fill="auto"/>
          </w:tcPr>
          <w:p w14:paraId="20428175" w14:textId="77777777" w:rsidR="003648BE" w:rsidRPr="003E5A30" w:rsidRDefault="003648BE" w:rsidP="003648BE">
            <w:pPr>
              <w:rPr>
                <w:sz w:val="18"/>
                <w:szCs w:val="18"/>
              </w:rPr>
            </w:pPr>
            <w:r>
              <w:rPr>
                <w:sz w:val="18"/>
                <w:szCs w:val="18"/>
              </w:rPr>
              <w:t>W</w:t>
            </w:r>
            <w:r w:rsidRPr="003E5A30">
              <w:rPr>
                <w:sz w:val="18"/>
                <w:szCs w:val="18"/>
              </w:rPr>
              <w:t>heat</w:t>
            </w:r>
          </w:p>
        </w:tc>
        <w:tc>
          <w:tcPr>
            <w:tcW w:w="1417" w:type="dxa"/>
            <w:shd w:val="clear" w:color="auto" w:fill="auto"/>
          </w:tcPr>
          <w:p w14:paraId="326D2019"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80/01904167.2019.1648677","ISSN":"15324087","abstract":"Role of exogenously-applied silicon (Si) on antioxidant enzyme activities was investigated in wheat under drought stress using a completely randomized factorial design with four replications. Drought stress significantly enhanced activities of ascorbate peroxidase, peroxidase, superoxide dismutase and catalase, and elevated accumulation of osmotically active molecules, soluble sugars and proline. Si application further enhanced activities of enzymes involved in oxidative defense system and accumulation of osmotically active molecules in drought-stressed plants. Under drought stress conditions, water shortage decreased protein content in all cultivars; however, application of Si increased it. Pollen area ratio was lower than 1 for cvs. Shiraz and Marvdasht under drought, but greater than 1 for cvs. Chamran and Sirvan. Water-limited regimes resulted in decreased leaf Ψw in all cultivars, but Si supply was effective in improving Ψw under water-limited regimes. Water shortage increased leaf K, Mg, and Ca concentrations. Under drought stress, Si-treated plants had higher K concentration than the none-treated plants.","author":[{"dropping-particle":"","family":"Maghsoudi","given":"Kobra","non-dropping-particle":"","parse-names":false,"suffix":""},{"dropping-particle":"","family":"Emam","given":"Yahya","non-dropping-particle":"","parse-names":false,"suffix":""},{"dropping-particle":"","family":"Ashraf","given":"Muhammad","non-dropping-particle":"","parse-names":false,"suffix":""},{"dropping-particle":"","family":"Pessarakli","given":"Mohammad","non-dropping-particle":"","parse-names":false,"suffix":""},{"dropping-particle":"","family":"Arvin","given":"Mohammad Javad","non-dropping-particle":"","parse-names":false,"suffix":""}],"container-title":"Journal of Plant Nutrition","id":"ITEM-1","issue":"17","issued":{"date-parts":[["2019"]]},"page":"2121-2132","publisher":"Taylor &amp; Francis","title":"Silicon application positively alters pollen grain area, osmoregulation and antioxidant enzyme activities in wheat plants under water deficit conditions","type":"article-journal","volume":"42"},"uris":["http://www.mendeley.com/documents/?uuid=0cd82d15-5423-40ef-9c08-26b197f32043"]}],"mendeley":{"formattedCitation":"(Maghsoudi et al., 2019)","manualFormatting":"Maghsoudi et al. (2019)","plainTextFormattedCitation":"(Maghsoudi et al., 2019)","previouslyFormattedCitation":"(Maghsoudi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aghsoudi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1F753A92" w14:textId="77777777" w:rsidR="003648BE" w:rsidRPr="003E5A30" w:rsidRDefault="003648BE" w:rsidP="003648BE">
            <w:pPr>
              <w:rPr>
                <w:sz w:val="18"/>
                <w:szCs w:val="18"/>
              </w:rPr>
            </w:pPr>
            <w:r w:rsidRPr="003E5A30">
              <w:rPr>
                <w:sz w:val="18"/>
                <w:szCs w:val="18"/>
              </w:rPr>
              <w:t>0</w:t>
            </w:r>
          </w:p>
        </w:tc>
        <w:tc>
          <w:tcPr>
            <w:tcW w:w="1842" w:type="dxa"/>
            <w:shd w:val="clear" w:color="auto" w:fill="auto"/>
          </w:tcPr>
          <w:p w14:paraId="6F54C48F" w14:textId="77777777" w:rsidR="003648BE" w:rsidRPr="003E5A30" w:rsidRDefault="003648BE" w:rsidP="003648BE">
            <w:pPr>
              <w:rPr>
                <w:sz w:val="18"/>
                <w:szCs w:val="18"/>
              </w:rPr>
            </w:pPr>
            <w:r w:rsidRPr="003E5A30">
              <w:rPr>
                <w:sz w:val="18"/>
                <w:szCs w:val="18"/>
              </w:rPr>
              <w:t>6 mM Na silicate (foliar spray, tillering and anthesis)</w:t>
            </w:r>
          </w:p>
        </w:tc>
        <w:tc>
          <w:tcPr>
            <w:tcW w:w="1276" w:type="dxa"/>
            <w:shd w:val="clear" w:color="auto" w:fill="auto"/>
          </w:tcPr>
          <w:p w14:paraId="220593C4" w14:textId="77777777" w:rsidR="003648BE" w:rsidRPr="003E5A30" w:rsidRDefault="003648BE" w:rsidP="003648BE">
            <w:pPr>
              <w:rPr>
                <w:sz w:val="18"/>
                <w:szCs w:val="18"/>
              </w:rPr>
            </w:pPr>
            <w:r w:rsidRPr="003E5A30">
              <w:rPr>
                <w:sz w:val="18"/>
                <w:szCs w:val="18"/>
              </w:rPr>
              <w:t xml:space="preserve">40% </w:t>
            </w:r>
            <w:r>
              <w:rPr>
                <w:sz w:val="18"/>
                <w:szCs w:val="18"/>
              </w:rPr>
              <w:t>FC</w:t>
            </w:r>
          </w:p>
        </w:tc>
        <w:tc>
          <w:tcPr>
            <w:tcW w:w="1418" w:type="dxa"/>
            <w:shd w:val="clear" w:color="auto" w:fill="auto"/>
          </w:tcPr>
          <w:p w14:paraId="4B029CBF" w14:textId="77777777" w:rsidR="003648BE" w:rsidRPr="003E5A30" w:rsidRDefault="003648BE" w:rsidP="003648BE">
            <w:pPr>
              <w:rPr>
                <w:sz w:val="18"/>
                <w:szCs w:val="18"/>
              </w:rPr>
            </w:pPr>
            <w:r w:rsidRPr="003E5A30">
              <w:rPr>
                <w:sz w:val="18"/>
                <w:szCs w:val="18"/>
              </w:rPr>
              <w:t xml:space="preserve">Anthesis to </w:t>
            </w:r>
            <w:r>
              <w:rPr>
                <w:sz w:val="18"/>
                <w:szCs w:val="18"/>
              </w:rPr>
              <w:t>grain filling and ripening</w:t>
            </w:r>
          </w:p>
        </w:tc>
        <w:tc>
          <w:tcPr>
            <w:tcW w:w="1559" w:type="dxa"/>
            <w:shd w:val="clear" w:color="auto" w:fill="auto"/>
          </w:tcPr>
          <w:p w14:paraId="3E441D5C" w14:textId="77777777" w:rsidR="003648BE" w:rsidRPr="003E5A30" w:rsidRDefault="003648BE" w:rsidP="003648BE">
            <w:pPr>
              <w:rPr>
                <w:sz w:val="18"/>
                <w:szCs w:val="18"/>
              </w:rPr>
            </w:pPr>
            <w:r w:rsidRPr="003E5A30">
              <w:rPr>
                <w:sz w:val="18"/>
                <w:szCs w:val="18"/>
              </w:rPr>
              <w:t>Ripening</w:t>
            </w:r>
          </w:p>
        </w:tc>
        <w:tc>
          <w:tcPr>
            <w:tcW w:w="1417" w:type="dxa"/>
            <w:shd w:val="clear" w:color="auto" w:fill="auto"/>
          </w:tcPr>
          <w:p w14:paraId="56272152"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36362AE5" w14:textId="77777777" w:rsidR="003648BE" w:rsidRPr="003E5A30" w:rsidRDefault="003648BE" w:rsidP="003648BE">
            <w:pPr>
              <w:rPr>
                <w:sz w:val="18"/>
                <w:szCs w:val="18"/>
              </w:rPr>
            </w:pPr>
            <w:r w:rsidRPr="003E5A30">
              <w:rPr>
                <w:sz w:val="18"/>
                <w:szCs w:val="18"/>
              </w:rPr>
              <w:t>Unknown</w:t>
            </w:r>
          </w:p>
        </w:tc>
        <w:tc>
          <w:tcPr>
            <w:tcW w:w="2268" w:type="dxa"/>
            <w:shd w:val="clear" w:color="auto" w:fill="auto"/>
          </w:tcPr>
          <w:p w14:paraId="57186071" w14:textId="1C02F203" w:rsidR="003648BE" w:rsidRPr="00703DE1" w:rsidRDefault="003648BE" w:rsidP="00AC0314">
            <w:pPr>
              <w:rPr>
                <w:sz w:val="18"/>
                <w:szCs w:val="18"/>
              </w:rPr>
            </w:pPr>
            <w:r>
              <w:rPr>
                <w:sz w:val="18"/>
                <w:szCs w:val="18"/>
              </w:rPr>
              <w:t xml:space="preserve">4 cultivars: generally </w:t>
            </w:r>
            <w:r w:rsidR="00AC0314">
              <w:rPr>
                <w:sz w:val="18"/>
                <w:szCs w:val="18"/>
              </w:rPr>
              <w:t>+ + + + +</w:t>
            </w:r>
          </w:p>
        </w:tc>
      </w:tr>
      <w:tr w:rsidR="003648BE" w:rsidRPr="003E5A30" w14:paraId="781705D7" w14:textId="77777777" w:rsidTr="0014185E">
        <w:tc>
          <w:tcPr>
            <w:tcW w:w="993" w:type="dxa"/>
            <w:vMerge/>
            <w:shd w:val="clear" w:color="auto" w:fill="auto"/>
          </w:tcPr>
          <w:p w14:paraId="63439286" w14:textId="77777777" w:rsidR="003648BE" w:rsidRPr="003E5A30" w:rsidRDefault="003648BE" w:rsidP="003648BE">
            <w:pPr>
              <w:rPr>
                <w:sz w:val="18"/>
                <w:szCs w:val="18"/>
              </w:rPr>
            </w:pPr>
          </w:p>
        </w:tc>
        <w:tc>
          <w:tcPr>
            <w:tcW w:w="1276" w:type="dxa"/>
            <w:shd w:val="clear" w:color="auto" w:fill="auto"/>
          </w:tcPr>
          <w:p w14:paraId="3258FAB1" w14:textId="77777777" w:rsidR="003648BE" w:rsidRPr="003E5A30" w:rsidRDefault="003648BE" w:rsidP="003648BE">
            <w:pPr>
              <w:rPr>
                <w:sz w:val="18"/>
                <w:szCs w:val="18"/>
              </w:rPr>
            </w:pPr>
            <w:r w:rsidRPr="003E5A30">
              <w:rPr>
                <w:sz w:val="18"/>
                <w:szCs w:val="18"/>
              </w:rPr>
              <w:t>Maize</w:t>
            </w:r>
          </w:p>
        </w:tc>
        <w:tc>
          <w:tcPr>
            <w:tcW w:w="1417" w:type="dxa"/>
            <w:shd w:val="clear" w:color="auto" w:fill="auto"/>
          </w:tcPr>
          <w:p w14:paraId="1A96343E"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90/plants8100431","ISSN":"22237747","abstract":"Seed priming with silicon (Si) is an efficient and easy method to regulate plant tolerance against different abiotic stresses. A pot experiment was conducted to examine the Si-mediated changes in oxidative defense and some vital physio-biochemical parameters of maize under a limited water supply. For this purpose, two maize varieties (Pearl and Malka) with different Si priming treatments (0, 4 mM, 6 mM) were grown under a control and 60% field capacity for three weeks. At 60% field capacity, significant reductions in plant growth attributes and chlorophyll contents were recorded compared with the control. The negative effects of drought stress were more severe for Malka compared with Pearl. Drought stress increased the malondialdehyde (MDA) and hydrogen peroxide (H2O2) contents, altered the activities of antioxidant enzymes (superoxide dismutase (SOD), peroxidase (POD), and catalase (CAT)), and triggered the accumulation of soluble sugars, glycine betaine, proline, and phenolics contents. Nevertheless, seed priming with silicon at 4 or 6 mM was effective in alleviating the detrimental effects of drought stress in both cultivars. Si priming particularly at 6 mM significantly enhanced the shoot and root lengths as well as their biomass and improved the levels of photosynthetic pigments. Moreover, Si treatments enhanced the activities of antioxidant enzymes (SOD, POD, and CAT) while it reduced the MDA and H2O2 contents in both cultivars under stress conditions. In crux, the present investigation suggests that Si priming mitigates the harmful effects of drought stress and contributes to the recovery of maize growth.","author":[{"dropping-particle":"","family":"Parveen","given":"Abida","non-dropping-particle":"","parse-names":false,"suffix":""},{"dropping-particle":"","family":"Liu","given":"Wei","non-dropping-particle":"","parse-names":false,"suffix":""},{"dropping-particle":"","family":"Hussain","given":"Saddam","non-dropping-particle":"","parse-names":false,"suffix":""},{"dropping-particle":"","family":"Asghar","given":"Jaleel","non-dropping-particle":"","parse-names":false,"suffix":""},{"dropping-particle":"","family":"Perveen","given":"Shagufta","non-dropping-particle":"","parse-names":false,"suffix":""},{"dropping-particle":"","family":"Xiong","given":"Yousheng","non-dropping-particle":"","parse-names":false,"suffix":""}],"container-title":"Plants","id":"ITEM-1","issue":"10","issued":{"date-parts":[["2019"]]},"title":"Silicon priming regulates morpho-physiological growth and oxidative metabolism in maize under drought stress","type":"article-journal","volume":"8"},"uris":["http://www.mendeley.com/documents/?uuid=ff54315e-6ce0-4d80-884a-6351baa9919c","http://www.mendeley.com/documents/?uuid=bd3ea074-79af-4680-87a6-7e2c88610b5f"]}],"mendeley":{"formattedCitation":"(Parveen et al., 2019)","manualFormatting":"Parveen et al. (2019)","plainTextFormattedCitation":"(Parveen et al., 2019)","previouslyFormattedCitation":"(Parveen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Parveen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0F5EDD22" w14:textId="77777777" w:rsidR="003648BE" w:rsidRPr="003E5A30" w:rsidRDefault="003648BE" w:rsidP="003648BE">
            <w:pPr>
              <w:rPr>
                <w:sz w:val="18"/>
                <w:szCs w:val="18"/>
              </w:rPr>
            </w:pPr>
            <w:r w:rsidRPr="003E5A30">
              <w:rPr>
                <w:sz w:val="18"/>
                <w:szCs w:val="18"/>
              </w:rPr>
              <w:t>0</w:t>
            </w:r>
          </w:p>
        </w:tc>
        <w:tc>
          <w:tcPr>
            <w:tcW w:w="1842" w:type="dxa"/>
            <w:shd w:val="clear" w:color="auto" w:fill="auto"/>
          </w:tcPr>
          <w:p w14:paraId="45561414" w14:textId="77777777" w:rsidR="003648BE" w:rsidRPr="003E5A30" w:rsidRDefault="003648BE" w:rsidP="003648BE">
            <w:pPr>
              <w:rPr>
                <w:sz w:val="18"/>
                <w:szCs w:val="18"/>
              </w:rPr>
            </w:pPr>
            <w:r w:rsidRPr="003E5A30">
              <w:rPr>
                <w:sz w:val="18"/>
                <w:szCs w:val="18"/>
              </w:rPr>
              <w:t>6 mM Na silicate</w:t>
            </w:r>
          </w:p>
        </w:tc>
        <w:tc>
          <w:tcPr>
            <w:tcW w:w="1276" w:type="dxa"/>
            <w:shd w:val="clear" w:color="auto" w:fill="auto"/>
          </w:tcPr>
          <w:p w14:paraId="124D1BFC" w14:textId="77777777" w:rsidR="003648BE" w:rsidRPr="003E5A30" w:rsidRDefault="003648BE" w:rsidP="003648BE">
            <w:pPr>
              <w:rPr>
                <w:sz w:val="18"/>
                <w:szCs w:val="18"/>
              </w:rPr>
            </w:pPr>
            <w:r w:rsidRPr="003E5A30">
              <w:rPr>
                <w:sz w:val="18"/>
                <w:szCs w:val="18"/>
              </w:rPr>
              <w:t xml:space="preserve">60% </w:t>
            </w:r>
            <w:r>
              <w:rPr>
                <w:sz w:val="18"/>
                <w:szCs w:val="18"/>
              </w:rPr>
              <w:t>FC</w:t>
            </w:r>
          </w:p>
        </w:tc>
        <w:tc>
          <w:tcPr>
            <w:tcW w:w="1418" w:type="dxa"/>
            <w:shd w:val="clear" w:color="auto" w:fill="auto"/>
          </w:tcPr>
          <w:p w14:paraId="3337486C" w14:textId="77777777" w:rsidR="003648BE" w:rsidRPr="003E5A30" w:rsidRDefault="003648BE" w:rsidP="003648BE">
            <w:pPr>
              <w:rPr>
                <w:sz w:val="18"/>
                <w:szCs w:val="18"/>
              </w:rPr>
            </w:pPr>
            <w:r w:rsidRPr="003E5A30">
              <w:rPr>
                <w:sz w:val="18"/>
                <w:szCs w:val="18"/>
              </w:rPr>
              <w:t>3 weeks</w:t>
            </w:r>
          </w:p>
        </w:tc>
        <w:tc>
          <w:tcPr>
            <w:tcW w:w="1559" w:type="dxa"/>
            <w:shd w:val="clear" w:color="auto" w:fill="auto"/>
          </w:tcPr>
          <w:p w14:paraId="6AE221B6" w14:textId="77777777" w:rsidR="003648BE" w:rsidRPr="003E5A30" w:rsidRDefault="003648BE" w:rsidP="003648BE">
            <w:pPr>
              <w:rPr>
                <w:sz w:val="18"/>
                <w:szCs w:val="18"/>
              </w:rPr>
            </w:pPr>
            <w:r w:rsidRPr="003E5A30">
              <w:rPr>
                <w:sz w:val="18"/>
                <w:szCs w:val="18"/>
              </w:rPr>
              <w:t>1 month</w:t>
            </w:r>
          </w:p>
        </w:tc>
        <w:tc>
          <w:tcPr>
            <w:tcW w:w="1417" w:type="dxa"/>
            <w:shd w:val="clear" w:color="auto" w:fill="auto"/>
          </w:tcPr>
          <w:p w14:paraId="00343217"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6D725047" w14:textId="77777777" w:rsidR="003648BE" w:rsidRPr="003E5A30" w:rsidRDefault="003648BE" w:rsidP="003648BE">
            <w:pPr>
              <w:rPr>
                <w:sz w:val="18"/>
                <w:szCs w:val="18"/>
              </w:rPr>
            </w:pPr>
            <w:r w:rsidRPr="003E5A30">
              <w:rPr>
                <w:sz w:val="18"/>
                <w:szCs w:val="18"/>
              </w:rPr>
              <w:t xml:space="preserve">Both cultivars: </w:t>
            </w:r>
            <w:r>
              <w:rPr>
                <w:sz w:val="18"/>
                <w:szCs w:val="18"/>
              </w:rPr>
              <w:t>+ + + + +</w:t>
            </w:r>
          </w:p>
        </w:tc>
        <w:tc>
          <w:tcPr>
            <w:tcW w:w="2268" w:type="dxa"/>
            <w:shd w:val="clear" w:color="auto" w:fill="auto"/>
          </w:tcPr>
          <w:p w14:paraId="557EAF46" w14:textId="7A47CD87" w:rsidR="003648BE" w:rsidRPr="003E5A30" w:rsidRDefault="003648BE" w:rsidP="003648BE">
            <w:pPr>
              <w:rPr>
                <w:sz w:val="18"/>
                <w:szCs w:val="18"/>
              </w:rPr>
            </w:pPr>
            <w:r w:rsidRPr="003E5A30">
              <w:rPr>
                <w:sz w:val="18"/>
                <w:szCs w:val="18"/>
              </w:rPr>
              <w:t xml:space="preserve">Both cultivars: </w:t>
            </w:r>
            <w:r w:rsidR="00AC0314">
              <w:rPr>
                <w:sz w:val="18"/>
                <w:szCs w:val="18"/>
              </w:rPr>
              <w:t>+ + + + +</w:t>
            </w:r>
          </w:p>
        </w:tc>
      </w:tr>
      <w:tr w:rsidR="003648BE" w:rsidRPr="003E5A30" w14:paraId="27E1E801" w14:textId="77777777" w:rsidTr="0014185E">
        <w:tc>
          <w:tcPr>
            <w:tcW w:w="993" w:type="dxa"/>
            <w:vMerge/>
            <w:shd w:val="clear" w:color="auto" w:fill="auto"/>
          </w:tcPr>
          <w:p w14:paraId="2647FB26" w14:textId="77777777" w:rsidR="003648BE" w:rsidRPr="003E5A30" w:rsidRDefault="003648BE" w:rsidP="003648BE">
            <w:pPr>
              <w:rPr>
                <w:sz w:val="18"/>
                <w:szCs w:val="18"/>
              </w:rPr>
            </w:pPr>
          </w:p>
        </w:tc>
        <w:tc>
          <w:tcPr>
            <w:tcW w:w="1276" w:type="dxa"/>
            <w:shd w:val="clear" w:color="auto" w:fill="auto"/>
          </w:tcPr>
          <w:p w14:paraId="327AA5F7" w14:textId="77777777" w:rsidR="003648BE" w:rsidRPr="003E5A30" w:rsidRDefault="003648BE" w:rsidP="003648BE">
            <w:pPr>
              <w:rPr>
                <w:sz w:val="18"/>
                <w:szCs w:val="18"/>
              </w:rPr>
            </w:pPr>
            <w:r w:rsidRPr="003E5A30">
              <w:rPr>
                <w:sz w:val="18"/>
                <w:szCs w:val="18"/>
              </w:rPr>
              <w:t>Sunflower</w:t>
            </w:r>
          </w:p>
        </w:tc>
        <w:tc>
          <w:tcPr>
            <w:tcW w:w="1417" w:type="dxa"/>
            <w:shd w:val="clear" w:color="auto" w:fill="auto"/>
          </w:tcPr>
          <w:p w14:paraId="263DC14F"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90/agronomy9100637","ISSN":"2073-4395","abstract":"Water deficit stress can negatively affect oil quality, crop yields and soil infertility. Thus, we investigated the effects of rice-straw biochar, foliar silicon and their combination on quality, yield and physiological traits of sunflower grown under three water deficit stress treatments. Water stress treatments were 50% (WS0; no stress), 70% (WS1; moderate stress) and 90% (WS2; severe stress) depletion of the available soil moisture. The results showed that WS1 and WS2 negatively affected oil quality, mycorrhizal spores, yield and physiological traits of the sunflower; however, biochar, silicon and their combination significantly (p ≤ 0.05) improved most of those traits. Oil and oleic acid contents of sunflower grown under WS2 were decreased by 18% and 25.8% compared to those grown under WS0, respectively. Nevertheless, the biochar and silicon combination resulted in higher oil (10.2%) and oleic acid (12.2%) in plants grown under WS2 than those grown in untreated plots. Also, a significant increase (182% and 277%) in mycorrhizal spores was obtained in soil treated combination of biochar and silicon under WS1 and WS2 in comparison to untreated soil, respectively. On the other hand, plants grown under WS1 and WS2 exhibited reduced seed yield ha−1 by 16.5% and 53.5% compared to those grown under WS0, respectively. However, seed yield ha−1 were increased by 26.8% and 27.1% in plots treated with combined treatment compared to untreated plants, respectively. In addition, the biochar and silicon combination significantly increased stomatal conductance by 21.4% and 12.1%, reduced proline by 56.6% and 51.2% and reduced catalase activity by 13.4% and 17.3% under WS1 and WS2 compared to those grown in untreated plots, respectively. Therefore, the combined treatment of biochar and silicon can minimize and alleviate the negative effects of WS1 and WS2, improve oil quality, physiological traits, microbial activity and seed yield ha−1in sunflower plants.","author":[{"dropping-particle":"","family":"Seleiman","given":"","non-dropping-particle":"","parse-names":false,"suffix":""},{"dropping-particle":"","family":"Refay","given":"","non-dropping-particle":"","parse-names":false,"suffix":""},{"dropping-particle":"","family":"Al-Suhaibani","given":"","non-dropping-particle":"","parse-names":false,"suffix":""},{"dropping-particle":"","family":"Al-Ashkar","given":"","non-dropping-particle":"","parse-names":false,"suffix":""},{"dropping-particle":"","family":"El-Hendawy","given":"","non-dropping-particle":"","parse-names":false,"suffix":""},{"dropping-particle":"","family":"Hafez","given":"","non-dropping-particle":"","parse-names":false,"suffix":""}],"container-title":"Agronomy","id":"ITEM-1","issue":"10","issued":{"date-parts":[["2019","10","14"]]},"page":"637","title":"Integrative Effects of Rice-Straw Biochar and Silicon on Oil and Seed Quality, Yield and Physiological Traits of Helianthus annuus L. Grown under Water Deficit Stress","type":"article-journal","volume":"9"},"uris":["http://www.mendeley.com/documents/?uuid=b5260885-aeb5-4f02-946b-1c104c84db88"]}],"mendeley":{"formattedCitation":"(Seleiman et al., 2019)","manualFormatting":"Seleiman et al. (2019)","plainTextFormattedCitation":"(Seleiman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Seleiman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2A2DBF9A" w14:textId="77777777" w:rsidR="003648BE" w:rsidRPr="003E5A30" w:rsidRDefault="003648BE" w:rsidP="003648BE">
            <w:pPr>
              <w:rPr>
                <w:sz w:val="18"/>
                <w:szCs w:val="18"/>
              </w:rPr>
            </w:pPr>
            <w:r w:rsidRPr="003E5A30">
              <w:rPr>
                <w:sz w:val="18"/>
                <w:szCs w:val="18"/>
              </w:rPr>
              <w:t>0</w:t>
            </w:r>
          </w:p>
        </w:tc>
        <w:tc>
          <w:tcPr>
            <w:tcW w:w="1842" w:type="dxa"/>
            <w:shd w:val="clear" w:color="auto" w:fill="auto"/>
          </w:tcPr>
          <w:p w14:paraId="381C50DC" w14:textId="4737B4FD" w:rsidR="003648BE" w:rsidRPr="003E5A30" w:rsidRDefault="003648BE" w:rsidP="007A3F60">
            <w:pPr>
              <w:rPr>
                <w:sz w:val="18"/>
                <w:szCs w:val="18"/>
              </w:rPr>
            </w:pPr>
            <w:r>
              <w:rPr>
                <w:sz w:val="18"/>
                <w:szCs w:val="18"/>
              </w:rPr>
              <w:t xml:space="preserve">10 t </w:t>
            </w:r>
            <w:r w:rsidRPr="003E5A30">
              <w:rPr>
                <w:sz w:val="18"/>
                <w:szCs w:val="18"/>
              </w:rPr>
              <w:t>ha</w:t>
            </w:r>
            <w:r>
              <w:rPr>
                <w:rFonts w:cstheme="minorHAnsi"/>
                <w:sz w:val="18"/>
                <w:szCs w:val="18"/>
                <w:vertAlign w:val="superscript"/>
              </w:rPr>
              <w:t>-1</w:t>
            </w:r>
            <w:r w:rsidRPr="003E5A30">
              <w:rPr>
                <w:sz w:val="18"/>
                <w:szCs w:val="18"/>
              </w:rPr>
              <w:t xml:space="preserve"> biochar</w:t>
            </w:r>
            <w:r>
              <w:rPr>
                <w:sz w:val="18"/>
                <w:szCs w:val="18"/>
              </w:rPr>
              <w:t xml:space="preserve"> applied before sowing or 150 g </w:t>
            </w:r>
            <w:r w:rsidRPr="003E5A30">
              <w:rPr>
                <w:sz w:val="18"/>
                <w:szCs w:val="18"/>
              </w:rPr>
              <w:t>ha</w:t>
            </w:r>
            <w:r>
              <w:rPr>
                <w:rFonts w:cstheme="minorHAnsi"/>
                <w:sz w:val="18"/>
                <w:szCs w:val="18"/>
                <w:vertAlign w:val="superscript"/>
              </w:rPr>
              <w:t>-1</w:t>
            </w:r>
            <w:r w:rsidRPr="003E5A30">
              <w:rPr>
                <w:sz w:val="18"/>
                <w:szCs w:val="18"/>
              </w:rPr>
              <w:t xml:space="preserve"> K silicate 30 and 55 </w:t>
            </w:r>
            <w:r w:rsidR="007A3F60">
              <w:rPr>
                <w:sz w:val="18"/>
                <w:szCs w:val="18"/>
              </w:rPr>
              <w:t>DAS</w:t>
            </w:r>
          </w:p>
        </w:tc>
        <w:tc>
          <w:tcPr>
            <w:tcW w:w="1276" w:type="dxa"/>
            <w:shd w:val="clear" w:color="auto" w:fill="auto"/>
          </w:tcPr>
          <w:p w14:paraId="3156E090" w14:textId="77777777" w:rsidR="003648BE" w:rsidRPr="003E5A30" w:rsidRDefault="003648BE" w:rsidP="003648BE">
            <w:pPr>
              <w:rPr>
                <w:sz w:val="18"/>
                <w:szCs w:val="18"/>
              </w:rPr>
            </w:pPr>
            <w:r w:rsidRPr="003E5A30">
              <w:rPr>
                <w:sz w:val="18"/>
                <w:szCs w:val="18"/>
              </w:rPr>
              <w:t>90% water deficit</w:t>
            </w:r>
          </w:p>
        </w:tc>
        <w:tc>
          <w:tcPr>
            <w:tcW w:w="1418" w:type="dxa"/>
            <w:shd w:val="clear" w:color="auto" w:fill="auto"/>
          </w:tcPr>
          <w:p w14:paraId="6CF1C994" w14:textId="77777777" w:rsidR="003648BE" w:rsidRPr="003E5A30" w:rsidRDefault="003648BE" w:rsidP="003648BE">
            <w:pPr>
              <w:rPr>
                <w:sz w:val="18"/>
                <w:szCs w:val="18"/>
              </w:rPr>
            </w:pPr>
            <w:r w:rsidRPr="003E5A30">
              <w:rPr>
                <w:sz w:val="18"/>
                <w:szCs w:val="18"/>
              </w:rPr>
              <w:t>From sowing until flowering</w:t>
            </w:r>
          </w:p>
        </w:tc>
        <w:tc>
          <w:tcPr>
            <w:tcW w:w="1559" w:type="dxa"/>
            <w:shd w:val="clear" w:color="auto" w:fill="auto"/>
          </w:tcPr>
          <w:p w14:paraId="12CF27BB" w14:textId="77777777" w:rsidR="003648BE" w:rsidRPr="003E5A30" w:rsidRDefault="003648BE" w:rsidP="003648BE">
            <w:pPr>
              <w:rPr>
                <w:sz w:val="18"/>
                <w:szCs w:val="18"/>
              </w:rPr>
            </w:pPr>
            <w:r w:rsidRPr="003E5A30">
              <w:rPr>
                <w:sz w:val="18"/>
                <w:szCs w:val="18"/>
              </w:rPr>
              <w:t xml:space="preserve">Flowering </w:t>
            </w:r>
          </w:p>
        </w:tc>
        <w:tc>
          <w:tcPr>
            <w:tcW w:w="1417" w:type="dxa"/>
            <w:shd w:val="clear" w:color="auto" w:fill="auto"/>
          </w:tcPr>
          <w:p w14:paraId="3033F93E"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54ED7DDD" w14:textId="77777777" w:rsidR="003648BE" w:rsidRPr="003E5A30" w:rsidRDefault="003648BE" w:rsidP="003648BE">
            <w:pPr>
              <w:rPr>
                <w:sz w:val="18"/>
                <w:szCs w:val="18"/>
              </w:rPr>
            </w:pPr>
            <w:r w:rsidRPr="003E5A30">
              <w:rPr>
                <w:sz w:val="18"/>
                <w:szCs w:val="18"/>
              </w:rPr>
              <w:t xml:space="preserve">Unknown </w:t>
            </w:r>
          </w:p>
        </w:tc>
        <w:tc>
          <w:tcPr>
            <w:tcW w:w="2268" w:type="dxa"/>
            <w:shd w:val="clear" w:color="auto" w:fill="auto"/>
          </w:tcPr>
          <w:p w14:paraId="360265EC" w14:textId="77777777" w:rsidR="003648BE" w:rsidRPr="003E5A30" w:rsidRDefault="003648BE" w:rsidP="003648BE">
            <w:pPr>
              <w:rPr>
                <w:sz w:val="18"/>
                <w:szCs w:val="18"/>
              </w:rPr>
            </w:pPr>
            <w:r w:rsidRPr="003E5A30">
              <w:rPr>
                <w:sz w:val="18"/>
                <w:szCs w:val="18"/>
              </w:rPr>
              <w:t xml:space="preserve">Biochar: </w:t>
            </w:r>
            <w:r>
              <w:rPr>
                <w:sz w:val="18"/>
                <w:szCs w:val="18"/>
              </w:rPr>
              <w:t>– – –</w:t>
            </w:r>
          </w:p>
          <w:p w14:paraId="150CD206" w14:textId="77777777" w:rsidR="003648BE" w:rsidRPr="003E5A30" w:rsidRDefault="003648BE" w:rsidP="003648BE">
            <w:pPr>
              <w:rPr>
                <w:sz w:val="18"/>
                <w:szCs w:val="18"/>
              </w:rPr>
            </w:pPr>
            <w:r w:rsidRPr="003E5A30">
              <w:rPr>
                <w:sz w:val="18"/>
                <w:szCs w:val="18"/>
              </w:rPr>
              <w:t xml:space="preserve">Silicate: </w:t>
            </w:r>
            <w:r>
              <w:rPr>
                <w:sz w:val="18"/>
                <w:szCs w:val="18"/>
              </w:rPr>
              <w:t>– –</w:t>
            </w:r>
          </w:p>
        </w:tc>
      </w:tr>
      <w:tr w:rsidR="003648BE" w:rsidRPr="003E5A30" w14:paraId="666DCB1E" w14:textId="77777777" w:rsidTr="0014185E">
        <w:tc>
          <w:tcPr>
            <w:tcW w:w="993" w:type="dxa"/>
            <w:vMerge w:val="restart"/>
            <w:shd w:val="clear" w:color="auto" w:fill="auto"/>
          </w:tcPr>
          <w:p w14:paraId="75EADEB4" w14:textId="77777777" w:rsidR="003648BE" w:rsidRPr="003E5A30" w:rsidRDefault="003648BE" w:rsidP="003648BE">
            <w:pPr>
              <w:rPr>
                <w:sz w:val="18"/>
                <w:szCs w:val="18"/>
              </w:rPr>
            </w:pPr>
            <w:r w:rsidRPr="003E5A30">
              <w:rPr>
                <w:sz w:val="18"/>
                <w:szCs w:val="18"/>
              </w:rPr>
              <w:t>Anti-oxidant c</w:t>
            </w:r>
            <w:r>
              <w:rPr>
                <w:sz w:val="18"/>
                <w:szCs w:val="18"/>
              </w:rPr>
              <w:t>ontent</w:t>
            </w:r>
          </w:p>
        </w:tc>
        <w:tc>
          <w:tcPr>
            <w:tcW w:w="1276" w:type="dxa"/>
            <w:shd w:val="clear" w:color="auto" w:fill="auto"/>
          </w:tcPr>
          <w:p w14:paraId="4E6E8B70" w14:textId="77777777" w:rsidR="003648BE" w:rsidRPr="003E5A30" w:rsidRDefault="003648BE" w:rsidP="003648BE">
            <w:pPr>
              <w:rPr>
                <w:sz w:val="18"/>
                <w:szCs w:val="18"/>
              </w:rPr>
            </w:pPr>
            <w:r w:rsidRPr="003E5A30">
              <w:rPr>
                <w:sz w:val="18"/>
                <w:szCs w:val="18"/>
              </w:rPr>
              <w:t>Wheat</w:t>
            </w:r>
          </w:p>
        </w:tc>
        <w:tc>
          <w:tcPr>
            <w:tcW w:w="1417" w:type="dxa"/>
            <w:shd w:val="clear" w:color="auto" w:fill="auto"/>
          </w:tcPr>
          <w:p w14:paraId="01E81ED5"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07/s00344-015-9500-2","ISBN":"0990212106","ISSN":"14358107","author":[{"dropping-particle":"","family":"Ma","given":"Dongyun","non-dropping-particle":"","parse-names":false,"suffix":""},{"dropping-particle":"","family":"Sun","given":"Dexiang","non-dropping-particle":"","parse-names":false,"suffix":""},{"dropping-particle":"","family":"Wang","given":"Chenyang","non-dropping-particle":"","parse-names":false,"suffix":""},{"dropping-particle":"","family":"Qin","given":"Haixia","non-dropping-particle":"","parse-names":false,"suffix":""},{"dropping-particle":"","family":"Ding","given":"Huina","non-dropping-particle":"","parse-names":false,"suffix":""},{"dropping-particle":"","family":"Li","given":"Yaoguang","non-dropping-particle":"","parse-names":false,"suffix":""},{"dropping-particle":"","family":"Guo","given":"Tiancai","non-dropping-particle":"","parse-names":false,"suffix":""}],"container-title":"Journal of Plant Growth Regulation","id":"ITEM-1","issue":"1","issued":{"date-parts":[["2016"]]},"page":"1-10","publisher":"Springer US","title":"Silicon Application Alleviates Drought Stress in Wheat Through Transcriptional Regulation of Multiple Antioxidant Defense Pathways","type":"article-journal","volume":"35"},"uris":["http://www.mendeley.com/documents/?uuid=ef8674fe-1f83-45d6-95ea-a8655a9463cb"]}],"mendeley":{"formattedCitation":"(Ma et al., 2016)","manualFormatting":"Ma et al. (2016)","plainTextFormattedCitation":"(Ma et al., 2016)","previouslyFormattedCitation":"(Ma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Ma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40F38E5F" w14:textId="77777777" w:rsidR="003648BE" w:rsidRPr="003E5A30" w:rsidRDefault="003648BE" w:rsidP="003648BE">
            <w:pPr>
              <w:rPr>
                <w:sz w:val="18"/>
                <w:szCs w:val="18"/>
              </w:rPr>
            </w:pPr>
            <w:r w:rsidRPr="003E5A30">
              <w:rPr>
                <w:sz w:val="18"/>
                <w:szCs w:val="18"/>
              </w:rPr>
              <w:t>36</w:t>
            </w:r>
          </w:p>
        </w:tc>
        <w:tc>
          <w:tcPr>
            <w:tcW w:w="1842" w:type="dxa"/>
            <w:shd w:val="clear" w:color="auto" w:fill="auto"/>
          </w:tcPr>
          <w:p w14:paraId="5AA9A6CF" w14:textId="77777777" w:rsidR="003648BE" w:rsidRPr="003E5A30" w:rsidRDefault="003648BE" w:rsidP="003648BE">
            <w:pPr>
              <w:rPr>
                <w:sz w:val="18"/>
                <w:szCs w:val="18"/>
              </w:rPr>
            </w:pPr>
            <w:r>
              <w:rPr>
                <w:sz w:val="18"/>
                <w:szCs w:val="18"/>
              </w:rPr>
              <w:t>2</w:t>
            </w:r>
            <w:r w:rsidRPr="003E5A30">
              <w:rPr>
                <w:sz w:val="18"/>
                <w:szCs w:val="18"/>
              </w:rPr>
              <w:t>04 mg kg</w:t>
            </w:r>
            <w:r w:rsidRPr="008A7E43">
              <w:rPr>
                <w:sz w:val="18"/>
                <w:szCs w:val="18"/>
                <w:vertAlign w:val="superscript"/>
              </w:rPr>
              <w:t>-1</w:t>
            </w:r>
            <w:r>
              <w:rPr>
                <w:sz w:val="18"/>
                <w:szCs w:val="18"/>
              </w:rPr>
              <w:t xml:space="preserve"> Na silicate</w:t>
            </w:r>
          </w:p>
        </w:tc>
        <w:tc>
          <w:tcPr>
            <w:tcW w:w="1276" w:type="dxa"/>
            <w:shd w:val="clear" w:color="auto" w:fill="auto"/>
          </w:tcPr>
          <w:p w14:paraId="39712AF1" w14:textId="77777777" w:rsidR="003648BE" w:rsidRPr="003E5A30" w:rsidRDefault="003648BE" w:rsidP="003648BE">
            <w:pPr>
              <w:rPr>
                <w:sz w:val="18"/>
                <w:szCs w:val="18"/>
              </w:rPr>
            </w:pPr>
            <w:r w:rsidRPr="003E5A30">
              <w:rPr>
                <w:sz w:val="18"/>
                <w:szCs w:val="18"/>
              </w:rPr>
              <w:t>55% RWC</w:t>
            </w:r>
          </w:p>
        </w:tc>
        <w:tc>
          <w:tcPr>
            <w:tcW w:w="1418" w:type="dxa"/>
            <w:shd w:val="clear" w:color="auto" w:fill="auto"/>
          </w:tcPr>
          <w:p w14:paraId="45892DED" w14:textId="77777777" w:rsidR="003648BE" w:rsidRPr="003E5A30" w:rsidRDefault="003648BE" w:rsidP="003648BE">
            <w:pPr>
              <w:rPr>
                <w:sz w:val="18"/>
                <w:szCs w:val="18"/>
              </w:rPr>
            </w:pPr>
            <w:r w:rsidRPr="003E5A30">
              <w:rPr>
                <w:sz w:val="18"/>
                <w:szCs w:val="18"/>
              </w:rPr>
              <w:t>10 and 20 days</w:t>
            </w:r>
          </w:p>
        </w:tc>
        <w:tc>
          <w:tcPr>
            <w:tcW w:w="1559" w:type="dxa"/>
            <w:shd w:val="clear" w:color="auto" w:fill="auto"/>
          </w:tcPr>
          <w:p w14:paraId="3AB3B6CA" w14:textId="77777777" w:rsidR="003648BE" w:rsidRPr="003E5A30" w:rsidRDefault="003648BE" w:rsidP="003648BE">
            <w:pPr>
              <w:rPr>
                <w:sz w:val="18"/>
                <w:szCs w:val="18"/>
              </w:rPr>
            </w:pPr>
            <w:r w:rsidRPr="003E5A30">
              <w:rPr>
                <w:sz w:val="18"/>
                <w:szCs w:val="18"/>
              </w:rPr>
              <w:t>10 and 20 days after heading</w:t>
            </w:r>
          </w:p>
        </w:tc>
        <w:tc>
          <w:tcPr>
            <w:tcW w:w="1417" w:type="dxa"/>
            <w:shd w:val="clear" w:color="auto" w:fill="auto"/>
          </w:tcPr>
          <w:p w14:paraId="1B78271F"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6B818B87" w14:textId="77777777" w:rsidR="003648BE" w:rsidRPr="003E5A30" w:rsidRDefault="003648BE" w:rsidP="003648BE">
            <w:pPr>
              <w:rPr>
                <w:sz w:val="18"/>
                <w:szCs w:val="18"/>
              </w:rPr>
            </w:pPr>
            <w:r w:rsidRPr="003E5A30">
              <w:rPr>
                <w:sz w:val="18"/>
                <w:szCs w:val="18"/>
              </w:rPr>
              <w:t>Unknown</w:t>
            </w:r>
          </w:p>
        </w:tc>
        <w:tc>
          <w:tcPr>
            <w:tcW w:w="2268" w:type="dxa"/>
            <w:shd w:val="clear" w:color="auto" w:fill="auto"/>
          </w:tcPr>
          <w:p w14:paraId="63D2ADE1" w14:textId="594DED1E" w:rsidR="003648BE" w:rsidRPr="003E5A30" w:rsidRDefault="003648BE" w:rsidP="003648BE">
            <w:pPr>
              <w:rPr>
                <w:sz w:val="18"/>
                <w:szCs w:val="18"/>
              </w:rPr>
            </w:pPr>
            <w:r w:rsidRPr="003E5A30">
              <w:rPr>
                <w:sz w:val="18"/>
                <w:szCs w:val="18"/>
              </w:rPr>
              <w:t xml:space="preserve">10 d: </w:t>
            </w:r>
            <w:r w:rsidR="00AC0314">
              <w:rPr>
                <w:sz w:val="18"/>
                <w:szCs w:val="18"/>
              </w:rPr>
              <w:t>+ + + + +</w:t>
            </w:r>
          </w:p>
          <w:p w14:paraId="24658A0D" w14:textId="77777777" w:rsidR="003648BE" w:rsidRPr="003E5A30" w:rsidRDefault="003648BE" w:rsidP="003648BE">
            <w:pPr>
              <w:rPr>
                <w:sz w:val="18"/>
                <w:szCs w:val="18"/>
              </w:rPr>
            </w:pPr>
            <w:r w:rsidRPr="003E5A30">
              <w:rPr>
                <w:sz w:val="18"/>
                <w:szCs w:val="18"/>
              </w:rPr>
              <w:t>20 d:</w:t>
            </w:r>
            <w:r>
              <w:rPr>
                <w:sz w:val="18"/>
                <w:szCs w:val="18"/>
              </w:rPr>
              <w:t xml:space="preserve"> + + + +</w:t>
            </w:r>
          </w:p>
        </w:tc>
      </w:tr>
      <w:tr w:rsidR="003648BE" w:rsidRPr="003E5A30" w14:paraId="37246199" w14:textId="77777777" w:rsidTr="0014185E">
        <w:tc>
          <w:tcPr>
            <w:tcW w:w="993" w:type="dxa"/>
            <w:vMerge/>
            <w:shd w:val="clear" w:color="auto" w:fill="auto"/>
          </w:tcPr>
          <w:p w14:paraId="1D163928" w14:textId="77777777" w:rsidR="003648BE" w:rsidRPr="003E5A30" w:rsidRDefault="003648BE" w:rsidP="003648BE">
            <w:pPr>
              <w:rPr>
                <w:sz w:val="18"/>
                <w:szCs w:val="18"/>
              </w:rPr>
            </w:pPr>
          </w:p>
        </w:tc>
        <w:tc>
          <w:tcPr>
            <w:tcW w:w="1276" w:type="dxa"/>
            <w:shd w:val="clear" w:color="auto" w:fill="auto"/>
          </w:tcPr>
          <w:p w14:paraId="789B85A6" w14:textId="77777777" w:rsidR="003648BE" w:rsidRPr="003E5A30" w:rsidRDefault="003648BE" w:rsidP="003648BE">
            <w:pPr>
              <w:rPr>
                <w:sz w:val="18"/>
                <w:szCs w:val="18"/>
              </w:rPr>
            </w:pPr>
            <w:r w:rsidRPr="003E5A30">
              <w:rPr>
                <w:sz w:val="18"/>
                <w:szCs w:val="18"/>
              </w:rPr>
              <w:t>Mango</w:t>
            </w:r>
          </w:p>
        </w:tc>
        <w:tc>
          <w:tcPr>
            <w:tcW w:w="1417" w:type="dxa"/>
            <w:shd w:val="clear" w:color="auto" w:fill="auto"/>
          </w:tcPr>
          <w:p w14:paraId="01633482"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plaphy.2017.05.021","ISSN":"09819428","abstract":"Improvement of drought stress of mango plants requires intensive research that focuses on physiological processes. In three successive seasons (2014, 2015and 2016) field experiments with four different strains of mango were subjected to two water regimes. The growth and physiological parameters of possible relevance for drought stress tolerances in mango were investigated. Yield and its components were also evaluated. The data showed that all growth and physiological parameters were increased under K2SiO3 (Si) supplement and were followed by the interaction treatment (Si treatment and its combination with drought stress) compared to that of the controlled condition. Drought stress decreased the concentration of auxins (IAA), gibberellins (GA) and cytokinins (CK) in the three mango cultivars leaves, whereas, it increased the concentration of abscisic acid (ABA). On the contrary, IAA, GA, and CK (promoters) endogenous levels were improved by supplementing Si, in contrary ABA was decreased. Drought stress increased the activity of peroxidase (POX), catalase (CAT), and superoxide dismutase (SOD) in the leaves of all mango cultivars grown during three experimental seasons. However, Si supplementation reduced the levels of all these antioxidative enzymes, especially the concentration of SOD when compared to that of control leaves. Fruit quality was improved in three successive seasons when Si was applied. Our results clearly show that the increment in drought tolerance was associated with an increase in antioxidative enzyme activity, allowing mango plants to cope better with drought stress. Si possesses an efficient system for scavenging reactive oxygen species, which protects the plant against destructive oxidative reactions, thereby improving the ability of the mango trees to withstand environmental stress in arid regions.","author":[{"dropping-particle":"","family":"Helaly","given":"Mohamed Naser","non-dropping-particle":"","parse-names":false,"suffix":""},{"dropping-particle":"","family":"El-Hoseiny","given":"Hanan","non-dropping-particle":"","parse-names":false,"suffix":""},{"dropping-particle":"","family":"El-Sheery","given":"Nabil Ibrahim","non-dropping-particle":"","parse-names":false,"suffix":""},{"dropping-particle":"","family":"Rastogi","given":"Anshu","non-dropping-particle":"","parse-names":false,"suffix":""},{"dropping-particle":"","family":"Kalaji","given":"Hazem M.","non-dropping-particle":"","parse-names":false,"suffix":""}],"container-title":"Plant Physiology and Biochemistry","id":"ITEM-1","issued":{"date-parts":[["2017"]]},"page":"31-44","publisher":"Elsevier Masson SAS","title":"Regulation and physiological role of silicon in alleviating drought stress of mango","type":"article-journal","volume":"118"},"uris":["http://www.mendeley.com/documents/?uuid=a2909dcb-a7aa-4b87-b30c-78dcfb2472ac"]}],"mendeley":{"formattedCitation":"(Helaly et al., 2017)","manualFormatting":"Helaly et al. (2017)","plainTextFormattedCitation":"(Helaly et al., 2017)","previouslyFormattedCitation":"(Helaly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Helaly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55E214CD" w14:textId="77777777" w:rsidR="003648BE" w:rsidRPr="003E5A30" w:rsidRDefault="003648BE" w:rsidP="003648BE">
            <w:pPr>
              <w:rPr>
                <w:sz w:val="18"/>
                <w:szCs w:val="18"/>
              </w:rPr>
            </w:pPr>
            <w:r w:rsidRPr="003E5A30">
              <w:rPr>
                <w:sz w:val="18"/>
                <w:szCs w:val="18"/>
              </w:rPr>
              <w:t>14</w:t>
            </w:r>
          </w:p>
        </w:tc>
        <w:tc>
          <w:tcPr>
            <w:tcW w:w="1842" w:type="dxa"/>
            <w:shd w:val="clear" w:color="auto" w:fill="auto"/>
          </w:tcPr>
          <w:p w14:paraId="5D44D171" w14:textId="77777777" w:rsidR="003648BE" w:rsidRPr="003E5A30" w:rsidRDefault="003648BE" w:rsidP="003648BE">
            <w:pPr>
              <w:rPr>
                <w:sz w:val="18"/>
                <w:szCs w:val="18"/>
              </w:rPr>
            </w:pPr>
            <w:r w:rsidRPr="003E5A30">
              <w:rPr>
                <w:sz w:val="18"/>
                <w:szCs w:val="18"/>
              </w:rPr>
              <w:t>1.5 mM K silicate</w:t>
            </w:r>
          </w:p>
        </w:tc>
        <w:tc>
          <w:tcPr>
            <w:tcW w:w="1276" w:type="dxa"/>
            <w:shd w:val="clear" w:color="auto" w:fill="auto"/>
          </w:tcPr>
          <w:p w14:paraId="3423C09B" w14:textId="77777777" w:rsidR="003648BE" w:rsidRPr="003E5A30" w:rsidRDefault="003648BE" w:rsidP="003648BE">
            <w:pPr>
              <w:rPr>
                <w:sz w:val="18"/>
                <w:szCs w:val="18"/>
              </w:rPr>
            </w:pPr>
            <w:r w:rsidRPr="003E5A30">
              <w:rPr>
                <w:sz w:val="18"/>
                <w:szCs w:val="18"/>
              </w:rPr>
              <w:t>Water potential of -0.77 bars</w:t>
            </w:r>
          </w:p>
        </w:tc>
        <w:tc>
          <w:tcPr>
            <w:tcW w:w="1418" w:type="dxa"/>
            <w:shd w:val="clear" w:color="auto" w:fill="auto"/>
          </w:tcPr>
          <w:p w14:paraId="5AA0CB01" w14:textId="77777777" w:rsidR="003648BE" w:rsidRPr="003E5A30" w:rsidRDefault="003648BE" w:rsidP="003648BE">
            <w:pPr>
              <w:rPr>
                <w:sz w:val="18"/>
                <w:szCs w:val="18"/>
              </w:rPr>
            </w:pPr>
            <w:r w:rsidRPr="003E5A30">
              <w:rPr>
                <w:sz w:val="18"/>
                <w:szCs w:val="18"/>
              </w:rPr>
              <w:t>3 years</w:t>
            </w:r>
          </w:p>
        </w:tc>
        <w:tc>
          <w:tcPr>
            <w:tcW w:w="1559" w:type="dxa"/>
            <w:shd w:val="clear" w:color="auto" w:fill="auto"/>
          </w:tcPr>
          <w:p w14:paraId="6598D741" w14:textId="77777777" w:rsidR="003648BE" w:rsidRPr="003E5A30" w:rsidRDefault="003648BE" w:rsidP="003648BE">
            <w:pPr>
              <w:rPr>
                <w:sz w:val="18"/>
                <w:szCs w:val="18"/>
              </w:rPr>
            </w:pPr>
            <w:r w:rsidRPr="003E5A30">
              <w:rPr>
                <w:sz w:val="18"/>
                <w:szCs w:val="18"/>
              </w:rPr>
              <w:t>23 years</w:t>
            </w:r>
          </w:p>
        </w:tc>
        <w:tc>
          <w:tcPr>
            <w:tcW w:w="1417" w:type="dxa"/>
            <w:shd w:val="clear" w:color="auto" w:fill="auto"/>
          </w:tcPr>
          <w:p w14:paraId="3386B60D"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5202D79B" w14:textId="77777777" w:rsidR="003648BE" w:rsidRPr="003E5A30" w:rsidRDefault="003648BE" w:rsidP="003648BE">
            <w:pPr>
              <w:rPr>
                <w:sz w:val="18"/>
                <w:szCs w:val="18"/>
              </w:rPr>
            </w:pPr>
            <w:r>
              <w:rPr>
                <w:sz w:val="18"/>
                <w:szCs w:val="18"/>
              </w:rPr>
              <w:t>All cultivars: + + + + +</w:t>
            </w:r>
          </w:p>
        </w:tc>
        <w:tc>
          <w:tcPr>
            <w:tcW w:w="2268" w:type="dxa"/>
            <w:shd w:val="clear" w:color="auto" w:fill="auto"/>
          </w:tcPr>
          <w:p w14:paraId="521628B4" w14:textId="77777777" w:rsidR="003648BE" w:rsidRPr="003E5A30" w:rsidRDefault="003648BE" w:rsidP="003648BE">
            <w:pPr>
              <w:rPr>
                <w:sz w:val="18"/>
                <w:szCs w:val="18"/>
              </w:rPr>
            </w:pPr>
            <w:r>
              <w:rPr>
                <w:sz w:val="18"/>
                <w:szCs w:val="18"/>
              </w:rPr>
              <w:t>All cultivars: n.s.</w:t>
            </w:r>
          </w:p>
        </w:tc>
      </w:tr>
      <w:tr w:rsidR="003648BE" w:rsidRPr="003E5A30" w14:paraId="35C0C10E" w14:textId="77777777" w:rsidTr="0014185E">
        <w:tc>
          <w:tcPr>
            <w:tcW w:w="993" w:type="dxa"/>
            <w:vMerge/>
            <w:shd w:val="clear" w:color="auto" w:fill="auto"/>
          </w:tcPr>
          <w:p w14:paraId="09C10D1E" w14:textId="77777777" w:rsidR="003648BE" w:rsidRPr="003E5A30" w:rsidRDefault="003648BE" w:rsidP="003648BE">
            <w:pPr>
              <w:rPr>
                <w:sz w:val="18"/>
                <w:szCs w:val="18"/>
              </w:rPr>
            </w:pPr>
          </w:p>
        </w:tc>
        <w:tc>
          <w:tcPr>
            <w:tcW w:w="1276" w:type="dxa"/>
            <w:shd w:val="clear" w:color="auto" w:fill="auto"/>
          </w:tcPr>
          <w:p w14:paraId="4E20E5E7" w14:textId="77777777" w:rsidR="003648BE" w:rsidRPr="003E5A30" w:rsidRDefault="003648BE" w:rsidP="003648BE">
            <w:pPr>
              <w:rPr>
                <w:sz w:val="18"/>
                <w:szCs w:val="18"/>
              </w:rPr>
            </w:pPr>
            <w:r w:rsidRPr="003E5A30">
              <w:rPr>
                <w:sz w:val="18"/>
                <w:szCs w:val="18"/>
              </w:rPr>
              <w:t>Tomato</w:t>
            </w:r>
          </w:p>
        </w:tc>
        <w:tc>
          <w:tcPr>
            <w:tcW w:w="1417" w:type="dxa"/>
            <w:shd w:val="clear" w:color="auto" w:fill="auto"/>
          </w:tcPr>
          <w:p w14:paraId="5F20BCFC"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89/fpls.2018.01475","ISSN":"1664-462X","author":[{"dropping-particle":"","family":"Ali","given":"Nusrat","non-dropping-particle":"","parse-names":false,"suffix":""},{"dropping-particle":"","family":"Schwarzenberg","given":"Adrian","non-dropping-particle":"","parse-names":false,"suffix":""},{"dropping-particle":"","family":"Yvin","given":"Jean-claude","non-dropping-particle":"","parse-names":false,"suffix":""},{"dropping-particle":"","family":"Hosseini","given":"Seyed A","non-dropping-particle":"","parse-names":false,"suffix":""}],"container-title":"Frontiers in Plant Science","id":"ITEM-1","issue":"October","issued":{"date-parts":[["2018","10","8"]]},"page":"1-16","title":"Regulatory Role of Silicon in Mediating Differential Stress Tolerance Responses in Two Contrasting Tomato Genotypes Under Osmotic Stress","type":"article-journal","volume":"9"},"uris":["http://www.mendeley.com/documents/?uuid=71a358db-8ae4-49d4-97bb-d17b7b9c84ac"]}],"mendeley":{"formattedCitation":"(Ali et al., 2018)","manualFormatting":"Ali et al. (2018)","plainTextFormattedCitation":"(Ali et al., 2018)","previouslyFormattedCitation":"(Al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05FF093C" w14:textId="77777777" w:rsidR="003648BE" w:rsidRPr="003E5A30" w:rsidRDefault="003648BE" w:rsidP="003648BE">
            <w:pPr>
              <w:rPr>
                <w:sz w:val="18"/>
                <w:szCs w:val="18"/>
              </w:rPr>
            </w:pPr>
            <w:r w:rsidRPr="003E5A30">
              <w:rPr>
                <w:sz w:val="18"/>
                <w:szCs w:val="18"/>
              </w:rPr>
              <w:t>4</w:t>
            </w:r>
          </w:p>
        </w:tc>
        <w:tc>
          <w:tcPr>
            <w:tcW w:w="1842" w:type="dxa"/>
            <w:shd w:val="clear" w:color="auto" w:fill="auto"/>
          </w:tcPr>
          <w:p w14:paraId="2411F5AD" w14:textId="77777777" w:rsidR="003648BE" w:rsidRPr="003E5A30" w:rsidRDefault="003648BE" w:rsidP="003648BE">
            <w:pPr>
              <w:rPr>
                <w:sz w:val="18"/>
                <w:szCs w:val="18"/>
              </w:rPr>
            </w:pPr>
            <w:r w:rsidRPr="003E5A30">
              <w:rPr>
                <w:sz w:val="18"/>
                <w:szCs w:val="18"/>
              </w:rPr>
              <w:t>1.5 mM silicic acid</w:t>
            </w:r>
          </w:p>
        </w:tc>
        <w:tc>
          <w:tcPr>
            <w:tcW w:w="1276" w:type="dxa"/>
            <w:shd w:val="clear" w:color="auto" w:fill="auto"/>
          </w:tcPr>
          <w:p w14:paraId="600AAE22" w14:textId="77777777" w:rsidR="003648BE" w:rsidRPr="003E5A30" w:rsidRDefault="003648BE" w:rsidP="003648BE">
            <w:pPr>
              <w:rPr>
                <w:sz w:val="18"/>
                <w:szCs w:val="18"/>
              </w:rPr>
            </w:pPr>
            <w:r w:rsidRPr="003E5A30">
              <w:rPr>
                <w:sz w:val="18"/>
                <w:szCs w:val="18"/>
              </w:rPr>
              <w:t>1% PEG-6000</w:t>
            </w:r>
          </w:p>
        </w:tc>
        <w:tc>
          <w:tcPr>
            <w:tcW w:w="1418" w:type="dxa"/>
            <w:shd w:val="clear" w:color="auto" w:fill="auto"/>
          </w:tcPr>
          <w:p w14:paraId="14C748B6" w14:textId="77777777" w:rsidR="003648BE" w:rsidRPr="003E5A30" w:rsidRDefault="003648BE" w:rsidP="003648BE">
            <w:pPr>
              <w:rPr>
                <w:sz w:val="18"/>
                <w:szCs w:val="18"/>
              </w:rPr>
            </w:pPr>
            <w:r w:rsidRPr="003E5A30">
              <w:rPr>
                <w:sz w:val="18"/>
                <w:szCs w:val="18"/>
              </w:rPr>
              <w:t>3 weeks</w:t>
            </w:r>
          </w:p>
        </w:tc>
        <w:tc>
          <w:tcPr>
            <w:tcW w:w="1559" w:type="dxa"/>
            <w:shd w:val="clear" w:color="auto" w:fill="auto"/>
          </w:tcPr>
          <w:p w14:paraId="3C3D3959" w14:textId="77777777" w:rsidR="003648BE" w:rsidRPr="003E5A30" w:rsidRDefault="003648BE" w:rsidP="003648BE">
            <w:pPr>
              <w:rPr>
                <w:sz w:val="18"/>
                <w:szCs w:val="18"/>
              </w:rPr>
            </w:pPr>
            <w:r w:rsidRPr="003E5A30">
              <w:rPr>
                <w:sz w:val="18"/>
                <w:szCs w:val="18"/>
              </w:rPr>
              <w:t>4 weeks</w:t>
            </w:r>
          </w:p>
        </w:tc>
        <w:tc>
          <w:tcPr>
            <w:tcW w:w="1417" w:type="dxa"/>
            <w:shd w:val="clear" w:color="auto" w:fill="auto"/>
          </w:tcPr>
          <w:p w14:paraId="13CDCCE6"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593A448E" w14:textId="77777777" w:rsidR="003648BE" w:rsidRPr="003E5A30" w:rsidRDefault="003648BE" w:rsidP="003648BE">
            <w:pPr>
              <w:rPr>
                <w:sz w:val="18"/>
                <w:szCs w:val="18"/>
              </w:rPr>
            </w:pPr>
            <w:r w:rsidRPr="003E5A30">
              <w:rPr>
                <w:sz w:val="18"/>
                <w:szCs w:val="18"/>
              </w:rPr>
              <w:t xml:space="preserve">Sensitive: </w:t>
            </w:r>
            <w:r>
              <w:rPr>
                <w:sz w:val="18"/>
                <w:szCs w:val="18"/>
              </w:rPr>
              <w:t>+ + +</w:t>
            </w:r>
          </w:p>
          <w:p w14:paraId="2B64F3D9" w14:textId="77777777" w:rsidR="003648BE" w:rsidRPr="003E5A30" w:rsidRDefault="003648BE" w:rsidP="003648BE">
            <w:pPr>
              <w:rPr>
                <w:sz w:val="18"/>
                <w:szCs w:val="18"/>
              </w:rPr>
            </w:pPr>
            <w:r w:rsidRPr="003E5A30">
              <w:rPr>
                <w:sz w:val="18"/>
                <w:szCs w:val="18"/>
              </w:rPr>
              <w:t>Tolerant</w:t>
            </w:r>
            <w:r>
              <w:rPr>
                <w:sz w:val="18"/>
                <w:szCs w:val="18"/>
              </w:rPr>
              <w:t>:</w:t>
            </w:r>
            <w:r w:rsidRPr="003E5A30">
              <w:rPr>
                <w:sz w:val="18"/>
                <w:szCs w:val="18"/>
              </w:rPr>
              <w:t xml:space="preserve"> n</w:t>
            </w:r>
            <w:r>
              <w:rPr>
                <w:sz w:val="18"/>
                <w:szCs w:val="18"/>
              </w:rPr>
              <w:t>.s.</w:t>
            </w:r>
          </w:p>
        </w:tc>
        <w:tc>
          <w:tcPr>
            <w:tcW w:w="2268" w:type="dxa"/>
            <w:shd w:val="clear" w:color="auto" w:fill="auto"/>
          </w:tcPr>
          <w:p w14:paraId="5AEB93C3" w14:textId="77777777" w:rsidR="003648BE" w:rsidRPr="003E5A30" w:rsidRDefault="003648BE" w:rsidP="003648BE">
            <w:pPr>
              <w:rPr>
                <w:sz w:val="18"/>
                <w:szCs w:val="18"/>
              </w:rPr>
            </w:pPr>
            <w:r w:rsidRPr="003E5A30">
              <w:rPr>
                <w:sz w:val="18"/>
                <w:szCs w:val="18"/>
              </w:rPr>
              <w:t>Sensitive: n</w:t>
            </w:r>
            <w:r>
              <w:rPr>
                <w:sz w:val="18"/>
                <w:szCs w:val="18"/>
              </w:rPr>
              <w:t>.s.</w:t>
            </w:r>
          </w:p>
          <w:p w14:paraId="1A908811" w14:textId="77777777" w:rsidR="003648BE" w:rsidRPr="003E5A30" w:rsidRDefault="003648BE" w:rsidP="003648BE">
            <w:pPr>
              <w:rPr>
                <w:sz w:val="18"/>
                <w:szCs w:val="18"/>
              </w:rPr>
            </w:pPr>
            <w:r w:rsidRPr="003E5A30">
              <w:rPr>
                <w:sz w:val="18"/>
                <w:szCs w:val="18"/>
              </w:rPr>
              <w:t xml:space="preserve">Tolerant: </w:t>
            </w:r>
            <w:r>
              <w:rPr>
                <w:sz w:val="18"/>
                <w:szCs w:val="18"/>
              </w:rPr>
              <w:t>+ + + +</w:t>
            </w:r>
          </w:p>
        </w:tc>
      </w:tr>
      <w:tr w:rsidR="003648BE" w:rsidRPr="003E5A30" w14:paraId="4428F093" w14:textId="77777777" w:rsidTr="0014185E">
        <w:tc>
          <w:tcPr>
            <w:tcW w:w="993" w:type="dxa"/>
            <w:vMerge w:val="restart"/>
            <w:shd w:val="clear" w:color="auto" w:fill="auto"/>
          </w:tcPr>
          <w:p w14:paraId="59FCC3C6" w14:textId="77777777" w:rsidR="003648BE" w:rsidRPr="003E5A30" w:rsidRDefault="003648BE" w:rsidP="003648BE">
            <w:pPr>
              <w:rPr>
                <w:sz w:val="18"/>
                <w:szCs w:val="18"/>
              </w:rPr>
            </w:pPr>
            <w:r w:rsidRPr="003E5A30">
              <w:rPr>
                <w:sz w:val="18"/>
                <w:szCs w:val="18"/>
              </w:rPr>
              <w:t>Compatible solutes</w:t>
            </w:r>
          </w:p>
        </w:tc>
        <w:tc>
          <w:tcPr>
            <w:tcW w:w="1276" w:type="dxa"/>
            <w:shd w:val="clear" w:color="auto" w:fill="auto"/>
          </w:tcPr>
          <w:p w14:paraId="50EF684F" w14:textId="77777777" w:rsidR="003648BE" w:rsidRPr="003E5A30" w:rsidRDefault="003648BE" w:rsidP="003648BE">
            <w:pPr>
              <w:rPr>
                <w:sz w:val="18"/>
                <w:szCs w:val="18"/>
              </w:rPr>
            </w:pPr>
            <w:r w:rsidRPr="003E5A30">
              <w:rPr>
                <w:sz w:val="18"/>
                <w:szCs w:val="18"/>
              </w:rPr>
              <w:t>Wheat</w:t>
            </w:r>
          </w:p>
        </w:tc>
        <w:tc>
          <w:tcPr>
            <w:tcW w:w="1417" w:type="dxa"/>
            <w:shd w:val="clear" w:color="auto" w:fill="auto"/>
          </w:tcPr>
          <w:p w14:paraId="0B816F53"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zahran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7F9887B5" w14:textId="77777777" w:rsidR="003648BE" w:rsidRPr="003E5A30" w:rsidRDefault="003648BE" w:rsidP="003648BE">
            <w:pPr>
              <w:rPr>
                <w:sz w:val="18"/>
                <w:szCs w:val="18"/>
              </w:rPr>
            </w:pPr>
            <w:r w:rsidRPr="003E5A30">
              <w:rPr>
                <w:sz w:val="18"/>
                <w:szCs w:val="18"/>
              </w:rPr>
              <w:t>20</w:t>
            </w:r>
          </w:p>
        </w:tc>
        <w:tc>
          <w:tcPr>
            <w:tcW w:w="1842" w:type="dxa"/>
            <w:shd w:val="clear" w:color="auto" w:fill="auto"/>
          </w:tcPr>
          <w:p w14:paraId="199B32AD" w14:textId="77777777" w:rsidR="003648BE" w:rsidRPr="003E5A30" w:rsidRDefault="003648BE" w:rsidP="003648BE">
            <w:pPr>
              <w:rPr>
                <w:sz w:val="18"/>
                <w:szCs w:val="18"/>
              </w:rPr>
            </w:pPr>
            <w:r w:rsidRPr="003E5A30">
              <w:rPr>
                <w:sz w:val="18"/>
                <w:szCs w:val="18"/>
              </w:rPr>
              <w:t>4 mM K silicate</w:t>
            </w:r>
          </w:p>
        </w:tc>
        <w:tc>
          <w:tcPr>
            <w:tcW w:w="1276" w:type="dxa"/>
            <w:shd w:val="clear" w:color="auto" w:fill="auto"/>
          </w:tcPr>
          <w:p w14:paraId="71F3DD81" w14:textId="77777777" w:rsidR="003648BE" w:rsidRPr="003E5A30" w:rsidRDefault="003648BE" w:rsidP="003648BE">
            <w:pPr>
              <w:rPr>
                <w:sz w:val="18"/>
                <w:szCs w:val="18"/>
              </w:rPr>
            </w:pPr>
            <w:r w:rsidRPr="003E5A30">
              <w:rPr>
                <w:sz w:val="18"/>
                <w:szCs w:val="18"/>
              </w:rPr>
              <w:t>50% FC</w:t>
            </w:r>
          </w:p>
        </w:tc>
        <w:tc>
          <w:tcPr>
            <w:tcW w:w="1418" w:type="dxa"/>
            <w:shd w:val="clear" w:color="auto" w:fill="auto"/>
          </w:tcPr>
          <w:p w14:paraId="338582B8" w14:textId="77777777" w:rsidR="003648BE" w:rsidRPr="003E5A30" w:rsidRDefault="003648BE" w:rsidP="003648BE">
            <w:pPr>
              <w:rPr>
                <w:sz w:val="18"/>
                <w:szCs w:val="18"/>
              </w:rPr>
            </w:pPr>
            <w:r w:rsidRPr="003E5A30">
              <w:rPr>
                <w:sz w:val="18"/>
                <w:szCs w:val="18"/>
              </w:rPr>
              <w:t>45 days</w:t>
            </w:r>
          </w:p>
        </w:tc>
        <w:tc>
          <w:tcPr>
            <w:tcW w:w="1559" w:type="dxa"/>
            <w:shd w:val="clear" w:color="auto" w:fill="auto"/>
          </w:tcPr>
          <w:p w14:paraId="23F49334" w14:textId="3F2732C4" w:rsidR="003648BE" w:rsidRPr="003E5A30" w:rsidRDefault="003648BE" w:rsidP="007A3F60">
            <w:pPr>
              <w:rPr>
                <w:sz w:val="18"/>
                <w:szCs w:val="18"/>
              </w:rPr>
            </w:pPr>
            <w:r w:rsidRPr="003E5A30">
              <w:rPr>
                <w:sz w:val="18"/>
                <w:szCs w:val="18"/>
              </w:rPr>
              <w:t xml:space="preserve">60 days </w:t>
            </w:r>
          </w:p>
        </w:tc>
        <w:tc>
          <w:tcPr>
            <w:tcW w:w="1417" w:type="dxa"/>
            <w:shd w:val="clear" w:color="auto" w:fill="auto"/>
          </w:tcPr>
          <w:p w14:paraId="78BFFADE"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780813B3" w14:textId="77777777" w:rsidR="003648BE" w:rsidRPr="003E5A30" w:rsidRDefault="003648BE" w:rsidP="003648BE">
            <w:pPr>
              <w:rPr>
                <w:sz w:val="18"/>
                <w:szCs w:val="18"/>
              </w:rPr>
            </w:pPr>
            <w:r>
              <w:rPr>
                <w:sz w:val="18"/>
                <w:szCs w:val="18"/>
              </w:rPr>
              <w:t>+ + +</w:t>
            </w:r>
          </w:p>
        </w:tc>
        <w:tc>
          <w:tcPr>
            <w:tcW w:w="2268" w:type="dxa"/>
            <w:shd w:val="clear" w:color="auto" w:fill="auto"/>
          </w:tcPr>
          <w:p w14:paraId="68E8C05F" w14:textId="7E26C063" w:rsidR="003648BE" w:rsidRPr="003E5A30" w:rsidRDefault="00AC0314" w:rsidP="003648BE">
            <w:pPr>
              <w:rPr>
                <w:sz w:val="18"/>
                <w:szCs w:val="18"/>
              </w:rPr>
            </w:pPr>
            <w:r>
              <w:rPr>
                <w:sz w:val="18"/>
                <w:szCs w:val="18"/>
              </w:rPr>
              <w:t>+ + + + +</w:t>
            </w:r>
          </w:p>
        </w:tc>
      </w:tr>
      <w:tr w:rsidR="003648BE" w:rsidRPr="003E5A30" w14:paraId="269D6E34" w14:textId="77777777" w:rsidTr="0014185E">
        <w:tc>
          <w:tcPr>
            <w:tcW w:w="993" w:type="dxa"/>
            <w:vMerge/>
            <w:shd w:val="clear" w:color="auto" w:fill="auto"/>
          </w:tcPr>
          <w:p w14:paraId="71A21F1A" w14:textId="77777777" w:rsidR="003648BE" w:rsidRPr="003E5A30" w:rsidRDefault="003648BE" w:rsidP="003648BE">
            <w:pPr>
              <w:rPr>
                <w:sz w:val="18"/>
                <w:szCs w:val="18"/>
              </w:rPr>
            </w:pPr>
          </w:p>
        </w:tc>
        <w:tc>
          <w:tcPr>
            <w:tcW w:w="1276" w:type="dxa"/>
            <w:shd w:val="clear" w:color="auto" w:fill="auto"/>
          </w:tcPr>
          <w:p w14:paraId="73901144" w14:textId="77777777" w:rsidR="003648BE" w:rsidRPr="003E5A30" w:rsidRDefault="003648BE" w:rsidP="003648BE">
            <w:pPr>
              <w:rPr>
                <w:sz w:val="18"/>
                <w:szCs w:val="18"/>
              </w:rPr>
            </w:pPr>
            <w:r w:rsidRPr="003E5A30">
              <w:rPr>
                <w:sz w:val="18"/>
                <w:szCs w:val="18"/>
              </w:rPr>
              <w:t>Mango</w:t>
            </w:r>
          </w:p>
        </w:tc>
        <w:tc>
          <w:tcPr>
            <w:tcW w:w="1417" w:type="dxa"/>
            <w:shd w:val="clear" w:color="auto" w:fill="auto"/>
          </w:tcPr>
          <w:p w14:paraId="78F36266"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plaphy.2017.05.021","ISSN":"09819428","abstract":"Improvement of drought stress of mango plants requires intensive research that focuses on physiological processes. In three successive seasons (2014, 2015and 2016) field experiments with four different strains of mango were subjected to two water regimes. The growth and physiological parameters of possible relevance for drought stress tolerances in mango were investigated. Yield and its components were also evaluated. The data showed that all growth and physiological parameters were increased under K2SiO3 (Si) supplement and were followed by the interaction treatment (Si treatment and its combination with drought stress) compared to that of the controlled condition. Drought stress decreased the concentration of auxins (IAA), gibberellins (GA) and cytokinins (CK) in the three mango cultivars leaves, whereas, it increased the concentration of abscisic acid (ABA). On the contrary, IAA, GA, and CK (promoters) endogenous levels were improved by supplementing Si, in contrary ABA was decreased. Drought stress increased the activity of peroxidase (POX), catalase (CAT), and superoxide dismutase (SOD) in the leaves of all mango cultivars grown during three experimental seasons. However, Si supplementation reduced the levels of all these antioxidative enzymes, especially the concentration of SOD when compared to that of control leaves. Fruit quality was improved in three successive seasons when Si was applied. Our results clearly show that the increment in drought tolerance was associated with an increase in antioxidative enzyme activity, allowing mango plants to cope better with drought stress. Si possesses an efficient system for scavenging reactive oxygen species, which protects the plant against destructive oxidative reactions, thereby improving the ability of the mango trees to withstand environmental stress in arid regions.","author":[{"dropping-particle":"","family":"Helaly","given":"Mohamed Naser","non-dropping-particle":"","parse-names":false,"suffix":""},{"dropping-particle":"","family":"El-Hoseiny","given":"Hanan","non-dropping-particle":"","parse-names":false,"suffix":""},{"dropping-particle":"","family":"El-Sheery","given":"Nabil Ibrahim","non-dropping-particle":"","parse-names":false,"suffix":""},{"dropping-particle":"","family":"Rastogi","given":"Anshu","non-dropping-particle":"","parse-names":false,"suffix":""},{"dropping-particle":"","family":"Kalaji","given":"Hazem M.","non-dropping-particle":"","parse-names":false,"suffix":""}],"container-title":"Plant Physiology and Biochemistry","id":"ITEM-1","issued":{"date-parts":[["2017"]]},"page":"31-44","publisher":"Elsevier Masson SAS","title":"Regulation and physiological role of silicon in alleviating drought stress of mango","type":"article-journal","volume":"118"},"uris":["http://www.mendeley.com/documents/?uuid=a2909dcb-a7aa-4b87-b30c-78dcfb2472ac"]}],"mendeley":{"formattedCitation":"(Helaly et al., 2017)","manualFormatting":"Helaly et al. (2017)","plainTextFormattedCitation":"(Helaly et al., 2017)","previouslyFormattedCitation":"(Helaly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Helaly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2C12D745" w14:textId="77777777" w:rsidR="003648BE" w:rsidRPr="003E5A30" w:rsidRDefault="003648BE" w:rsidP="003648BE">
            <w:pPr>
              <w:rPr>
                <w:sz w:val="18"/>
                <w:szCs w:val="18"/>
              </w:rPr>
            </w:pPr>
            <w:r w:rsidRPr="003E5A30">
              <w:rPr>
                <w:sz w:val="18"/>
                <w:szCs w:val="18"/>
              </w:rPr>
              <w:t>14</w:t>
            </w:r>
          </w:p>
        </w:tc>
        <w:tc>
          <w:tcPr>
            <w:tcW w:w="1842" w:type="dxa"/>
            <w:shd w:val="clear" w:color="auto" w:fill="auto"/>
          </w:tcPr>
          <w:p w14:paraId="69D9416A" w14:textId="77777777" w:rsidR="003648BE" w:rsidRPr="003E5A30" w:rsidRDefault="003648BE" w:rsidP="003648BE">
            <w:pPr>
              <w:rPr>
                <w:sz w:val="18"/>
                <w:szCs w:val="18"/>
              </w:rPr>
            </w:pPr>
            <w:r w:rsidRPr="003E5A30">
              <w:rPr>
                <w:sz w:val="18"/>
                <w:szCs w:val="18"/>
              </w:rPr>
              <w:t>1.5 mM K silicate</w:t>
            </w:r>
          </w:p>
        </w:tc>
        <w:tc>
          <w:tcPr>
            <w:tcW w:w="1276" w:type="dxa"/>
            <w:shd w:val="clear" w:color="auto" w:fill="auto"/>
          </w:tcPr>
          <w:p w14:paraId="4EAF670F" w14:textId="77777777" w:rsidR="003648BE" w:rsidRPr="003E5A30" w:rsidRDefault="003648BE" w:rsidP="003648BE">
            <w:pPr>
              <w:rPr>
                <w:sz w:val="18"/>
                <w:szCs w:val="18"/>
              </w:rPr>
            </w:pPr>
            <w:r w:rsidRPr="003E5A30">
              <w:rPr>
                <w:sz w:val="18"/>
                <w:szCs w:val="18"/>
              </w:rPr>
              <w:t>Water potential of -0.77 bars</w:t>
            </w:r>
          </w:p>
        </w:tc>
        <w:tc>
          <w:tcPr>
            <w:tcW w:w="1418" w:type="dxa"/>
            <w:shd w:val="clear" w:color="auto" w:fill="auto"/>
          </w:tcPr>
          <w:p w14:paraId="3A118557" w14:textId="77777777" w:rsidR="003648BE" w:rsidRPr="003E5A30" w:rsidRDefault="003648BE" w:rsidP="003648BE">
            <w:pPr>
              <w:rPr>
                <w:sz w:val="18"/>
                <w:szCs w:val="18"/>
              </w:rPr>
            </w:pPr>
            <w:r w:rsidRPr="003E5A30">
              <w:rPr>
                <w:sz w:val="18"/>
                <w:szCs w:val="18"/>
              </w:rPr>
              <w:t>3 years</w:t>
            </w:r>
          </w:p>
        </w:tc>
        <w:tc>
          <w:tcPr>
            <w:tcW w:w="1559" w:type="dxa"/>
            <w:shd w:val="clear" w:color="auto" w:fill="auto"/>
          </w:tcPr>
          <w:p w14:paraId="4D351ABE" w14:textId="77777777" w:rsidR="003648BE" w:rsidRPr="003E5A30" w:rsidRDefault="003648BE" w:rsidP="003648BE">
            <w:pPr>
              <w:rPr>
                <w:sz w:val="18"/>
                <w:szCs w:val="18"/>
              </w:rPr>
            </w:pPr>
            <w:r w:rsidRPr="003E5A30">
              <w:rPr>
                <w:sz w:val="18"/>
                <w:szCs w:val="18"/>
              </w:rPr>
              <w:t>23 years</w:t>
            </w:r>
          </w:p>
        </w:tc>
        <w:tc>
          <w:tcPr>
            <w:tcW w:w="1417" w:type="dxa"/>
            <w:shd w:val="clear" w:color="auto" w:fill="auto"/>
          </w:tcPr>
          <w:p w14:paraId="094FD773"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570903E2" w14:textId="77777777" w:rsidR="003648BE" w:rsidRPr="003E5A30" w:rsidRDefault="003648BE" w:rsidP="003648BE">
            <w:pPr>
              <w:rPr>
                <w:sz w:val="18"/>
                <w:szCs w:val="18"/>
              </w:rPr>
            </w:pPr>
            <w:r>
              <w:rPr>
                <w:sz w:val="18"/>
                <w:szCs w:val="18"/>
              </w:rPr>
              <w:t>All cultivars: + + + + +</w:t>
            </w:r>
          </w:p>
        </w:tc>
        <w:tc>
          <w:tcPr>
            <w:tcW w:w="2268" w:type="dxa"/>
            <w:shd w:val="clear" w:color="auto" w:fill="auto"/>
          </w:tcPr>
          <w:p w14:paraId="0FE6DC48" w14:textId="77777777" w:rsidR="003648BE" w:rsidRPr="003E5A30" w:rsidRDefault="003648BE" w:rsidP="003648BE">
            <w:pPr>
              <w:rPr>
                <w:sz w:val="18"/>
                <w:szCs w:val="18"/>
              </w:rPr>
            </w:pPr>
            <w:r>
              <w:rPr>
                <w:sz w:val="18"/>
                <w:szCs w:val="18"/>
              </w:rPr>
              <w:t>All cultivars: + + + + +</w:t>
            </w:r>
          </w:p>
        </w:tc>
      </w:tr>
      <w:tr w:rsidR="003648BE" w:rsidRPr="003E5A30" w14:paraId="2F809241" w14:textId="77777777" w:rsidTr="0014185E">
        <w:tc>
          <w:tcPr>
            <w:tcW w:w="993" w:type="dxa"/>
            <w:vMerge/>
            <w:shd w:val="clear" w:color="auto" w:fill="auto"/>
          </w:tcPr>
          <w:p w14:paraId="009995A4" w14:textId="77777777" w:rsidR="003648BE" w:rsidRPr="003E5A30" w:rsidRDefault="003648BE" w:rsidP="003648BE">
            <w:pPr>
              <w:rPr>
                <w:sz w:val="18"/>
                <w:szCs w:val="18"/>
              </w:rPr>
            </w:pPr>
          </w:p>
        </w:tc>
        <w:tc>
          <w:tcPr>
            <w:tcW w:w="1276" w:type="dxa"/>
            <w:shd w:val="clear" w:color="auto" w:fill="auto"/>
          </w:tcPr>
          <w:p w14:paraId="1F0E5267" w14:textId="77777777" w:rsidR="003648BE" w:rsidRPr="003E5A30" w:rsidRDefault="003648BE" w:rsidP="003648BE">
            <w:pPr>
              <w:rPr>
                <w:sz w:val="18"/>
                <w:szCs w:val="18"/>
              </w:rPr>
            </w:pPr>
            <w:r w:rsidRPr="003E5A30">
              <w:rPr>
                <w:sz w:val="18"/>
                <w:szCs w:val="18"/>
              </w:rPr>
              <w:t>Barley</w:t>
            </w:r>
          </w:p>
        </w:tc>
        <w:tc>
          <w:tcPr>
            <w:tcW w:w="1417" w:type="dxa"/>
            <w:shd w:val="clear" w:color="auto" w:fill="auto"/>
          </w:tcPr>
          <w:p w14:paraId="037BF823"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89/fpls.2017.01359","ISSN":"1664-462X","author":[{"dropping-particle":"","family":"Hosseini","given":"Seyed A.","non-dropping-particle":"","parse-names":false,"suffix":""},{"dropping-particle":"","family":"Maillard","given":"Anne","non-dropping-particle":"","parse-names":false,"suffix":""},{"dropping-particle":"","family":"Hajirezaei","given":"Mohammad R.","non-dropping-particle":"","parse-names":false,"suffix":""},{"dropping-particle":"","family":"Ali","given":"Nusrat","non-dropping-particle":"","parse-names":false,"suffix":""},{"dropping-particle":"","family":"Schwarzenberg","given":"Adrian","non-dropping-particle":"","parse-names":false,"suffix":""},{"dropping-particle":"","family":"Jamois","given":"Frank","non-dropping-particle":"","parse-names":false,"suffix":""},{"dropping-particle":"","family":"Yvin","given":"Jean-Claude","non-dropping-particle":"","parse-names":false,"suffix":""}],"container-title":"Frontiers in Plant Science","id":"ITEM-1","issue":"August","issued":{"date-parts":[["2017"]]},"title":"Induction of Barley Silicon Transporter HvLsi1 and HvLsi2, increased silicon concentration in the shoot and regulated Starch and ABA Homeostasis under Osmotic stress and Concomitant Potassium Deficiency","type":"article-journal","volume":"8"},"uris":["http://www.mendeley.com/documents/?uuid=71d83621-f7a3-48bd-9d0e-1f18423bde48"]}],"mendeley":{"formattedCitation":"(Hosseini et al., 2017)","manualFormatting":"Hosseini et al. (2017)","plainTextFormattedCitation":"(Hosseini et al., 2017)","previouslyFormattedCitation":"(Hosseini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Hosseini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45EB16F7" w14:textId="77777777" w:rsidR="003648BE" w:rsidRPr="003E5A30" w:rsidRDefault="003648BE" w:rsidP="003648BE">
            <w:pPr>
              <w:rPr>
                <w:sz w:val="18"/>
                <w:szCs w:val="18"/>
              </w:rPr>
            </w:pPr>
            <w:r w:rsidRPr="003E5A30">
              <w:rPr>
                <w:sz w:val="18"/>
                <w:szCs w:val="18"/>
              </w:rPr>
              <w:t>13</w:t>
            </w:r>
          </w:p>
        </w:tc>
        <w:tc>
          <w:tcPr>
            <w:tcW w:w="1842" w:type="dxa"/>
            <w:shd w:val="clear" w:color="auto" w:fill="auto"/>
          </w:tcPr>
          <w:p w14:paraId="66DCE56C" w14:textId="77777777" w:rsidR="003648BE" w:rsidRPr="003E5A30" w:rsidRDefault="003648BE" w:rsidP="003648BE">
            <w:pPr>
              <w:rPr>
                <w:sz w:val="18"/>
                <w:szCs w:val="18"/>
              </w:rPr>
            </w:pPr>
            <w:r w:rsidRPr="003E5A30">
              <w:rPr>
                <w:sz w:val="18"/>
                <w:szCs w:val="18"/>
              </w:rPr>
              <w:t>1 mM Na silicate</w:t>
            </w:r>
          </w:p>
        </w:tc>
        <w:tc>
          <w:tcPr>
            <w:tcW w:w="1276" w:type="dxa"/>
            <w:shd w:val="clear" w:color="auto" w:fill="auto"/>
          </w:tcPr>
          <w:p w14:paraId="435A40BE" w14:textId="77777777" w:rsidR="003648BE" w:rsidRPr="003E5A30" w:rsidRDefault="003648BE" w:rsidP="003648BE">
            <w:pPr>
              <w:rPr>
                <w:sz w:val="18"/>
                <w:szCs w:val="18"/>
              </w:rPr>
            </w:pPr>
            <w:r w:rsidRPr="003E5A30">
              <w:rPr>
                <w:sz w:val="18"/>
                <w:szCs w:val="18"/>
              </w:rPr>
              <w:t>190 g</w:t>
            </w:r>
            <w:r>
              <w:rPr>
                <w:sz w:val="18"/>
                <w:szCs w:val="18"/>
              </w:rPr>
              <w:t xml:space="preserve"> </w:t>
            </w:r>
            <w:r w:rsidRPr="003E5A30">
              <w:rPr>
                <w:sz w:val="18"/>
                <w:szCs w:val="18"/>
              </w:rPr>
              <w:t>L</w:t>
            </w:r>
            <w:r>
              <w:rPr>
                <w:sz w:val="18"/>
                <w:szCs w:val="18"/>
                <w:vertAlign w:val="superscript"/>
              </w:rPr>
              <w:t>-1</w:t>
            </w:r>
            <w:r w:rsidRPr="003E5A30">
              <w:rPr>
                <w:sz w:val="18"/>
                <w:szCs w:val="18"/>
              </w:rPr>
              <w:t xml:space="preserve"> PEG-6000</w:t>
            </w:r>
          </w:p>
        </w:tc>
        <w:tc>
          <w:tcPr>
            <w:tcW w:w="1418" w:type="dxa"/>
            <w:shd w:val="clear" w:color="auto" w:fill="auto"/>
          </w:tcPr>
          <w:p w14:paraId="78729110" w14:textId="77777777" w:rsidR="003648BE" w:rsidRPr="003E5A30" w:rsidRDefault="003648BE" w:rsidP="003648BE">
            <w:pPr>
              <w:rPr>
                <w:sz w:val="18"/>
                <w:szCs w:val="18"/>
              </w:rPr>
            </w:pPr>
            <w:r w:rsidRPr="003E5A30">
              <w:rPr>
                <w:sz w:val="18"/>
                <w:szCs w:val="18"/>
              </w:rPr>
              <w:t>5 days</w:t>
            </w:r>
          </w:p>
        </w:tc>
        <w:tc>
          <w:tcPr>
            <w:tcW w:w="1559" w:type="dxa"/>
            <w:shd w:val="clear" w:color="auto" w:fill="auto"/>
          </w:tcPr>
          <w:p w14:paraId="5E33FD0F" w14:textId="77777777" w:rsidR="003648BE" w:rsidRPr="003E5A30" w:rsidRDefault="003648BE" w:rsidP="003648BE">
            <w:pPr>
              <w:rPr>
                <w:sz w:val="18"/>
                <w:szCs w:val="18"/>
              </w:rPr>
            </w:pPr>
            <w:r w:rsidRPr="003E5A30">
              <w:rPr>
                <w:sz w:val="18"/>
                <w:szCs w:val="18"/>
              </w:rPr>
              <w:t>26 days</w:t>
            </w:r>
          </w:p>
        </w:tc>
        <w:tc>
          <w:tcPr>
            <w:tcW w:w="1417" w:type="dxa"/>
            <w:shd w:val="clear" w:color="auto" w:fill="auto"/>
          </w:tcPr>
          <w:p w14:paraId="0B80182C"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4C2BFCCB" w14:textId="77777777" w:rsidR="003648BE" w:rsidRPr="003E5A30" w:rsidRDefault="003648BE" w:rsidP="003648BE">
            <w:pPr>
              <w:rPr>
                <w:sz w:val="18"/>
                <w:szCs w:val="18"/>
              </w:rPr>
            </w:pPr>
            <w:r>
              <w:rPr>
                <w:sz w:val="18"/>
                <w:szCs w:val="18"/>
              </w:rPr>
              <w:t>N.s.</w:t>
            </w:r>
          </w:p>
        </w:tc>
        <w:tc>
          <w:tcPr>
            <w:tcW w:w="2268" w:type="dxa"/>
            <w:shd w:val="clear" w:color="auto" w:fill="auto"/>
          </w:tcPr>
          <w:p w14:paraId="4E8DC30C" w14:textId="77777777" w:rsidR="003648BE" w:rsidRPr="003E5A30" w:rsidRDefault="003648BE" w:rsidP="003648BE">
            <w:pPr>
              <w:rPr>
                <w:sz w:val="18"/>
                <w:szCs w:val="18"/>
              </w:rPr>
            </w:pPr>
            <w:r w:rsidRPr="003E5A30">
              <w:rPr>
                <w:sz w:val="18"/>
                <w:szCs w:val="18"/>
              </w:rPr>
              <w:t>N</w:t>
            </w:r>
            <w:r>
              <w:rPr>
                <w:sz w:val="18"/>
                <w:szCs w:val="18"/>
              </w:rPr>
              <w:t>.s.</w:t>
            </w:r>
            <w:r w:rsidRPr="003E5A30">
              <w:rPr>
                <w:sz w:val="18"/>
                <w:szCs w:val="18"/>
              </w:rPr>
              <w:t xml:space="preserve"> </w:t>
            </w:r>
          </w:p>
        </w:tc>
      </w:tr>
      <w:tr w:rsidR="003648BE" w:rsidRPr="003E5A30" w14:paraId="7B3C90F9" w14:textId="77777777" w:rsidTr="0014185E">
        <w:tc>
          <w:tcPr>
            <w:tcW w:w="993" w:type="dxa"/>
            <w:vMerge/>
            <w:shd w:val="clear" w:color="auto" w:fill="auto"/>
          </w:tcPr>
          <w:p w14:paraId="72779ADB" w14:textId="77777777" w:rsidR="003648BE" w:rsidRPr="003E5A30" w:rsidRDefault="003648BE" w:rsidP="003648BE">
            <w:pPr>
              <w:rPr>
                <w:sz w:val="18"/>
                <w:szCs w:val="18"/>
              </w:rPr>
            </w:pPr>
          </w:p>
        </w:tc>
        <w:tc>
          <w:tcPr>
            <w:tcW w:w="1276" w:type="dxa"/>
            <w:shd w:val="clear" w:color="auto" w:fill="auto"/>
          </w:tcPr>
          <w:p w14:paraId="717CBC31" w14:textId="77777777" w:rsidR="003648BE" w:rsidRPr="003E5A30" w:rsidRDefault="003648BE" w:rsidP="003648BE">
            <w:pPr>
              <w:rPr>
                <w:sz w:val="18"/>
                <w:szCs w:val="18"/>
              </w:rPr>
            </w:pPr>
            <w:r w:rsidRPr="003E5A30">
              <w:rPr>
                <w:i/>
                <w:iCs/>
                <w:sz w:val="18"/>
                <w:szCs w:val="18"/>
              </w:rPr>
              <w:t>Zygophyllum xanthoxylum</w:t>
            </w:r>
          </w:p>
        </w:tc>
        <w:tc>
          <w:tcPr>
            <w:tcW w:w="1417" w:type="dxa"/>
            <w:shd w:val="clear" w:color="auto" w:fill="auto"/>
          </w:tcPr>
          <w:p w14:paraId="594C8EB9"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jplph.2016.05.009","ISSN":"01761617","abstract":"One main strategic adaptive mechanism adopted by succulent xerophyte species, resistance to drought stress is absorbing and accumulating large amounts of sodium (Na+) from poor and dry soil which was stored in photosynthesizing branches as well as leaves as major osmoregulators, while still accumulating and storing a great deal of silicon (Si) in roots to resist to arid environments. To understand the possible adaptive strategies underlying how Si accumulation stimulates growth and ameliorates the adverse environmental impacts of drought stress on the C3 succulent xerophyte Z. xanthoxylum, plants grown for 3 weeks were suffered different K2SiO3 concentrations (1.5–7.5mM) (3–15mM KCl as control) treatments in sand culture experiments. Plants were also treated with different osmotic stresses caused by polyethylene glycol (PEG 6000) and drought stress (maintain water content about 30% of field water capacity) (30% of FWC) with or without additional 2.5mMK2SiO3 (5mM KCl as control) treatment in sand culture and pot experiments, respectively. We found that 2.5mMK2SiO3 (5mM KCl as control) resulted in optimal plant growth and alleviated adverse influences of drought stress on Z. xanthoxylum, by strengthening the activities of superoxide dismutase, peroxidase and catalase, reducing membrane lipid peroxidation and decreasing soluble sugar and free proline concentrations, concomitantly, increasing tissue water content, leaf area and chlorophyll a concentration. The result of ion analysis indicated that the Si absorption of Z. xanthoxylum was markedly induced by drought stress and that the 2.5mMK2SiO3 (5mM KCl as control) treatment significantly increased the aboveground and root Si concentration under different osmotic stresses and 30% of field water capacity compared with the drought and drought with 5mM KCl treatments. Although the K+ concentration in root in the drought with 2.5mMK2SiO3 treatment was no significant changes compared with the drought treatment, K+ concentration in aboveground and root in drought with 2.5mMK2SiO3 treatment were significantly decreased by 42% and 65.2% compared with drought with 5mM KCl treatment under 30% of FWC, indicating that Si replaced the function of K+, thus stimulating the growth and mitigating adverse effects of Z. xanthoxylum under water deficit. These findings showed that the positive roles of Si in the drought tolerance of Z. xanthoxylum might be due to the ability of plant to accumulate a great quantity of Si and ut…","author":[{"dropping-particle":"","family":"Kang","given":"Jianjun","non-dropping-particle":"","parse-names":false,"suffix":""},{"dropping-particle":"","family":"Zhao","given":"Wenzhi","non-dropping-particle":"","parse-names":false,"suffix":""},{"dropping-particle":"","family":"Zhu","given":"Xi","non-dropping-particle":"","parse-names":false,"suffix":""}],"container-title":"Journal of Plant Physiology","id":"ITEM-1","issued":{"date-parts":[["2016"]]},"page":"76-86","publisher":"Elsevier GmbH.","title":"Silicon improves photosynthesis and strengthens enzyme activities in the C3 succulent xerophyte &lt;i&gt;Zygophyllum xanthoxylum&lt;/i&gt; under drought stress","type":"article-journal","volume":"199"},"uris":["http://www.mendeley.com/documents/?uuid=8a2417f8-6a2b-4dc7-a9c3-ba19b5504e2b"]}],"mendeley":{"formattedCitation":"(Kang et al., 2016)","manualFormatting":"Kang et al. (2016)","plainTextFormattedCitation":"(Kang et al., 2016)","previouslyFormattedCitation":"(Kang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Kang </w:t>
            </w:r>
            <w:r w:rsidRPr="00C3153C">
              <w:rPr>
                <w:i/>
                <w:noProof/>
                <w:sz w:val="18"/>
                <w:szCs w:val="18"/>
              </w:rPr>
              <w:t>et al</w:t>
            </w:r>
            <w:r w:rsidRPr="003E5A30">
              <w:rPr>
                <w:noProof/>
                <w:sz w:val="18"/>
                <w:szCs w:val="18"/>
              </w:rPr>
              <w:t>. (2016)</w:t>
            </w:r>
            <w:r w:rsidRPr="003E5A30">
              <w:rPr>
                <w:sz w:val="18"/>
                <w:szCs w:val="18"/>
              </w:rPr>
              <w:fldChar w:fldCharType="end"/>
            </w:r>
            <w:r w:rsidRPr="003E5A30">
              <w:rPr>
                <w:sz w:val="18"/>
                <w:szCs w:val="18"/>
              </w:rPr>
              <w:t xml:space="preserve"> </w:t>
            </w:r>
          </w:p>
        </w:tc>
        <w:tc>
          <w:tcPr>
            <w:tcW w:w="426" w:type="dxa"/>
            <w:shd w:val="clear" w:color="auto" w:fill="auto"/>
          </w:tcPr>
          <w:p w14:paraId="690C30D6" w14:textId="77777777" w:rsidR="003648BE" w:rsidRPr="003E5A30" w:rsidRDefault="003648BE" w:rsidP="003648BE">
            <w:pPr>
              <w:rPr>
                <w:sz w:val="18"/>
                <w:szCs w:val="18"/>
              </w:rPr>
            </w:pPr>
            <w:r w:rsidRPr="003E5A30">
              <w:rPr>
                <w:sz w:val="18"/>
                <w:szCs w:val="18"/>
              </w:rPr>
              <w:t>12</w:t>
            </w:r>
          </w:p>
        </w:tc>
        <w:tc>
          <w:tcPr>
            <w:tcW w:w="1842" w:type="dxa"/>
            <w:shd w:val="clear" w:color="auto" w:fill="auto"/>
          </w:tcPr>
          <w:p w14:paraId="13BA7596" w14:textId="77777777" w:rsidR="003648BE" w:rsidRPr="003E5A30" w:rsidRDefault="003648BE" w:rsidP="003648BE">
            <w:pPr>
              <w:rPr>
                <w:sz w:val="18"/>
                <w:szCs w:val="18"/>
              </w:rPr>
            </w:pPr>
            <w:r w:rsidRPr="003E5A30">
              <w:rPr>
                <w:sz w:val="18"/>
                <w:szCs w:val="18"/>
              </w:rPr>
              <w:t>2.5</w:t>
            </w:r>
          </w:p>
          <w:p w14:paraId="733DA7EC" w14:textId="77777777" w:rsidR="003648BE" w:rsidRPr="003E5A30" w:rsidRDefault="003648BE" w:rsidP="003648BE">
            <w:pPr>
              <w:rPr>
                <w:sz w:val="18"/>
                <w:szCs w:val="18"/>
              </w:rPr>
            </w:pPr>
            <w:r w:rsidRPr="003E5A30">
              <w:rPr>
                <w:sz w:val="18"/>
                <w:szCs w:val="18"/>
              </w:rPr>
              <w:t>mM K</w:t>
            </w:r>
            <w:r>
              <w:rPr>
                <w:sz w:val="18"/>
                <w:szCs w:val="18"/>
              </w:rPr>
              <w:t xml:space="preserve"> silicate</w:t>
            </w:r>
          </w:p>
        </w:tc>
        <w:tc>
          <w:tcPr>
            <w:tcW w:w="1276" w:type="dxa"/>
            <w:shd w:val="clear" w:color="auto" w:fill="auto"/>
          </w:tcPr>
          <w:p w14:paraId="1F5FFDED" w14:textId="77777777" w:rsidR="003648BE" w:rsidRPr="003E5A30" w:rsidRDefault="003648BE" w:rsidP="003648BE">
            <w:pPr>
              <w:rPr>
                <w:sz w:val="18"/>
                <w:szCs w:val="18"/>
              </w:rPr>
            </w:pPr>
            <w:r w:rsidRPr="003E5A30">
              <w:rPr>
                <w:sz w:val="18"/>
                <w:szCs w:val="18"/>
              </w:rPr>
              <w:t>30% FC</w:t>
            </w:r>
          </w:p>
        </w:tc>
        <w:tc>
          <w:tcPr>
            <w:tcW w:w="1418" w:type="dxa"/>
            <w:shd w:val="clear" w:color="auto" w:fill="auto"/>
          </w:tcPr>
          <w:p w14:paraId="409D23DF" w14:textId="1F2ECED1" w:rsidR="003648BE" w:rsidRPr="003E5A30" w:rsidRDefault="003648BE" w:rsidP="003648BE">
            <w:pPr>
              <w:rPr>
                <w:sz w:val="18"/>
                <w:szCs w:val="18"/>
              </w:rPr>
            </w:pPr>
            <w:r w:rsidRPr="003E5A30">
              <w:rPr>
                <w:sz w:val="18"/>
                <w:szCs w:val="18"/>
              </w:rPr>
              <w:t>After 4 weeks, for 10</w:t>
            </w:r>
            <w:r w:rsidR="00DD35E5">
              <w:rPr>
                <w:sz w:val="18"/>
                <w:szCs w:val="18"/>
              </w:rPr>
              <w:t xml:space="preserve"> </w:t>
            </w:r>
            <w:r w:rsidRPr="003E5A30">
              <w:rPr>
                <w:sz w:val="18"/>
                <w:szCs w:val="18"/>
              </w:rPr>
              <w:t>days</w:t>
            </w:r>
          </w:p>
        </w:tc>
        <w:tc>
          <w:tcPr>
            <w:tcW w:w="1559" w:type="dxa"/>
            <w:shd w:val="clear" w:color="auto" w:fill="auto"/>
          </w:tcPr>
          <w:p w14:paraId="6775F362" w14:textId="77777777" w:rsidR="003648BE" w:rsidRPr="003E5A30" w:rsidRDefault="003648BE" w:rsidP="003648BE">
            <w:pPr>
              <w:rPr>
                <w:sz w:val="18"/>
                <w:szCs w:val="18"/>
              </w:rPr>
            </w:pPr>
            <w:r w:rsidRPr="003E5A30">
              <w:rPr>
                <w:sz w:val="18"/>
                <w:szCs w:val="18"/>
              </w:rPr>
              <w:t>~5 weeks</w:t>
            </w:r>
          </w:p>
        </w:tc>
        <w:tc>
          <w:tcPr>
            <w:tcW w:w="1417" w:type="dxa"/>
            <w:shd w:val="clear" w:color="auto" w:fill="auto"/>
          </w:tcPr>
          <w:p w14:paraId="3306DA7B" w14:textId="77777777" w:rsidR="003648BE" w:rsidRPr="003E5A30" w:rsidRDefault="003648BE" w:rsidP="003648BE">
            <w:pPr>
              <w:rPr>
                <w:sz w:val="18"/>
                <w:szCs w:val="18"/>
              </w:rPr>
            </w:pPr>
            <w:r w:rsidRPr="003E5A30">
              <w:rPr>
                <w:sz w:val="18"/>
                <w:szCs w:val="18"/>
              </w:rPr>
              <w:t>Vermiculture</w:t>
            </w:r>
          </w:p>
        </w:tc>
        <w:tc>
          <w:tcPr>
            <w:tcW w:w="1985" w:type="dxa"/>
            <w:shd w:val="clear" w:color="auto" w:fill="auto"/>
          </w:tcPr>
          <w:p w14:paraId="28F87F65" w14:textId="77777777" w:rsidR="003648BE" w:rsidRPr="003E5A30" w:rsidRDefault="003648BE" w:rsidP="003648BE">
            <w:pPr>
              <w:rPr>
                <w:sz w:val="18"/>
                <w:szCs w:val="18"/>
              </w:rPr>
            </w:pPr>
            <w:r>
              <w:rPr>
                <w:sz w:val="18"/>
                <w:szCs w:val="18"/>
              </w:rPr>
              <w:t>+ + + +</w:t>
            </w:r>
          </w:p>
        </w:tc>
        <w:tc>
          <w:tcPr>
            <w:tcW w:w="2268" w:type="dxa"/>
            <w:shd w:val="clear" w:color="auto" w:fill="auto"/>
          </w:tcPr>
          <w:p w14:paraId="603C0FF2" w14:textId="77777777" w:rsidR="003648BE" w:rsidRPr="003E5A30" w:rsidRDefault="003648BE" w:rsidP="003648BE">
            <w:pPr>
              <w:rPr>
                <w:sz w:val="18"/>
                <w:szCs w:val="18"/>
              </w:rPr>
            </w:pPr>
            <w:r>
              <w:rPr>
                <w:sz w:val="18"/>
                <w:szCs w:val="18"/>
              </w:rPr>
              <w:t>– – –</w:t>
            </w:r>
          </w:p>
        </w:tc>
      </w:tr>
      <w:tr w:rsidR="003648BE" w:rsidRPr="003E5A30" w14:paraId="05124CC0" w14:textId="77777777" w:rsidTr="0014185E">
        <w:tc>
          <w:tcPr>
            <w:tcW w:w="993" w:type="dxa"/>
            <w:vMerge/>
            <w:shd w:val="clear" w:color="auto" w:fill="auto"/>
          </w:tcPr>
          <w:p w14:paraId="5D92AD65" w14:textId="77777777" w:rsidR="003648BE" w:rsidRPr="003E5A30" w:rsidRDefault="003648BE" w:rsidP="003648BE">
            <w:pPr>
              <w:rPr>
                <w:sz w:val="18"/>
                <w:szCs w:val="18"/>
              </w:rPr>
            </w:pPr>
          </w:p>
        </w:tc>
        <w:tc>
          <w:tcPr>
            <w:tcW w:w="1276" w:type="dxa"/>
            <w:shd w:val="clear" w:color="auto" w:fill="auto"/>
          </w:tcPr>
          <w:p w14:paraId="5F12EF28" w14:textId="77777777" w:rsidR="003648BE" w:rsidRPr="003E5A30" w:rsidRDefault="003648BE" w:rsidP="003648BE">
            <w:pPr>
              <w:rPr>
                <w:iCs/>
                <w:sz w:val="18"/>
                <w:szCs w:val="18"/>
              </w:rPr>
            </w:pPr>
            <w:r w:rsidRPr="003E5A30">
              <w:rPr>
                <w:iCs/>
                <w:sz w:val="18"/>
                <w:szCs w:val="18"/>
              </w:rPr>
              <w:t>Cucumber</w:t>
            </w:r>
          </w:p>
        </w:tc>
        <w:tc>
          <w:tcPr>
            <w:tcW w:w="1417" w:type="dxa"/>
            <w:shd w:val="clear" w:color="auto" w:fill="auto"/>
          </w:tcPr>
          <w:p w14:paraId="746DA7D9"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Ouzounidou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2DCD1343" w14:textId="77777777" w:rsidR="003648BE" w:rsidRPr="003E5A30" w:rsidRDefault="003648BE" w:rsidP="003648BE">
            <w:pPr>
              <w:rPr>
                <w:sz w:val="18"/>
                <w:szCs w:val="18"/>
              </w:rPr>
            </w:pPr>
            <w:r w:rsidRPr="003E5A30">
              <w:rPr>
                <w:sz w:val="18"/>
                <w:szCs w:val="18"/>
              </w:rPr>
              <w:t>12</w:t>
            </w:r>
          </w:p>
        </w:tc>
        <w:tc>
          <w:tcPr>
            <w:tcW w:w="1842" w:type="dxa"/>
            <w:shd w:val="clear" w:color="auto" w:fill="auto"/>
          </w:tcPr>
          <w:p w14:paraId="2F68CCAE" w14:textId="77777777" w:rsidR="003648BE" w:rsidRPr="003E5A30" w:rsidRDefault="003648BE" w:rsidP="003648BE">
            <w:pPr>
              <w:rPr>
                <w:sz w:val="18"/>
                <w:szCs w:val="18"/>
              </w:rPr>
            </w:pPr>
            <w:r w:rsidRPr="003E5A30">
              <w:rPr>
                <w:sz w:val="18"/>
                <w:szCs w:val="18"/>
              </w:rPr>
              <w:t>2.25 mM K silicate (foliar spray every 10 d</w:t>
            </w:r>
            <w:r>
              <w:rPr>
                <w:sz w:val="18"/>
                <w:szCs w:val="18"/>
              </w:rPr>
              <w:t>ays</w:t>
            </w:r>
            <w:r w:rsidRPr="003E5A30">
              <w:rPr>
                <w:sz w:val="18"/>
                <w:szCs w:val="18"/>
              </w:rPr>
              <w:t>)</w:t>
            </w:r>
          </w:p>
        </w:tc>
        <w:tc>
          <w:tcPr>
            <w:tcW w:w="1276" w:type="dxa"/>
            <w:shd w:val="clear" w:color="auto" w:fill="auto"/>
          </w:tcPr>
          <w:p w14:paraId="6280F2CB" w14:textId="77777777" w:rsidR="003648BE" w:rsidRPr="003E5A30" w:rsidRDefault="003648BE" w:rsidP="003648BE">
            <w:pPr>
              <w:rPr>
                <w:sz w:val="18"/>
                <w:szCs w:val="18"/>
              </w:rPr>
            </w:pPr>
            <w:r w:rsidRPr="003E5A30">
              <w:rPr>
                <w:sz w:val="18"/>
                <w:szCs w:val="18"/>
              </w:rPr>
              <w:t>Irrigation reduced by 50%</w:t>
            </w:r>
          </w:p>
        </w:tc>
        <w:tc>
          <w:tcPr>
            <w:tcW w:w="1418" w:type="dxa"/>
            <w:shd w:val="clear" w:color="auto" w:fill="auto"/>
          </w:tcPr>
          <w:p w14:paraId="07EF4FCF" w14:textId="77777777" w:rsidR="003648BE" w:rsidRPr="003E5A30" w:rsidRDefault="003648BE" w:rsidP="003648BE">
            <w:pPr>
              <w:rPr>
                <w:sz w:val="18"/>
                <w:szCs w:val="18"/>
              </w:rPr>
            </w:pPr>
            <w:r w:rsidRPr="003E5A30">
              <w:rPr>
                <w:sz w:val="18"/>
                <w:szCs w:val="18"/>
              </w:rPr>
              <w:t>~3 months</w:t>
            </w:r>
          </w:p>
        </w:tc>
        <w:tc>
          <w:tcPr>
            <w:tcW w:w="1559" w:type="dxa"/>
            <w:shd w:val="clear" w:color="auto" w:fill="auto"/>
          </w:tcPr>
          <w:p w14:paraId="02D5678F" w14:textId="77777777" w:rsidR="003648BE" w:rsidRPr="003E5A30" w:rsidRDefault="003648BE" w:rsidP="003648BE">
            <w:pPr>
              <w:rPr>
                <w:sz w:val="18"/>
                <w:szCs w:val="18"/>
              </w:rPr>
            </w:pPr>
            <w:r w:rsidRPr="003E5A30">
              <w:rPr>
                <w:sz w:val="18"/>
                <w:szCs w:val="18"/>
              </w:rPr>
              <w:t>When fruits ripe</w:t>
            </w:r>
          </w:p>
        </w:tc>
        <w:tc>
          <w:tcPr>
            <w:tcW w:w="1417" w:type="dxa"/>
            <w:shd w:val="clear" w:color="auto" w:fill="auto"/>
          </w:tcPr>
          <w:p w14:paraId="4FF284A2"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25D710B9" w14:textId="77777777" w:rsidR="003648BE" w:rsidRPr="003E5A30" w:rsidRDefault="003648BE" w:rsidP="003648BE">
            <w:pPr>
              <w:rPr>
                <w:sz w:val="18"/>
                <w:szCs w:val="18"/>
              </w:rPr>
            </w:pPr>
            <w:r w:rsidRPr="003E5A30">
              <w:rPr>
                <w:sz w:val="18"/>
                <w:szCs w:val="18"/>
              </w:rPr>
              <w:t xml:space="preserve">Sensitive: </w:t>
            </w:r>
            <w:r>
              <w:rPr>
                <w:sz w:val="18"/>
                <w:szCs w:val="18"/>
              </w:rPr>
              <w:t>+ + +</w:t>
            </w:r>
          </w:p>
          <w:p w14:paraId="46A959D4" w14:textId="77777777" w:rsidR="003648BE" w:rsidRPr="003E5A30" w:rsidRDefault="003648BE" w:rsidP="003648BE">
            <w:pPr>
              <w:rPr>
                <w:sz w:val="18"/>
                <w:szCs w:val="18"/>
              </w:rPr>
            </w:pPr>
            <w:r>
              <w:rPr>
                <w:sz w:val="18"/>
                <w:szCs w:val="18"/>
              </w:rPr>
              <w:t>T</w:t>
            </w:r>
            <w:r w:rsidRPr="003E5A30">
              <w:rPr>
                <w:sz w:val="18"/>
                <w:szCs w:val="18"/>
              </w:rPr>
              <w:t xml:space="preserve">olerant: </w:t>
            </w:r>
            <w:r>
              <w:rPr>
                <w:sz w:val="18"/>
                <w:szCs w:val="18"/>
              </w:rPr>
              <w:t>+ + + +</w:t>
            </w:r>
          </w:p>
        </w:tc>
        <w:tc>
          <w:tcPr>
            <w:tcW w:w="2268" w:type="dxa"/>
            <w:shd w:val="clear" w:color="auto" w:fill="auto"/>
          </w:tcPr>
          <w:p w14:paraId="69E804F0" w14:textId="77777777" w:rsidR="003648BE" w:rsidRPr="003E5A30" w:rsidRDefault="003648BE" w:rsidP="003648BE">
            <w:pPr>
              <w:rPr>
                <w:sz w:val="18"/>
                <w:szCs w:val="18"/>
              </w:rPr>
            </w:pPr>
            <w:r w:rsidRPr="003E5A30">
              <w:rPr>
                <w:sz w:val="18"/>
                <w:szCs w:val="18"/>
              </w:rPr>
              <w:t xml:space="preserve">Both cultivars: </w:t>
            </w:r>
            <w:r>
              <w:rPr>
                <w:sz w:val="18"/>
                <w:szCs w:val="18"/>
              </w:rPr>
              <w:t>– – –</w:t>
            </w:r>
          </w:p>
        </w:tc>
      </w:tr>
      <w:tr w:rsidR="003648BE" w:rsidRPr="003E5A30" w14:paraId="27B8F640" w14:textId="77777777" w:rsidTr="0014185E">
        <w:tc>
          <w:tcPr>
            <w:tcW w:w="993" w:type="dxa"/>
            <w:vMerge/>
            <w:shd w:val="clear" w:color="auto" w:fill="auto"/>
          </w:tcPr>
          <w:p w14:paraId="2A1701E5" w14:textId="77777777" w:rsidR="003648BE" w:rsidRPr="003E5A30" w:rsidRDefault="003648BE" w:rsidP="003648BE">
            <w:pPr>
              <w:rPr>
                <w:sz w:val="18"/>
                <w:szCs w:val="18"/>
              </w:rPr>
            </w:pPr>
          </w:p>
        </w:tc>
        <w:tc>
          <w:tcPr>
            <w:tcW w:w="1276" w:type="dxa"/>
            <w:shd w:val="clear" w:color="auto" w:fill="auto"/>
          </w:tcPr>
          <w:p w14:paraId="4FB0851C" w14:textId="77777777" w:rsidR="003648BE" w:rsidRPr="003E5A30" w:rsidRDefault="003648BE" w:rsidP="003648BE">
            <w:pPr>
              <w:rPr>
                <w:sz w:val="18"/>
                <w:szCs w:val="18"/>
              </w:rPr>
            </w:pPr>
            <w:r w:rsidRPr="003E5A30">
              <w:rPr>
                <w:sz w:val="18"/>
                <w:szCs w:val="18"/>
              </w:rPr>
              <w:t>Barley</w:t>
            </w:r>
          </w:p>
        </w:tc>
        <w:tc>
          <w:tcPr>
            <w:tcW w:w="1417" w:type="dxa"/>
            <w:shd w:val="clear" w:color="auto" w:fill="auto"/>
          </w:tcPr>
          <w:p w14:paraId="41EF519F"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envexpbot.2018.07.026","ISSN":"00988472","abstract":"Several studies have revealed that both sulfur (S) and silicon (Si) nutrition play a pivotal role in alleviating drought stress tolerance in plants. Additionally, Si application has also been reported to mitigate plant nutrient deficiency. However, to date there is no report that evaluates the performance and relevance of Si nutrition under S deficiency. In the present study, we explored the role of supplemental Si on S metabolism under combined S deficiency and osmotic stress. Barley plants were simultaneously subjected to polyethylene glycol (PEG)-induced osmotic stress under low or high S supply and Si nutrition. The results showed that Si supply regulated S and ABA metabolism at the transcriptional level under combined S deficiency and osmotic stress. The induction of the genes involved in S metabolism further contributed to the balance of redox potential by lowering the GSSG/GSH ratio and reducing H2O2 level in shoots. The transcriptional regulation of the genes involved in ABA biosynthesis and degradation pathways by Si reduced the level of shoot ABA under combined stress. Additionally, Si resulted in delayed leaf senescence under combined stresses by increasing chlorophyll levels, suppressing the expression of barley senescence gene HvS40, and reducing IAA levels. Therefore, shoots showed enhanced tolerance to osmotic stress under S deficiency as supported by higher sucrose concentrations, higher relative water content and higher shoot biomass. In roots under combined stress, Si induced the expression of the sulfur transporter HvST1;1 which resulted in a higher uptake of SO42− and NO3−. The higher root NO3- increased both glutamine and proline concentration. The higher sucrose in roots also increased root biomass, reflecting the tolerance of roots to osmotic stress. Our investigation reveals an important role of Si in transcriptionally regulating S and ABA metabolism under collective stress conditions manifested by S deficiency and osmotic stress.","author":[{"dropping-particle":"","family":"Maillard","given":"Anne","non-dropping-particle":"","parse-names":false,"suffix":""},{"dropping-particle":"","family":"Ali","given":"Nusrat","non-dropping-particle":"","parse-names":false,"suffix":""},{"dropping-particle":"","family":"Schwarzenberg","given":"Adrian","non-dropping-particle":"","parse-names":false,"suffix":""},{"dropping-particle":"","family":"Jamois","given":"Frank","non-dropping-particle":"","parse-names":false,"suffix":""},{"dropping-particle":"","family":"Yvin","given":"Jean Claude","non-dropping-particle":"","parse-names":false,"suffix":""},{"dropping-particle":"","family":"Hosseini","given":"Seyed Abdollah","non-dropping-particle":"","parse-names":false,"suffix":""}],"container-title":"Environmental and Experimental Botany","id":"ITEM-1","issue":"July","issued":{"date-parts":[["2018"]]},"page":"394-410","publisher":"Elsevier","title":"Silicon transcriptionally regulates sulfur and ABA metabolism and delays leaf senescence in barley under combined sulfur deficiency and osmotic stress","type":"article-journal","volume":"155"},"uris":["http://www.mendeley.com/documents/?uuid=d1356f81-1837-436b-9f93-8c9abbad4529"]}],"mendeley":{"formattedCitation":"(Maillard et al., 2018)","manualFormatting":"Maillard et al. (2018)","plainTextFormattedCitation":"(Maillard et al., 2018)","previouslyFormattedCitation":"(Maillard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Maillard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151B216C" w14:textId="77777777" w:rsidR="003648BE" w:rsidRPr="003E5A30" w:rsidRDefault="003648BE" w:rsidP="003648BE">
            <w:pPr>
              <w:rPr>
                <w:sz w:val="18"/>
                <w:szCs w:val="18"/>
              </w:rPr>
            </w:pPr>
            <w:r w:rsidRPr="003E5A30">
              <w:rPr>
                <w:sz w:val="18"/>
                <w:szCs w:val="18"/>
              </w:rPr>
              <w:t>8</w:t>
            </w:r>
          </w:p>
        </w:tc>
        <w:tc>
          <w:tcPr>
            <w:tcW w:w="1842" w:type="dxa"/>
            <w:shd w:val="clear" w:color="auto" w:fill="auto"/>
          </w:tcPr>
          <w:p w14:paraId="4CDDEBD9" w14:textId="77777777" w:rsidR="003648BE" w:rsidRPr="003E5A30" w:rsidRDefault="003648BE" w:rsidP="003648BE">
            <w:pPr>
              <w:rPr>
                <w:sz w:val="18"/>
                <w:szCs w:val="18"/>
              </w:rPr>
            </w:pPr>
            <w:r w:rsidRPr="003E5A30">
              <w:rPr>
                <w:sz w:val="18"/>
                <w:szCs w:val="18"/>
              </w:rPr>
              <w:t>1.5 mM silicic acid</w:t>
            </w:r>
          </w:p>
        </w:tc>
        <w:tc>
          <w:tcPr>
            <w:tcW w:w="1276" w:type="dxa"/>
            <w:shd w:val="clear" w:color="auto" w:fill="auto"/>
          </w:tcPr>
          <w:p w14:paraId="78ADC5D6" w14:textId="77777777" w:rsidR="003648BE" w:rsidRPr="003E5A30" w:rsidRDefault="003648BE" w:rsidP="003648BE">
            <w:pPr>
              <w:rPr>
                <w:sz w:val="18"/>
                <w:szCs w:val="18"/>
              </w:rPr>
            </w:pPr>
            <w:r w:rsidRPr="003E5A30">
              <w:rPr>
                <w:sz w:val="18"/>
                <w:szCs w:val="18"/>
              </w:rPr>
              <w:t xml:space="preserve">190 </w:t>
            </w:r>
            <w:r>
              <w:rPr>
                <w:sz w:val="18"/>
                <w:szCs w:val="18"/>
              </w:rPr>
              <w:t xml:space="preserve">g </w:t>
            </w:r>
            <w:r w:rsidRPr="003E5A30">
              <w:rPr>
                <w:sz w:val="18"/>
                <w:szCs w:val="18"/>
              </w:rPr>
              <w:t>L</w:t>
            </w:r>
            <w:r>
              <w:rPr>
                <w:sz w:val="18"/>
                <w:szCs w:val="18"/>
                <w:vertAlign w:val="superscript"/>
              </w:rPr>
              <w:t>-1</w:t>
            </w:r>
            <w:r w:rsidRPr="003E5A30">
              <w:rPr>
                <w:sz w:val="18"/>
                <w:szCs w:val="18"/>
              </w:rPr>
              <w:t xml:space="preserve">  PEG-6000</w:t>
            </w:r>
          </w:p>
        </w:tc>
        <w:tc>
          <w:tcPr>
            <w:tcW w:w="1418" w:type="dxa"/>
            <w:shd w:val="clear" w:color="auto" w:fill="auto"/>
          </w:tcPr>
          <w:p w14:paraId="3D8B930F" w14:textId="77777777" w:rsidR="003648BE" w:rsidRPr="003E5A30" w:rsidRDefault="003648BE" w:rsidP="003648BE">
            <w:pPr>
              <w:rPr>
                <w:sz w:val="18"/>
                <w:szCs w:val="18"/>
              </w:rPr>
            </w:pPr>
            <w:r w:rsidRPr="003E5A30">
              <w:rPr>
                <w:sz w:val="18"/>
                <w:szCs w:val="18"/>
              </w:rPr>
              <w:t>4 days</w:t>
            </w:r>
          </w:p>
        </w:tc>
        <w:tc>
          <w:tcPr>
            <w:tcW w:w="1559" w:type="dxa"/>
            <w:shd w:val="clear" w:color="auto" w:fill="auto"/>
          </w:tcPr>
          <w:p w14:paraId="2E958B14" w14:textId="77777777" w:rsidR="003648BE" w:rsidRPr="003E5A30" w:rsidRDefault="003648BE" w:rsidP="003648BE">
            <w:pPr>
              <w:rPr>
                <w:sz w:val="18"/>
                <w:szCs w:val="18"/>
              </w:rPr>
            </w:pPr>
            <w:r w:rsidRPr="003E5A30">
              <w:rPr>
                <w:sz w:val="18"/>
                <w:szCs w:val="18"/>
              </w:rPr>
              <w:t>2 weeks</w:t>
            </w:r>
          </w:p>
        </w:tc>
        <w:tc>
          <w:tcPr>
            <w:tcW w:w="1417" w:type="dxa"/>
            <w:shd w:val="clear" w:color="auto" w:fill="auto"/>
          </w:tcPr>
          <w:p w14:paraId="3A0555EF" w14:textId="77777777" w:rsidR="003648BE" w:rsidRPr="003E5A30" w:rsidRDefault="003648BE" w:rsidP="003648BE">
            <w:pPr>
              <w:rPr>
                <w:sz w:val="18"/>
                <w:szCs w:val="18"/>
              </w:rPr>
            </w:pPr>
            <w:r w:rsidRPr="003E5A30">
              <w:rPr>
                <w:sz w:val="18"/>
                <w:szCs w:val="18"/>
              </w:rPr>
              <w:t>Hydroponics</w:t>
            </w:r>
          </w:p>
        </w:tc>
        <w:tc>
          <w:tcPr>
            <w:tcW w:w="1985" w:type="dxa"/>
            <w:shd w:val="clear" w:color="auto" w:fill="auto"/>
          </w:tcPr>
          <w:p w14:paraId="79BE793A" w14:textId="77777777" w:rsidR="003648BE" w:rsidRPr="003E5A30" w:rsidRDefault="003648BE" w:rsidP="003648BE">
            <w:pPr>
              <w:rPr>
                <w:sz w:val="18"/>
                <w:szCs w:val="18"/>
              </w:rPr>
            </w:pPr>
            <w:r w:rsidRPr="003E5A30">
              <w:rPr>
                <w:sz w:val="18"/>
                <w:szCs w:val="18"/>
              </w:rPr>
              <w:t>N</w:t>
            </w:r>
            <w:r>
              <w:rPr>
                <w:sz w:val="18"/>
                <w:szCs w:val="18"/>
              </w:rPr>
              <w:t>.s.</w:t>
            </w:r>
          </w:p>
        </w:tc>
        <w:tc>
          <w:tcPr>
            <w:tcW w:w="2268" w:type="dxa"/>
            <w:shd w:val="clear" w:color="auto" w:fill="auto"/>
          </w:tcPr>
          <w:p w14:paraId="1B3DAA3F" w14:textId="77777777" w:rsidR="003648BE" w:rsidRPr="003E5A30" w:rsidRDefault="003648BE" w:rsidP="003648BE">
            <w:pPr>
              <w:rPr>
                <w:sz w:val="18"/>
                <w:szCs w:val="18"/>
              </w:rPr>
            </w:pPr>
            <w:r>
              <w:rPr>
                <w:sz w:val="18"/>
                <w:szCs w:val="18"/>
              </w:rPr>
              <w:t>N.s.</w:t>
            </w:r>
          </w:p>
        </w:tc>
      </w:tr>
      <w:tr w:rsidR="003648BE" w:rsidRPr="003E5A30" w14:paraId="7161EBE1" w14:textId="77777777" w:rsidTr="0014185E">
        <w:tc>
          <w:tcPr>
            <w:tcW w:w="993" w:type="dxa"/>
            <w:vMerge/>
            <w:shd w:val="clear" w:color="auto" w:fill="auto"/>
          </w:tcPr>
          <w:p w14:paraId="7DCBB409" w14:textId="77777777" w:rsidR="003648BE" w:rsidRPr="003E5A30" w:rsidRDefault="003648BE" w:rsidP="003648BE">
            <w:pPr>
              <w:rPr>
                <w:sz w:val="18"/>
                <w:szCs w:val="18"/>
              </w:rPr>
            </w:pPr>
          </w:p>
        </w:tc>
        <w:tc>
          <w:tcPr>
            <w:tcW w:w="1276" w:type="dxa"/>
            <w:shd w:val="clear" w:color="auto" w:fill="auto"/>
          </w:tcPr>
          <w:p w14:paraId="0AC6C5B8" w14:textId="77777777" w:rsidR="003648BE" w:rsidRPr="003E5A30" w:rsidRDefault="003648BE" w:rsidP="003648BE">
            <w:pPr>
              <w:rPr>
                <w:sz w:val="18"/>
                <w:szCs w:val="18"/>
              </w:rPr>
            </w:pPr>
            <w:r w:rsidRPr="003E5A30">
              <w:rPr>
                <w:sz w:val="18"/>
                <w:szCs w:val="18"/>
              </w:rPr>
              <w:t>Strawberry</w:t>
            </w:r>
          </w:p>
        </w:tc>
        <w:tc>
          <w:tcPr>
            <w:tcW w:w="1417" w:type="dxa"/>
            <w:shd w:val="clear" w:color="auto" w:fill="auto"/>
          </w:tcPr>
          <w:p w14:paraId="069BCE7B"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16/j.hpj.2018.09.004","ISBN":"8415683111","ISSN":"24680141","abstract":"Water stress is a major factor that limits agricultural crop production. Silicon (Si) is generally considered as a beneficial element for the growth of higher plants, especially for those grown under stressful environment. This study was conducted to examine the effects of Si on growth and development of strawberry (Fragaria × ananassa ‘Camarosa’) under water stress conditions. A factorial experiment, in a completely randomized design, was used to investigate the effects of three irrigation levels and four Si treatments consisting of 0, 5, 10, and 15 mmol·L −1 potassium silicate (K 2 SiO 3 ). The results showed that an increase in the levels of water stress caused a decrease in most of the quantitative characteristics such as specific leaf area, chlorophyll fluorescence, net photosynthesis rate, and stomata conductance; addition of Si significantly increased most of the mentioned factors; water stress increased electrolyte leakage, proline, and water use efficiency (WUE); Si treatment significantly decreased transpiration rate and improved chlorophyll content and WUE. Water stress stimulated mineral nutrient absorption whereas Si application decreased it under water stress. In conclusion, it was found that in most of the investigated factors, 10 mmol·L −1 potassium silicate had the best effect on growth and development of strawberry. Besides, Si application had beneficial effects on strawberry plants and the addition of it could alleviate water stress.","author":[{"dropping-particle":"","family":"Dehghanipoodeh","given":"Safoora","non-dropping-particle":"","parse-names":false,"suffix":""},{"dropping-particle":"","family":"Ghobadi","given":"Cyrus","non-dropping-particle":"","parse-names":false,"suffix":""},{"dropping-particle":"","family":"Baninasab","given":"Bahram","non-dropping-particle":"","parse-names":false,"suffix":""},{"dropping-particle":"","family":"Gheysari","given":"Mahdi","non-dropping-particle":"","parse-names":false,"suffix":""},{"dropping-particle":"","family":"Shiranibidabadi","given":"Siamak","non-dropping-particle":"","parse-names":false,"suffix":""}],"container-title":"Horticultural Plant Journal","id":"ITEM-1","issue":"6","issued":{"date-parts":[["2018","11"]]},"page":"226-232","publisher":"Elsevier B.V.","title":"Effect of Silicon on Growth and Development of Strawberry under Water Deficit Conditions","type":"article-journal","volume":"4"},"uris":["http://www.mendeley.com/documents/?uuid=bd8ce723-fc9b-4e2e-89cf-16bb148db214"]}],"mendeley":{"formattedCitation":"(Dehghanipoodeh et al., 2018)","manualFormatting":"Dehghanipoodeh et al. (2018)","plainTextFormattedCitation":"(Dehghanipoodeh et al., 2018)","previouslyFormattedCitation":"(Dehghanipoodeh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Dehghanipoodeh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224D05B9" w14:textId="77777777" w:rsidR="003648BE" w:rsidRPr="003E5A30" w:rsidRDefault="003648BE" w:rsidP="003648BE">
            <w:pPr>
              <w:rPr>
                <w:sz w:val="18"/>
                <w:szCs w:val="18"/>
              </w:rPr>
            </w:pPr>
            <w:r w:rsidRPr="003E5A30">
              <w:rPr>
                <w:sz w:val="18"/>
                <w:szCs w:val="18"/>
              </w:rPr>
              <w:t>4</w:t>
            </w:r>
          </w:p>
        </w:tc>
        <w:tc>
          <w:tcPr>
            <w:tcW w:w="1842" w:type="dxa"/>
            <w:shd w:val="clear" w:color="auto" w:fill="auto"/>
          </w:tcPr>
          <w:p w14:paraId="7FE15728" w14:textId="77777777" w:rsidR="003648BE" w:rsidRPr="003E5A30" w:rsidRDefault="003648BE" w:rsidP="003648BE">
            <w:pPr>
              <w:rPr>
                <w:sz w:val="18"/>
                <w:szCs w:val="18"/>
              </w:rPr>
            </w:pPr>
            <w:r w:rsidRPr="003E5A30">
              <w:rPr>
                <w:sz w:val="18"/>
                <w:szCs w:val="18"/>
              </w:rPr>
              <w:t>10 mM K silicate</w:t>
            </w:r>
          </w:p>
        </w:tc>
        <w:tc>
          <w:tcPr>
            <w:tcW w:w="1276" w:type="dxa"/>
            <w:shd w:val="clear" w:color="auto" w:fill="auto"/>
          </w:tcPr>
          <w:p w14:paraId="02D98848" w14:textId="77777777" w:rsidR="003648BE" w:rsidRPr="003E5A30" w:rsidRDefault="003648BE" w:rsidP="003648BE">
            <w:pPr>
              <w:rPr>
                <w:sz w:val="18"/>
                <w:szCs w:val="18"/>
              </w:rPr>
            </w:pPr>
            <w:r w:rsidRPr="003E5A30">
              <w:rPr>
                <w:sz w:val="18"/>
                <w:szCs w:val="18"/>
              </w:rPr>
              <w:t>0.75 soil moisture depletion</w:t>
            </w:r>
          </w:p>
        </w:tc>
        <w:tc>
          <w:tcPr>
            <w:tcW w:w="1418" w:type="dxa"/>
            <w:shd w:val="clear" w:color="auto" w:fill="auto"/>
          </w:tcPr>
          <w:p w14:paraId="6E4DD140" w14:textId="77777777" w:rsidR="003648BE" w:rsidRPr="003E5A30" w:rsidRDefault="003648BE" w:rsidP="003648BE">
            <w:pPr>
              <w:rPr>
                <w:sz w:val="18"/>
                <w:szCs w:val="18"/>
              </w:rPr>
            </w:pPr>
            <w:r w:rsidRPr="003E5A30">
              <w:rPr>
                <w:sz w:val="18"/>
                <w:szCs w:val="18"/>
              </w:rPr>
              <w:t>3 months</w:t>
            </w:r>
          </w:p>
        </w:tc>
        <w:tc>
          <w:tcPr>
            <w:tcW w:w="1559" w:type="dxa"/>
            <w:shd w:val="clear" w:color="auto" w:fill="auto"/>
          </w:tcPr>
          <w:p w14:paraId="3A616CB4" w14:textId="77777777" w:rsidR="003648BE" w:rsidRPr="003E5A30" w:rsidRDefault="003648BE" w:rsidP="003648BE">
            <w:pPr>
              <w:rPr>
                <w:sz w:val="18"/>
                <w:szCs w:val="18"/>
              </w:rPr>
            </w:pPr>
            <w:r w:rsidRPr="003E5A30">
              <w:rPr>
                <w:sz w:val="18"/>
                <w:szCs w:val="18"/>
              </w:rPr>
              <w:t>7 months</w:t>
            </w:r>
          </w:p>
        </w:tc>
        <w:tc>
          <w:tcPr>
            <w:tcW w:w="1417" w:type="dxa"/>
            <w:shd w:val="clear" w:color="auto" w:fill="auto"/>
          </w:tcPr>
          <w:p w14:paraId="469407E3" w14:textId="77777777" w:rsidR="003648BE" w:rsidRPr="003E5A30" w:rsidRDefault="003648BE" w:rsidP="003648BE">
            <w:pPr>
              <w:rPr>
                <w:sz w:val="18"/>
                <w:szCs w:val="18"/>
              </w:rPr>
            </w:pPr>
            <w:r w:rsidRPr="003E5A30">
              <w:rPr>
                <w:sz w:val="18"/>
                <w:szCs w:val="18"/>
              </w:rPr>
              <w:t>1:1:1 Soil:Peat:Perlite</w:t>
            </w:r>
          </w:p>
        </w:tc>
        <w:tc>
          <w:tcPr>
            <w:tcW w:w="1985" w:type="dxa"/>
            <w:shd w:val="clear" w:color="auto" w:fill="auto"/>
          </w:tcPr>
          <w:p w14:paraId="37FF68C8" w14:textId="77777777" w:rsidR="003648BE" w:rsidRPr="003E5A30" w:rsidRDefault="003648BE" w:rsidP="003648BE">
            <w:pPr>
              <w:rPr>
                <w:sz w:val="18"/>
                <w:szCs w:val="18"/>
              </w:rPr>
            </w:pPr>
            <w:r>
              <w:rPr>
                <w:sz w:val="18"/>
                <w:szCs w:val="18"/>
              </w:rPr>
              <w:t>+ + +</w:t>
            </w:r>
          </w:p>
        </w:tc>
        <w:tc>
          <w:tcPr>
            <w:tcW w:w="2268" w:type="dxa"/>
            <w:shd w:val="clear" w:color="auto" w:fill="auto"/>
          </w:tcPr>
          <w:p w14:paraId="5C6387E9" w14:textId="77777777" w:rsidR="003648BE" w:rsidRPr="003E5A30" w:rsidRDefault="003648BE" w:rsidP="003648BE">
            <w:pPr>
              <w:rPr>
                <w:sz w:val="18"/>
                <w:szCs w:val="18"/>
              </w:rPr>
            </w:pPr>
            <w:r>
              <w:rPr>
                <w:sz w:val="18"/>
                <w:szCs w:val="18"/>
              </w:rPr>
              <w:t>+ + + +</w:t>
            </w:r>
          </w:p>
        </w:tc>
      </w:tr>
      <w:tr w:rsidR="003648BE" w:rsidRPr="003E5A30" w14:paraId="2756B8E6" w14:textId="77777777" w:rsidTr="0014185E">
        <w:tc>
          <w:tcPr>
            <w:tcW w:w="993" w:type="dxa"/>
            <w:vMerge/>
            <w:shd w:val="clear" w:color="auto" w:fill="auto"/>
          </w:tcPr>
          <w:p w14:paraId="14E4CE91" w14:textId="77777777" w:rsidR="003648BE" w:rsidRPr="003E5A30" w:rsidRDefault="003648BE" w:rsidP="003648BE">
            <w:pPr>
              <w:rPr>
                <w:sz w:val="18"/>
                <w:szCs w:val="18"/>
              </w:rPr>
            </w:pPr>
          </w:p>
        </w:tc>
        <w:tc>
          <w:tcPr>
            <w:tcW w:w="1276" w:type="dxa"/>
            <w:shd w:val="clear" w:color="auto" w:fill="auto"/>
          </w:tcPr>
          <w:p w14:paraId="28D54248" w14:textId="0CEEA44D" w:rsidR="003648BE" w:rsidRPr="003E5A30" w:rsidRDefault="003648BE" w:rsidP="003648BE">
            <w:pPr>
              <w:rPr>
                <w:sz w:val="18"/>
                <w:szCs w:val="18"/>
              </w:rPr>
            </w:pPr>
            <w:r w:rsidRPr="003E5A30">
              <w:rPr>
                <w:sz w:val="18"/>
                <w:szCs w:val="18"/>
              </w:rPr>
              <w:t>Strawberry</w:t>
            </w:r>
          </w:p>
        </w:tc>
        <w:tc>
          <w:tcPr>
            <w:tcW w:w="1417" w:type="dxa"/>
            <w:shd w:val="clear" w:color="auto" w:fill="auto"/>
          </w:tcPr>
          <w:p w14:paraId="185C8113" w14:textId="3A21E82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90/agronomy9010041","ISBN":"4971145923","ISSN":"2073-4395","abstract":"Silicon (Si) is a beneficial element that alleviates the effects of stress factors including drought (D). Strawberry is a Si-accumulator species sensitive to D; however, the function of Si in this species is obscure. This study was conducted to examine the effect of Si and inoculation with an arbuscular mycorrhizal fungus (AMF) on physiological and biochemical responses of strawberry plants under D. Plants were grown for six weeks in perlite and irrigated with a nutrient solution. The effect of Si (3 mmol L‒1), AMF (Rhizophagus clarus) and D (mild and severe D) was studied on growth, water relations, mycorrhization, antioxidative defense, osmolytes concentration, and micronutrients status. Si and AMF significantly enhanced plant biomass production by increasing photosynthesis rate, water content and use efficiency, antioxidant enzyme defense, and the nutritional status of particularly Zn. In contrast to the roots, osmotic adjustment did not contribute to the increase of leaf water content suggesting a different strategy of both Si and AMF for improving water status in the leaves and roots. Our results demonstrated a synergistic effect of AMF and Si on improving the growth of strawberry not only under D but also under control conditions.","author":[{"dropping-particle":"","family":"Moradtalab","given":"Narges","non-dropping-particle":"","parse-names":false,"suffix":""},{"dropping-particle":"","family":"Hajiboland","given":"Roghieh","non-dropping-particle":"","parse-names":false,"suffix":""},{"dropping-particle":"","family":"Aliasgharzad","given":"Nasser","non-dropping-particle":"","parse-names":false,"suffix":""},{"dropping-particle":"","family":"Hartmann","given":"Tobias E.","non-dropping-particle":"","parse-names":false,"suffix":""},{"dropping-particle":"","family":"Neumann","given":"Günter","non-dropping-particle":"","parse-names":false,"suffix":""}],"container-title":"Agronomy","id":"ITEM-1","issue":"1","issued":{"date-parts":[["2019","1","21"]]},"page":"41","title":"Silicon and the Association with an Arbuscular-Mycorrhizal Fungus (Rhizophagus clarus) Mitigate the Adverse Effects of Drought Stress on Strawberry","type":"article-journal","volume":"9"},"uris":["http://www.mendeley.com/documents/?uuid=1476ac9f-8d13-4e1b-82f9-baa447850e4b"]}],"mendeley":{"formattedCitation":"(Moradtalab et al., 2019)","manualFormatting":"Moradtalab et al. (2019)","plainTextFormattedCitation":"(Moradtalab et al., 2019)","previouslyFormattedCitation":"(Moradtalab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oradtalab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2FD0833B" w14:textId="41D3F343" w:rsidR="003648BE" w:rsidRPr="003E5A30" w:rsidRDefault="003648BE" w:rsidP="003648BE">
            <w:pPr>
              <w:rPr>
                <w:sz w:val="18"/>
                <w:szCs w:val="18"/>
              </w:rPr>
            </w:pPr>
            <w:r w:rsidRPr="003E5A30">
              <w:rPr>
                <w:sz w:val="18"/>
                <w:szCs w:val="18"/>
              </w:rPr>
              <w:t>2</w:t>
            </w:r>
          </w:p>
        </w:tc>
        <w:tc>
          <w:tcPr>
            <w:tcW w:w="1842" w:type="dxa"/>
            <w:shd w:val="clear" w:color="auto" w:fill="auto"/>
          </w:tcPr>
          <w:p w14:paraId="6D47334A" w14:textId="7B283C09" w:rsidR="003648BE" w:rsidRDefault="003648BE" w:rsidP="003648BE">
            <w:pPr>
              <w:rPr>
                <w:sz w:val="18"/>
                <w:szCs w:val="18"/>
              </w:rPr>
            </w:pPr>
            <w:r w:rsidRPr="003E5A30">
              <w:rPr>
                <w:sz w:val="18"/>
                <w:szCs w:val="18"/>
              </w:rPr>
              <w:t>0.6 mM Na silicate</w:t>
            </w:r>
          </w:p>
        </w:tc>
        <w:tc>
          <w:tcPr>
            <w:tcW w:w="1276" w:type="dxa"/>
            <w:shd w:val="clear" w:color="auto" w:fill="auto"/>
          </w:tcPr>
          <w:p w14:paraId="5F879B50" w14:textId="51941849" w:rsidR="003648BE" w:rsidRPr="003E5A30" w:rsidRDefault="003648BE" w:rsidP="003648BE">
            <w:pPr>
              <w:rPr>
                <w:sz w:val="18"/>
                <w:szCs w:val="18"/>
              </w:rPr>
            </w:pPr>
            <w:r w:rsidRPr="003E5A30">
              <w:rPr>
                <w:sz w:val="18"/>
                <w:szCs w:val="18"/>
              </w:rPr>
              <w:t xml:space="preserve">35% </w:t>
            </w:r>
            <w:r>
              <w:rPr>
                <w:sz w:val="18"/>
                <w:szCs w:val="18"/>
              </w:rPr>
              <w:t>WHC</w:t>
            </w:r>
          </w:p>
        </w:tc>
        <w:tc>
          <w:tcPr>
            <w:tcW w:w="1418" w:type="dxa"/>
            <w:shd w:val="clear" w:color="auto" w:fill="auto"/>
          </w:tcPr>
          <w:p w14:paraId="705E2899" w14:textId="39747B77" w:rsidR="003648BE" w:rsidRPr="003E5A30" w:rsidRDefault="003648BE" w:rsidP="003648BE">
            <w:pPr>
              <w:rPr>
                <w:sz w:val="18"/>
                <w:szCs w:val="18"/>
              </w:rPr>
            </w:pPr>
            <w:r w:rsidRPr="003E5A30">
              <w:rPr>
                <w:sz w:val="18"/>
                <w:szCs w:val="18"/>
              </w:rPr>
              <w:t>4 weeks</w:t>
            </w:r>
          </w:p>
        </w:tc>
        <w:tc>
          <w:tcPr>
            <w:tcW w:w="1559" w:type="dxa"/>
            <w:shd w:val="clear" w:color="auto" w:fill="auto"/>
          </w:tcPr>
          <w:p w14:paraId="67485BEF" w14:textId="44B160FE" w:rsidR="003648BE" w:rsidRPr="003E5A30" w:rsidRDefault="003648BE" w:rsidP="003648BE">
            <w:pPr>
              <w:rPr>
                <w:sz w:val="18"/>
                <w:szCs w:val="18"/>
              </w:rPr>
            </w:pPr>
            <w:r w:rsidRPr="003E5A30">
              <w:rPr>
                <w:sz w:val="18"/>
                <w:szCs w:val="18"/>
              </w:rPr>
              <w:t>6 weeks</w:t>
            </w:r>
          </w:p>
        </w:tc>
        <w:tc>
          <w:tcPr>
            <w:tcW w:w="1417" w:type="dxa"/>
            <w:shd w:val="clear" w:color="auto" w:fill="auto"/>
          </w:tcPr>
          <w:p w14:paraId="5DFBBE75" w14:textId="63E2C52A" w:rsidR="003648BE" w:rsidRPr="003E5A30" w:rsidRDefault="003648BE" w:rsidP="003648BE">
            <w:pPr>
              <w:rPr>
                <w:sz w:val="18"/>
                <w:szCs w:val="18"/>
              </w:rPr>
            </w:pPr>
            <w:r w:rsidRPr="003E5A30">
              <w:rPr>
                <w:sz w:val="18"/>
                <w:szCs w:val="18"/>
              </w:rPr>
              <w:t>Hydroponics</w:t>
            </w:r>
          </w:p>
        </w:tc>
        <w:tc>
          <w:tcPr>
            <w:tcW w:w="1985" w:type="dxa"/>
            <w:shd w:val="clear" w:color="auto" w:fill="auto"/>
          </w:tcPr>
          <w:p w14:paraId="1DC67828" w14:textId="0DB2D4BF" w:rsidR="003648BE" w:rsidRDefault="003648BE" w:rsidP="003648BE">
            <w:pPr>
              <w:rPr>
                <w:sz w:val="18"/>
                <w:szCs w:val="18"/>
              </w:rPr>
            </w:pPr>
            <w:r>
              <w:rPr>
                <w:sz w:val="18"/>
                <w:szCs w:val="18"/>
              </w:rPr>
              <w:t>+ + +</w:t>
            </w:r>
          </w:p>
        </w:tc>
        <w:tc>
          <w:tcPr>
            <w:tcW w:w="2268" w:type="dxa"/>
            <w:shd w:val="clear" w:color="auto" w:fill="auto"/>
          </w:tcPr>
          <w:p w14:paraId="209859DD" w14:textId="77777777" w:rsidR="003648BE" w:rsidRDefault="003648BE" w:rsidP="003648BE">
            <w:pPr>
              <w:rPr>
                <w:sz w:val="18"/>
                <w:szCs w:val="18"/>
              </w:rPr>
            </w:pPr>
            <w:r>
              <w:rPr>
                <w:sz w:val="18"/>
                <w:szCs w:val="18"/>
              </w:rPr>
              <w:t>Shoot: – – –</w:t>
            </w:r>
          </w:p>
          <w:p w14:paraId="61FC4E5A" w14:textId="0FBC28CA" w:rsidR="003648BE" w:rsidRDefault="003648BE" w:rsidP="003648BE">
            <w:pPr>
              <w:rPr>
                <w:sz w:val="18"/>
                <w:szCs w:val="18"/>
              </w:rPr>
            </w:pPr>
            <w:r>
              <w:rPr>
                <w:sz w:val="18"/>
                <w:szCs w:val="18"/>
              </w:rPr>
              <w:t>Root:</w:t>
            </w:r>
            <w:r w:rsidRPr="003E5A30">
              <w:rPr>
                <w:sz w:val="18"/>
                <w:szCs w:val="18"/>
              </w:rPr>
              <w:t xml:space="preserve"> </w:t>
            </w:r>
            <w:r>
              <w:rPr>
                <w:sz w:val="18"/>
                <w:szCs w:val="18"/>
              </w:rPr>
              <w:t>+ + + + +</w:t>
            </w:r>
            <w:r w:rsidRPr="003E5A30">
              <w:rPr>
                <w:sz w:val="18"/>
                <w:szCs w:val="18"/>
              </w:rPr>
              <w:t xml:space="preserve"> </w:t>
            </w:r>
          </w:p>
        </w:tc>
      </w:tr>
      <w:tr w:rsidR="003648BE" w:rsidRPr="003E5A30" w14:paraId="353249B1" w14:textId="77777777" w:rsidTr="0014185E">
        <w:tc>
          <w:tcPr>
            <w:tcW w:w="993" w:type="dxa"/>
            <w:vMerge/>
            <w:shd w:val="clear" w:color="auto" w:fill="auto"/>
          </w:tcPr>
          <w:p w14:paraId="54A308B4" w14:textId="77777777" w:rsidR="003648BE" w:rsidRPr="003E5A30" w:rsidRDefault="003648BE" w:rsidP="003648BE">
            <w:pPr>
              <w:rPr>
                <w:sz w:val="18"/>
                <w:szCs w:val="18"/>
              </w:rPr>
            </w:pPr>
          </w:p>
        </w:tc>
        <w:tc>
          <w:tcPr>
            <w:tcW w:w="1276" w:type="dxa"/>
            <w:shd w:val="clear" w:color="auto" w:fill="auto"/>
          </w:tcPr>
          <w:p w14:paraId="0D91C5DF" w14:textId="77777777" w:rsidR="003648BE" w:rsidRPr="003E5A30" w:rsidRDefault="003648BE" w:rsidP="003648BE">
            <w:pPr>
              <w:rPr>
                <w:sz w:val="18"/>
                <w:szCs w:val="18"/>
              </w:rPr>
            </w:pPr>
            <w:r w:rsidRPr="003E5A30">
              <w:rPr>
                <w:sz w:val="18"/>
                <w:szCs w:val="18"/>
              </w:rPr>
              <w:t>Rice</w:t>
            </w:r>
          </w:p>
        </w:tc>
        <w:tc>
          <w:tcPr>
            <w:tcW w:w="1417" w:type="dxa"/>
            <w:shd w:val="clear" w:color="auto" w:fill="auto"/>
          </w:tcPr>
          <w:p w14:paraId="2C60C5BE"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111/jac.12327","ISSN":"1439037X","abstract":"Silicon has been reported to reduce drought stress on many crops, but limited studies have evaluated this effect with rice using calcium silicate slag from the phosphorus fertilizer industry as a source of Si. A greenhouse study was performed to address this issue. Four slag rates (0, 1,000, 2,000 and 4,000 mg/kg) and two application methods (surface application and incorporation) were evaluated under two moisture regimes (flood and 50% field capacity) for drought stress mitigation in a mineral soil that is typical for rice production. Slag application significantly elevated plant-available Si in the soil and Si accumulation in plant tissues, and tended to improve rice shoot and root biomass relative to the untreated control under both flooding and drought stress. Increased carbon isotope discrimination (</w:instrText>
            </w:r>
            <w:r w:rsidRPr="003E5A30">
              <w:rPr>
                <w:rFonts w:ascii="Cambria Math" w:hAnsi="Cambria Math" w:cs="Cambria Math"/>
                <w:sz w:val="18"/>
                <w:szCs w:val="18"/>
              </w:rPr>
              <w:instrText>△</w:instrText>
            </w:r>
            <w:r w:rsidRPr="003E5A30">
              <w:rPr>
                <w:sz w:val="18"/>
                <w:szCs w:val="18"/>
              </w:rPr>
              <w:instrText>13C) and decreased proline in rice leaves subjected to drought stress indicate that this slag may reduce drought stress in rice, which was supported by restoration of foliage density, transpiration, photosynthesis rate and sugar accumulation to at or near flooded levels following the highest slag application. This study supports the usage of calcium silicate slag in rice production as it could improve Si availability and reduce drought stress.","author":[{"dropping-particle":"","family":"Yang","given":"Rui","non-dropping-particle":"","parse-names":false,"suffix":""},{"dropping-particle":"","family":"Howe","given":"Julie A.","non-dropping-particle":"","parse-names":false,"suffix":""},{"dropping-particle":"","family":"Golden","given":"Bobby R.","non-dropping-particle":"","parse-names":false,"suffix":""}],"container-title":"Journal of Agronomy and Crop Science","id":"ITEM-1","issue":"4","issued":{"date-parts":[["2019"]]},"page":"353-361","title":"Calcium silicate slag reduces drought stress in rice (Oryza sativa L.)","type":"article-journal","volume":"205"},"uris":["http://www.mendeley.com/documents/?uuid=62dbf049-a273-4311-93c4-fac01263c7cc"]}],"mendeley":{"formattedCitation":"(Yang et al., 2019)","manualFormatting":"Yang et al. (2019)","plainTextFormattedCitation":"(Yang et al., 2019)","previouslyFormattedCitation":"(Yang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Yang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178ED9AD" w14:textId="77777777" w:rsidR="003648BE" w:rsidRPr="003E5A30" w:rsidRDefault="003648BE" w:rsidP="003648BE">
            <w:pPr>
              <w:rPr>
                <w:sz w:val="18"/>
                <w:szCs w:val="18"/>
              </w:rPr>
            </w:pPr>
            <w:r w:rsidRPr="003E5A30">
              <w:rPr>
                <w:sz w:val="18"/>
                <w:szCs w:val="18"/>
              </w:rPr>
              <w:t>1</w:t>
            </w:r>
          </w:p>
        </w:tc>
        <w:tc>
          <w:tcPr>
            <w:tcW w:w="1842" w:type="dxa"/>
            <w:shd w:val="clear" w:color="auto" w:fill="auto"/>
          </w:tcPr>
          <w:p w14:paraId="5E41788B" w14:textId="77777777" w:rsidR="003648BE" w:rsidRPr="003E5A30" w:rsidRDefault="003648BE" w:rsidP="003648BE">
            <w:pPr>
              <w:rPr>
                <w:sz w:val="18"/>
                <w:szCs w:val="18"/>
              </w:rPr>
            </w:pPr>
            <w:r>
              <w:rPr>
                <w:sz w:val="18"/>
                <w:szCs w:val="18"/>
              </w:rPr>
              <w:t xml:space="preserve">4000 mg </w:t>
            </w:r>
            <w:r w:rsidRPr="003E5A30">
              <w:rPr>
                <w:sz w:val="18"/>
                <w:szCs w:val="18"/>
              </w:rPr>
              <w:t>kg</w:t>
            </w:r>
            <w:r>
              <w:rPr>
                <w:sz w:val="18"/>
                <w:szCs w:val="18"/>
                <w:vertAlign w:val="superscript"/>
              </w:rPr>
              <w:t>-1</w:t>
            </w:r>
            <w:r w:rsidRPr="003E5A30">
              <w:rPr>
                <w:sz w:val="18"/>
                <w:szCs w:val="18"/>
              </w:rPr>
              <w:t xml:space="preserve"> Ca silicate slag</w:t>
            </w:r>
          </w:p>
        </w:tc>
        <w:tc>
          <w:tcPr>
            <w:tcW w:w="1276" w:type="dxa"/>
            <w:shd w:val="clear" w:color="auto" w:fill="auto"/>
          </w:tcPr>
          <w:p w14:paraId="10BA5D44" w14:textId="77777777" w:rsidR="003648BE" w:rsidRPr="003E5A30" w:rsidRDefault="003648BE" w:rsidP="003648BE">
            <w:pPr>
              <w:rPr>
                <w:sz w:val="18"/>
                <w:szCs w:val="18"/>
              </w:rPr>
            </w:pPr>
            <w:r w:rsidRPr="003E5A30">
              <w:rPr>
                <w:sz w:val="18"/>
                <w:szCs w:val="18"/>
              </w:rPr>
              <w:t xml:space="preserve">50% </w:t>
            </w:r>
            <w:r>
              <w:rPr>
                <w:sz w:val="18"/>
                <w:szCs w:val="18"/>
              </w:rPr>
              <w:t>FC</w:t>
            </w:r>
          </w:p>
        </w:tc>
        <w:tc>
          <w:tcPr>
            <w:tcW w:w="1418" w:type="dxa"/>
            <w:shd w:val="clear" w:color="auto" w:fill="auto"/>
          </w:tcPr>
          <w:p w14:paraId="5898BB57" w14:textId="77777777" w:rsidR="003648BE" w:rsidRPr="003E5A30" w:rsidRDefault="003648BE" w:rsidP="003648BE">
            <w:pPr>
              <w:rPr>
                <w:sz w:val="18"/>
                <w:szCs w:val="18"/>
              </w:rPr>
            </w:pPr>
            <w:r w:rsidRPr="003E5A30">
              <w:rPr>
                <w:sz w:val="18"/>
                <w:szCs w:val="18"/>
              </w:rPr>
              <w:t>28 days</w:t>
            </w:r>
          </w:p>
        </w:tc>
        <w:tc>
          <w:tcPr>
            <w:tcW w:w="1559" w:type="dxa"/>
            <w:shd w:val="clear" w:color="auto" w:fill="auto"/>
          </w:tcPr>
          <w:p w14:paraId="7657D6F0" w14:textId="77777777" w:rsidR="003648BE" w:rsidRPr="003E5A30" w:rsidRDefault="003648BE" w:rsidP="003648BE">
            <w:pPr>
              <w:rPr>
                <w:sz w:val="18"/>
                <w:szCs w:val="18"/>
              </w:rPr>
            </w:pPr>
            <w:r w:rsidRPr="003E5A30">
              <w:rPr>
                <w:sz w:val="18"/>
                <w:szCs w:val="18"/>
              </w:rPr>
              <w:t xml:space="preserve">56 days </w:t>
            </w:r>
          </w:p>
        </w:tc>
        <w:tc>
          <w:tcPr>
            <w:tcW w:w="1417" w:type="dxa"/>
            <w:shd w:val="clear" w:color="auto" w:fill="auto"/>
          </w:tcPr>
          <w:p w14:paraId="22DDA954"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2CB5C3F9" w14:textId="77777777" w:rsidR="003648BE" w:rsidRPr="003E5A30" w:rsidRDefault="003648BE" w:rsidP="003648BE">
            <w:pPr>
              <w:rPr>
                <w:sz w:val="18"/>
                <w:szCs w:val="18"/>
              </w:rPr>
            </w:pPr>
            <w:r>
              <w:rPr>
                <w:sz w:val="18"/>
                <w:szCs w:val="18"/>
              </w:rPr>
              <w:t>+ +</w:t>
            </w:r>
          </w:p>
        </w:tc>
        <w:tc>
          <w:tcPr>
            <w:tcW w:w="2268" w:type="dxa"/>
            <w:shd w:val="clear" w:color="auto" w:fill="auto"/>
          </w:tcPr>
          <w:p w14:paraId="542BF3BC" w14:textId="77777777" w:rsidR="003648BE" w:rsidRPr="003E5A30" w:rsidRDefault="003648BE" w:rsidP="003648BE">
            <w:pPr>
              <w:rPr>
                <w:sz w:val="18"/>
                <w:szCs w:val="18"/>
              </w:rPr>
            </w:pPr>
            <w:r>
              <w:rPr>
                <w:sz w:val="18"/>
                <w:szCs w:val="18"/>
              </w:rPr>
              <w:t>+ + + +</w:t>
            </w:r>
            <w:r w:rsidRPr="003E5A30">
              <w:rPr>
                <w:sz w:val="18"/>
                <w:szCs w:val="18"/>
              </w:rPr>
              <w:t xml:space="preserve"> </w:t>
            </w:r>
          </w:p>
        </w:tc>
      </w:tr>
      <w:tr w:rsidR="003648BE" w:rsidRPr="003E5A30" w14:paraId="07D0CA9B" w14:textId="77777777" w:rsidTr="0014185E">
        <w:tc>
          <w:tcPr>
            <w:tcW w:w="993" w:type="dxa"/>
            <w:vMerge/>
            <w:shd w:val="clear" w:color="auto" w:fill="auto"/>
          </w:tcPr>
          <w:p w14:paraId="49251202" w14:textId="77777777" w:rsidR="003648BE" w:rsidRPr="003E5A30" w:rsidRDefault="003648BE" w:rsidP="003648BE">
            <w:pPr>
              <w:rPr>
                <w:sz w:val="18"/>
                <w:szCs w:val="18"/>
              </w:rPr>
            </w:pPr>
          </w:p>
        </w:tc>
        <w:tc>
          <w:tcPr>
            <w:tcW w:w="1276" w:type="dxa"/>
            <w:shd w:val="clear" w:color="auto" w:fill="auto"/>
          </w:tcPr>
          <w:p w14:paraId="2E30A76D" w14:textId="77777777" w:rsidR="003648BE" w:rsidRPr="003E5A30" w:rsidRDefault="003648BE" w:rsidP="003648BE">
            <w:pPr>
              <w:rPr>
                <w:sz w:val="18"/>
                <w:szCs w:val="18"/>
              </w:rPr>
            </w:pPr>
            <w:r>
              <w:rPr>
                <w:sz w:val="18"/>
                <w:szCs w:val="18"/>
              </w:rPr>
              <w:t>W</w:t>
            </w:r>
            <w:r w:rsidRPr="003E5A30">
              <w:rPr>
                <w:sz w:val="18"/>
                <w:szCs w:val="18"/>
              </w:rPr>
              <w:t>heat</w:t>
            </w:r>
          </w:p>
        </w:tc>
        <w:tc>
          <w:tcPr>
            <w:tcW w:w="1417" w:type="dxa"/>
            <w:shd w:val="clear" w:color="auto" w:fill="auto"/>
          </w:tcPr>
          <w:p w14:paraId="1B93CC21"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1080/01904167.2019.1648677","ISSN":"15324087","abstract":"Role of exogenously-applied silicon (Si) on antioxidant enzyme activities was investigated in wheat under drought stress using a completely randomized factorial design with four replications. Drought stress significantly enhanced activities of ascorbate peroxidase, peroxidase, superoxide dismutase and catalase, and elevated accumulation of osmotically active molecules, soluble sugars and proline. Si application further enhanced activities of enzymes involved in oxidative defense system and accumulation of osmotically active molecules in drought-stressed plants. Under drought stress conditions, water shortage decreased protein content in all cultivars; however, application of Si increased it. Pollen area ratio was lower than 1 for cvs. Shiraz and Marvdasht under drought, but greater than 1 for cvs. Chamran and Sirvan. Water-limited regimes resulted in decreased leaf Ψw in all cultivars, but Si supply was effective in improving Ψw under water-limited regimes. Water shortage increased leaf K, Mg, and Ca concentrations. Under drought stress, Si-treated plants had higher K concentration than the none-treated plants.","author":[{"dropping-particle":"","family":"Maghsoudi","given":"Kobra","non-dropping-particle":"","parse-names":false,"suffix":""},{"dropping-particle":"","family":"Emam","given":"Yahya","non-dropping-particle":"","parse-names":false,"suffix":""},{"dropping-particle":"","family":"Ashraf","given":"Muhammad","non-dropping-particle":"","parse-names":false,"suffix":""},{"dropping-particle":"","family":"Pessarakli","given":"Mohammad","non-dropping-particle":"","parse-names":false,"suffix":""},{"dropping-particle":"","family":"Arvin","given":"Mohammad Javad","non-dropping-particle":"","parse-names":false,"suffix":""}],"container-title":"Journal of Plant Nutrition","id":"ITEM-1","issue":"17","issued":{"date-parts":[["2019"]]},"page":"2121-2132","publisher":"Taylor &amp; Francis","title":"Silicon application positively alters pollen grain area, osmoregulation and antioxidant enzyme activities in wheat plants under water deficit conditions","type":"article-journal","volume":"42"},"uris":["http://www.mendeley.com/documents/?uuid=0cd82d15-5423-40ef-9c08-26b197f32043"]}],"mendeley":{"formattedCitation":"(Maghsoudi et al., 2019)","manualFormatting":"Maghsoudi et al. (2019)","plainTextFormattedCitation":"(Maghsoudi et al., 2019)","previouslyFormattedCitation":"(Maghsoudi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aghsoudi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100AC510" w14:textId="77777777" w:rsidR="003648BE" w:rsidRPr="003E5A30" w:rsidRDefault="003648BE" w:rsidP="003648BE">
            <w:pPr>
              <w:rPr>
                <w:sz w:val="18"/>
                <w:szCs w:val="18"/>
              </w:rPr>
            </w:pPr>
            <w:r w:rsidRPr="003E5A30">
              <w:rPr>
                <w:sz w:val="18"/>
                <w:szCs w:val="18"/>
              </w:rPr>
              <w:t>0</w:t>
            </w:r>
          </w:p>
        </w:tc>
        <w:tc>
          <w:tcPr>
            <w:tcW w:w="1842" w:type="dxa"/>
            <w:shd w:val="clear" w:color="auto" w:fill="auto"/>
          </w:tcPr>
          <w:p w14:paraId="0836BDB3" w14:textId="77777777" w:rsidR="003648BE" w:rsidRPr="003E5A30" w:rsidRDefault="003648BE" w:rsidP="003648BE">
            <w:pPr>
              <w:rPr>
                <w:sz w:val="18"/>
                <w:szCs w:val="18"/>
              </w:rPr>
            </w:pPr>
            <w:r w:rsidRPr="003E5A30">
              <w:rPr>
                <w:sz w:val="18"/>
                <w:szCs w:val="18"/>
              </w:rPr>
              <w:t>6 mM Na silicate (foliar spray, tillering and anthesis)</w:t>
            </w:r>
          </w:p>
        </w:tc>
        <w:tc>
          <w:tcPr>
            <w:tcW w:w="1276" w:type="dxa"/>
            <w:shd w:val="clear" w:color="auto" w:fill="auto"/>
          </w:tcPr>
          <w:p w14:paraId="3718290F" w14:textId="77777777" w:rsidR="003648BE" w:rsidRPr="003E5A30" w:rsidRDefault="003648BE" w:rsidP="003648BE">
            <w:pPr>
              <w:rPr>
                <w:sz w:val="18"/>
                <w:szCs w:val="18"/>
              </w:rPr>
            </w:pPr>
            <w:r w:rsidRPr="003E5A30">
              <w:rPr>
                <w:sz w:val="18"/>
                <w:szCs w:val="18"/>
              </w:rPr>
              <w:t xml:space="preserve">40% </w:t>
            </w:r>
            <w:r>
              <w:rPr>
                <w:sz w:val="18"/>
                <w:szCs w:val="18"/>
              </w:rPr>
              <w:t>FC</w:t>
            </w:r>
          </w:p>
        </w:tc>
        <w:tc>
          <w:tcPr>
            <w:tcW w:w="1418" w:type="dxa"/>
            <w:shd w:val="clear" w:color="auto" w:fill="auto"/>
          </w:tcPr>
          <w:p w14:paraId="34EC04A8" w14:textId="77777777" w:rsidR="003648BE" w:rsidRPr="003E5A30" w:rsidRDefault="003648BE" w:rsidP="003648BE">
            <w:pPr>
              <w:rPr>
                <w:sz w:val="18"/>
                <w:szCs w:val="18"/>
              </w:rPr>
            </w:pPr>
            <w:r w:rsidRPr="003E5A30">
              <w:rPr>
                <w:sz w:val="18"/>
                <w:szCs w:val="18"/>
              </w:rPr>
              <w:t xml:space="preserve">Anthesis to </w:t>
            </w:r>
            <w:r>
              <w:rPr>
                <w:sz w:val="18"/>
                <w:szCs w:val="18"/>
              </w:rPr>
              <w:t>grain filling and ripening</w:t>
            </w:r>
          </w:p>
        </w:tc>
        <w:tc>
          <w:tcPr>
            <w:tcW w:w="1559" w:type="dxa"/>
            <w:shd w:val="clear" w:color="auto" w:fill="auto"/>
          </w:tcPr>
          <w:p w14:paraId="5D7B838F" w14:textId="77777777" w:rsidR="003648BE" w:rsidRPr="003E5A30" w:rsidRDefault="003648BE" w:rsidP="003648BE">
            <w:pPr>
              <w:rPr>
                <w:sz w:val="18"/>
                <w:szCs w:val="18"/>
              </w:rPr>
            </w:pPr>
            <w:r w:rsidRPr="003E5A30">
              <w:rPr>
                <w:sz w:val="18"/>
                <w:szCs w:val="18"/>
              </w:rPr>
              <w:t>Ripening</w:t>
            </w:r>
          </w:p>
        </w:tc>
        <w:tc>
          <w:tcPr>
            <w:tcW w:w="1417" w:type="dxa"/>
            <w:shd w:val="clear" w:color="auto" w:fill="auto"/>
          </w:tcPr>
          <w:p w14:paraId="6672FFAE"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64C7A447" w14:textId="77777777" w:rsidR="003648BE" w:rsidRPr="003E5A30" w:rsidRDefault="003648BE" w:rsidP="003648BE">
            <w:pPr>
              <w:rPr>
                <w:sz w:val="18"/>
                <w:szCs w:val="18"/>
              </w:rPr>
            </w:pPr>
            <w:r w:rsidRPr="003E5A30">
              <w:rPr>
                <w:sz w:val="18"/>
                <w:szCs w:val="18"/>
              </w:rPr>
              <w:t>Unknown</w:t>
            </w:r>
          </w:p>
        </w:tc>
        <w:tc>
          <w:tcPr>
            <w:tcW w:w="2268" w:type="dxa"/>
            <w:shd w:val="clear" w:color="auto" w:fill="auto"/>
          </w:tcPr>
          <w:p w14:paraId="59F6317A" w14:textId="263046F1" w:rsidR="003648BE" w:rsidRDefault="004D2206" w:rsidP="003648BE">
            <w:pPr>
              <w:rPr>
                <w:sz w:val="18"/>
                <w:szCs w:val="18"/>
              </w:rPr>
            </w:pPr>
            <w:r>
              <w:rPr>
                <w:sz w:val="18"/>
                <w:szCs w:val="18"/>
              </w:rPr>
              <w:t>Sensitive: + +</w:t>
            </w:r>
            <w:r w:rsidR="003648BE">
              <w:rPr>
                <w:sz w:val="18"/>
                <w:szCs w:val="18"/>
              </w:rPr>
              <w:t xml:space="preserve"> +</w:t>
            </w:r>
          </w:p>
          <w:p w14:paraId="54D4EE8F" w14:textId="77777777" w:rsidR="003648BE" w:rsidRPr="003E5A30" w:rsidRDefault="003648BE" w:rsidP="003648BE">
            <w:pPr>
              <w:rPr>
                <w:sz w:val="18"/>
                <w:szCs w:val="18"/>
              </w:rPr>
            </w:pPr>
            <w:r>
              <w:rPr>
                <w:sz w:val="18"/>
                <w:szCs w:val="18"/>
              </w:rPr>
              <w:t>Tolerant: + +</w:t>
            </w:r>
          </w:p>
        </w:tc>
      </w:tr>
      <w:tr w:rsidR="003648BE" w:rsidRPr="003E5A30" w14:paraId="59C72FCF" w14:textId="77777777" w:rsidTr="0014185E">
        <w:tc>
          <w:tcPr>
            <w:tcW w:w="993" w:type="dxa"/>
            <w:vMerge/>
            <w:shd w:val="clear" w:color="auto" w:fill="auto"/>
          </w:tcPr>
          <w:p w14:paraId="6FF949F0" w14:textId="77777777" w:rsidR="003648BE" w:rsidRPr="003E5A30" w:rsidRDefault="003648BE" w:rsidP="003648BE">
            <w:pPr>
              <w:rPr>
                <w:sz w:val="18"/>
                <w:szCs w:val="18"/>
              </w:rPr>
            </w:pPr>
          </w:p>
        </w:tc>
        <w:tc>
          <w:tcPr>
            <w:tcW w:w="1276" w:type="dxa"/>
            <w:shd w:val="clear" w:color="auto" w:fill="auto"/>
          </w:tcPr>
          <w:p w14:paraId="49966DC7" w14:textId="77777777" w:rsidR="003648BE" w:rsidRPr="003E5A30" w:rsidRDefault="003648BE" w:rsidP="003648BE">
            <w:pPr>
              <w:rPr>
                <w:sz w:val="18"/>
                <w:szCs w:val="18"/>
              </w:rPr>
            </w:pPr>
            <w:r w:rsidRPr="003E5A30">
              <w:rPr>
                <w:sz w:val="18"/>
                <w:szCs w:val="18"/>
              </w:rPr>
              <w:t>Maize</w:t>
            </w:r>
          </w:p>
        </w:tc>
        <w:tc>
          <w:tcPr>
            <w:tcW w:w="1417" w:type="dxa"/>
            <w:shd w:val="clear" w:color="auto" w:fill="auto"/>
          </w:tcPr>
          <w:p w14:paraId="2AFE5338"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90/plants8100431","ISSN":"22237747","abstract":"Seed priming with silicon (Si) is an efficient and easy method to regulate plant tolerance against different abiotic stresses. A pot experiment was conducted to examine the Si-mediated changes in oxidative defense and some vital physio-biochemical parameters of maize under a limited water supply. For this purpose, two maize varieties (Pearl and Malka) with different Si priming treatments (0, 4 mM, 6 mM) were grown under a control and 60% field capacity for three weeks. At 60% field capacity, significant reductions in plant growth attributes and chlorophyll contents were recorded compared with the control. The negative effects of drought stress were more severe for Malka compared with Pearl. Drought stress increased the malondialdehyde (MDA) and hydrogen peroxide (H2O2) contents, altered the activities of antioxidant enzymes (superoxide dismutase (SOD), peroxidase (POD), and catalase (CAT)), and triggered the accumulation of soluble sugars, glycine betaine, proline, and phenolics contents. Nevertheless, seed priming with silicon at 4 or 6 mM was effective in alleviating the detrimental effects of drought stress in both cultivars. Si priming particularly at 6 mM significantly enhanced the shoot and root lengths as well as their biomass and improved the levels of photosynthetic pigments. Moreover, Si treatments enhanced the activities of antioxidant enzymes (SOD, POD, and CAT) while it reduced the MDA and H2O2 contents in both cultivars under stress conditions. In crux, the present investigation suggests that Si priming mitigates the harmful effects of drought stress and contributes to the recovery of maize growth.","author":[{"dropping-particle":"","family":"Parveen","given":"Abida","non-dropping-particle":"","parse-names":false,"suffix":""},{"dropping-particle":"","family":"Liu","given":"Wei","non-dropping-particle":"","parse-names":false,"suffix":""},{"dropping-particle":"","family":"Hussain","given":"Saddam","non-dropping-particle":"","parse-names":false,"suffix":""},{"dropping-particle":"","family":"Asghar","given":"Jaleel","non-dropping-particle":"","parse-names":false,"suffix":""},{"dropping-particle":"","family":"Perveen","given":"Shagufta","non-dropping-particle":"","parse-names":false,"suffix":""},{"dropping-particle":"","family":"Xiong","given":"Yousheng","non-dropping-particle":"","parse-names":false,"suffix":""}],"container-title":"Plants","id":"ITEM-1","issue":"10","issued":{"date-parts":[["2019"]]},"title":"Silicon priming regulates morpho-physiological growth and oxidative metabolism in maize under drought stress","type":"article-journal","volume":"8"},"uris":["http://www.mendeley.com/documents/?uuid=ff54315e-6ce0-4d80-884a-6351baa9919c","http://www.mendeley.com/documents/?uuid=bd3ea074-79af-4680-87a6-7e2c88610b5f"]}],"mendeley":{"formattedCitation":"(Parveen et al., 2019)","manualFormatting":"Parveen et al. (2019)","plainTextFormattedCitation":"(Parveen et al., 2019)","previouslyFormattedCitation":"(Parveen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Parveen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79CB62B5" w14:textId="77777777" w:rsidR="003648BE" w:rsidRPr="003E5A30" w:rsidRDefault="003648BE" w:rsidP="003648BE">
            <w:pPr>
              <w:rPr>
                <w:sz w:val="18"/>
                <w:szCs w:val="18"/>
              </w:rPr>
            </w:pPr>
            <w:r w:rsidRPr="003E5A30">
              <w:rPr>
                <w:sz w:val="18"/>
                <w:szCs w:val="18"/>
              </w:rPr>
              <w:t>0</w:t>
            </w:r>
          </w:p>
        </w:tc>
        <w:tc>
          <w:tcPr>
            <w:tcW w:w="1842" w:type="dxa"/>
            <w:shd w:val="clear" w:color="auto" w:fill="auto"/>
          </w:tcPr>
          <w:p w14:paraId="0A96B204" w14:textId="77777777" w:rsidR="003648BE" w:rsidRPr="003E5A30" w:rsidRDefault="003648BE" w:rsidP="003648BE">
            <w:pPr>
              <w:rPr>
                <w:sz w:val="18"/>
                <w:szCs w:val="18"/>
              </w:rPr>
            </w:pPr>
            <w:r w:rsidRPr="003E5A30">
              <w:rPr>
                <w:sz w:val="18"/>
                <w:szCs w:val="18"/>
              </w:rPr>
              <w:t>6 mM Na silicate</w:t>
            </w:r>
          </w:p>
        </w:tc>
        <w:tc>
          <w:tcPr>
            <w:tcW w:w="1276" w:type="dxa"/>
            <w:shd w:val="clear" w:color="auto" w:fill="auto"/>
          </w:tcPr>
          <w:p w14:paraId="52380B75" w14:textId="77777777" w:rsidR="003648BE" w:rsidRPr="003E5A30" w:rsidRDefault="003648BE" w:rsidP="003648BE">
            <w:pPr>
              <w:rPr>
                <w:sz w:val="18"/>
                <w:szCs w:val="18"/>
              </w:rPr>
            </w:pPr>
            <w:r w:rsidRPr="003E5A30">
              <w:rPr>
                <w:sz w:val="18"/>
                <w:szCs w:val="18"/>
              </w:rPr>
              <w:t xml:space="preserve">60% </w:t>
            </w:r>
            <w:r>
              <w:rPr>
                <w:sz w:val="18"/>
                <w:szCs w:val="18"/>
              </w:rPr>
              <w:t>FC</w:t>
            </w:r>
          </w:p>
        </w:tc>
        <w:tc>
          <w:tcPr>
            <w:tcW w:w="1418" w:type="dxa"/>
            <w:shd w:val="clear" w:color="auto" w:fill="auto"/>
          </w:tcPr>
          <w:p w14:paraId="4B1C76B2" w14:textId="77777777" w:rsidR="003648BE" w:rsidRPr="003E5A30" w:rsidRDefault="003648BE" w:rsidP="003648BE">
            <w:pPr>
              <w:rPr>
                <w:sz w:val="18"/>
                <w:szCs w:val="18"/>
              </w:rPr>
            </w:pPr>
            <w:r w:rsidRPr="003E5A30">
              <w:rPr>
                <w:sz w:val="18"/>
                <w:szCs w:val="18"/>
              </w:rPr>
              <w:t>3 weeks</w:t>
            </w:r>
          </w:p>
        </w:tc>
        <w:tc>
          <w:tcPr>
            <w:tcW w:w="1559" w:type="dxa"/>
            <w:shd w:val="clear" w:color="auto" w:fill="auto"/>
          </w:tcPr>
          <w:p w14:paraId="1E0279C9" w14:textId="77777777" w:rsidR="003648BE" w:rsidRPr="003E5A30" w:rsidRDefault="003648BE" w:rsidP="003648BE">
            <w:pPr>
              <w:rPr>
                <w:sz w:val="18"/>
                <w:szCs w:val="18"/>
              </w:rPr>
            </w:pPr>
            <w:r w:rsidRPr="003E5A30">
              <w:rPr>
                <w:sz w:val="18"/>
                <w:szCs w:val="18"/>
              </w:rPr>
              <w:t>1 month</w:t>
            </w:r>
          </w:p>
        </w:tc>
        <w:tc>
          <w:tcPr>
            <w:tcW w:w="1417" w:type="dxa"/>
            <w:shd w:val="clear" w:color="auto" w:fill="auto"/>
          </w:tcPr>
          <w:p w14:paraId="6006D5CE"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01452C1D" w14:textId="77777777" w:rsidR="003648BE" w:rsidRPr="003E5A30" w:rsidRDefault="003648BE" w:rsidP="003648BE">
            <w:pPr>
              <w:rPr>
                <w:sz w:val="18"/>
                <w:szCs w:val="18"/>
              </w:rPr>
            </w:pPr>
            <w:r w:rsidRPr="003E5A30">
              <w:rPr>
                <w:sz w:val="18"/>
                <w:szCs w:val="18"/>
              </w:rPr>
              <w:t xml:space="preserve">Both cultivars: </w:t>
            </w:r>
            <w:r>
              <w:rPr>
                <w:sz w:val="18"/>
                <w:szCs w:val="18"/>
              </w:rPr>
              <w:t>+ + + + +</w:t>
            </w:r>
          </w:p>
        </w:tc>
        <w:tc>
          <w:tcPr>
            <w:tcW w:w="2268" w:type="dxa"/>
            <w:shd w:val="clear" w:color="auto" w:fill="auto"/>
          </w:tcPr>
          <w:p w14:paraId="55B9F3B4" w14:textId="77777777" w:rsidR="003648BE" w:rsidRPr="003E5A30" w:rsidRDefault="003648BE" w:rsidP="003648BE">
            <w:pPr>
              <w:rPr>
                <w:sz w:val="18"/>
                <w:szCs w:val="18"/>
              </w:rPr>
            </w:pPr>
            <w:r w:rsidRPr="003E5A30">
              <w:rPr>
                <w:sz w:val="18"/>
                <w:szCs w:val="18"/>
              </w:rPr>
              <w:t xml:space="preserve">Both cultivars: </w:t>
            </w:r>
            <w:r>
              <w:rPr>
                <w:sz w:val="18"/>
                <w:szCs w:val="18"/>
              </w:rPr>
              <w:t>– – – – –</w:t>
            </w:r>
          </w:p>
        </w:tc>
      </w:tr>
      <w:tr w:rsidR="003648BE" w:rsidRPr="003E5A30" w14:paraId="56D80562" w14:textId="77777777" w:rsidTr="0014185E">
        <w:tc>
          <w:tcPr>
            <w:tcW w:w="993" w:type="dxa"/>
            <w:vMerge/>
            <w:shd w:val="clear" w:color="auto" w:fill="auto"/>
          </w:tcPr>
          <w:p w14:paraId="49820153" w14:textId="77777777" w:rsidR="003648BE" w:rsidRPr="003E5A30" w:rsidRDefault="003648BE" w:rsidP="003648BE">
            <w:pPr>
              <w:rPr>
                <w:sz w:val="18"/>
                <w:szCs w:val="18"/>
              </w:rPr>
            </w:pPr>
          </w:p>
        </w:tc>
        <w:tc>
          <w:tcPr>
            <w:tcW w:w="1276" w:type="dxa"/>
            <w:shd w:val="clear" w:color="auto" w:fill="auto"/>
          </w:tcPr>
          <w:p w14:paraId="1B79A0ED" w14:textId="77777777" w:rsidR="003648BE" w:rsidRPr="003E5A30" w:rsidRDefault="003648BE" w:rsidP="003648BE">
            <w:pPr>
              <w:rPr>
                <w:sz w:val="18"/>
                <w:szCs w:val="18"/>
              </w:rPr>
            </w:pPr>
            <w:r w:rsidRPr="003E5A30">
              <w:rPr>
                <w:sz w:val="18"/>
                <w:szCs w:val="18"/>
              </w:rPr>
              <w:t>Sunflower</w:t>
            </w:r>
          </w:p>
        </w:tc>
        <w:tc>
          <w:tcPr>
            <w:tcW w:w="1417" w:type="dxa"/>
            <w:shd w:val="clear" w:color="auto" w:fill="auto"/>
          </w:tcPr>
          <w:p w14:paraId="241F5A6C" w14:textId="77777777" w:rsidR="003648BE" w:rsidRPr="003E5A30" w:rsidRDefault="003648BE" w:rsidP="003648BE">
            <w:pPr>
              <w:rPr>
                <w:sz w:val="18"/>
                <w:szCs w:val="18"/>
              </w:rPr>
            </w:pPr>
            <w:r w:rsidRPr="003E5A30">
              <w:rPr>
                <w:sz w:val="18"/>
                <w:szCs w:val="18"/>
              </w:rPr>
              <w:fldChar w:fldCharType="begin" w:fldLock="1"/>
            </w:r>
            <w:r w:rsidRPr="003E5A30">
              <w:rPr>
                <w:sz w:val="18"/>
                <w:szCs w:val="18"/>
              </w:rPr>
              <w:instrText>ADDIN CSL_CITATION {"citationItems":[{"id":"ITEM-1","itemData":{"DOI":"10.3390/agronomy9100637","ISSN":"2073-4395","abstract":"Water deficit stress can negatively affect oil quality, crop yields and soil infertility. Thus, we investigated the effects of rice-straw biochar, foliar silicon and their combination on quality, yield and physiological traits of sunflower grown under three water deficit stress treatments. Water stress treatments were 50% (WS0; no stress), 70% (WS1; moderate stress) and 90% (WS2; severe stress) depletion of the available soil moisture. The results showed that WS1 and WS2 negatively affected oil quality, mycorrhizal spores, yield and physiological traits of the sunflower; however, biochar, silicon and their combination significantly (p ≤ 0.05) improved most of those traits. Oil and oleic acid contents of sunflower grown under WS2 were decreased by 18% and 25.8% compared to those grown under WS0, respectively. Nevertheless, the biochar and silicon combination resulted in higher oil (10.2%) and oleic acid (12.2%) in plants grown under WS2 than those grown in untreated plots. Also, a significant increase (182% and 277%) in mycorrhizal spores was obtained in soil treated combination of biochar and silicon under WS1 and WS2 in comparison to untreated soil, respectively. On the other hand, plants grown under WS1 and WS2 exhibited reduced seed yield ha−1 by 16.5% and 53.5% compared to those grown under WS0, respectively. However, seed yield ha−1 were increased by 26.8% and 27.1% in plots treated with combined treatment compared to untreated plants, respectively. In addition, the biochar and silicon combination significantly increased stomatal conductance by 21.4% and 12.1%, reduced proline by 56.6% and 51.2% and reduced catalase activity by 13.4% and 17.3% under WS1 and WS2 compared to those grown in untreated plots, respectively. Therefore, the combined treatment of biochar and silicon can minimize and alleviate the negative effects of WS1 and WS2, improve oil quality, physiological traits, microbial activity and seed yield ha−1in sunflower plants.","author":[{"dropping-particle":"","family":"Seleiman","given":"","non-dropping-particle":"","parse-names":false,"suffix":""},{"dropping-particle":"","family":"Refay","given":"","non-dropping-particle":"","parse-names":false,"suffix":""},{"dropping-particle":"","family":"Al-Suhaibani","given":"","non-dropping-particle":"","parse-names":false,"suffix":""},{"dropping-particle":"","family":"Al-Ashkar","given":"","non-dropping-particle":"","parse-names":false,"suffix":""},{"dropping-particle":"","family":"El-Hendawy","given":"","non-dropping-particle":"","parse-names":false,"suffix":""},{"dropping-particle":"","family":"Hafez","given":"","non-dropping-particle":"","parse-names":false,"suffix":""}],"container-title":"Agronomy","id":"ITEM-1","issue":"10","issued":{"date-parts":[["2019","10","14"]]},"page":"637","title":"Integrative Effects of Rice-Straw Biochar and Silicon on Oil and Seed Quality, Yield and Physiological Traits of Helianthus annuus L. Grown under Water Deficit Stress","type":"article-journal","volume":"9"},"uris":["http://www.mendeley.com/documents/?uuid=b5260885-aeb5-4f02-946b-1c104c84db88"]}],"mendeley":{"formattedCitation":"(Seleiman et al., 2019)","manualFormatting":"Seleiman et al. (2019)","plainTextFormattedCitation":"(Seleiman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Seleiman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61DCAF28" w14:textId="77777777" w:rsidR="003648BE" w:rsidRPr="003E5A30" w:rsidRDefault="003648BE" w:rsidP="003648BE">
            <w:pPr>
              <w:rPr>
                <w:sz w:val="18"/>
                <w:szCs w:val="18"/>
              </w:rPr>
            </w:pPr>
            <w:r w:rsidRPr="003E5A30">
              <w:rPr>
                <w:sz w:val="18"/>
                <w:szCs w:val="18"/>
              </w:rPr>
              <w:t>0</w:t>
            </w:r>
          </w:p>
        </w:tc>
        <w:tc>
          <w:tcPr>
            <w:tcW w:w="1842" w:type="dxa"/>
            <w:shd w:val="clear" w:color="auto" w:fill="auto"/>
          </w:tcPr>
          <w:p w14:paraId="6A388E22" w14:textId="16A5ADB1" w:rsidR="003648BE" w:rsidRPr="003E5A30" w:rsidRDefault="003648BE" w:rsidP="007A3F60">
            <w:pPr>
              <w:rPr>
                <w:sz w:val="18"/>
                <w:szCs w:val="18"/>
              </w:rPr>
            </w:pPr>
            <w:r w:rsidRPr="003E5A30">
              <w:rPr>
                <w:sz w:val="18"/>
                <w:szCs w:val="18"/>
              </w:rPr>
              <w:t>10 t</w:t>
            </w:r>
            <w:r>
              <w:rPr>
                <w:sz w:val="18"/>
                <w:szCs w:val="18"/>
              </w:rPr>
              <w:t xml:space="preserve"> </w:t>
            </w:r>
            <w:r w:rsidRPr="003E5A30">
              <w:rPr>
                <w:sz w:val="18"/>
                <w:szCs w:val="18"/>
              </w:rPr>
              <w:t>ha</w:t>
            </w:r>
            <w:r>
              <w:rPr>
                <w:rFonts w:cstheme="minorHAnsi"/>
                <w:sz w:val="18"/>
                <w:szCs w:val="18"/>
                <w:vertAlign w:val="superscript"/>
              </w:rPr>
              <w:t>-1</w:t>
            </w:r>
            <w:r w:rsidRPr="003E5A30">
              <w:rPr>
                <w:sz w:val="18"/>
                <w:szCs w:val="18"/>
              </w:rPr>
              <w:t xml:space="preserve"> biochar applied before sowing or 150 g</w:t>
            </w:r>
            <w:r>
              <w:rPr>
                <w:sz w:val="18"/>
                <w:szCs w:val="18"/>
              </w:rPr>
              <w:t xml:space="preserve"> </w:t>
            </w:r>
            <w:r w:rsidRPr="003E5A30">
              <w:rPr>
                <w:sz w:val="18"/>
                <w:szCs w:val="18"/>
              </w:rPr>
              <w:t>ha</w:t>
            </w:r>
            <w:r>
              <w:rPr>
                <w:rFonts w:cstheme="minorHAnsi"/>
                <w:sz w:val="18"/>
                <w:szCs w:val="18"/>
                <w:vertAlign w:val="superscript"/>
              </w:rPr>
              <w:t>-1</w:t>
            </w:r>
            <w:r w:rsidRPr="003E5A30">
              <w:rPr>
                <w:sz w:val="18"/>
                <w:szCs w:val="18"/>
              </w:rPr>
              <w:t xml:space="preserve"> K silicate 30 and 55 </w:t>
            </w:r>
            <w:r w:rsidR="007A3F60">
              <w:rPr>
                <w:sz w:val="18"/>
                <w:szCs w:val="18"/>
              </w:rPr>
              <w:t>DAS</w:t>
            </w:r>
          </w:p>
        </w:tc>
        <w:tc>
          <w:tcPr>
            <w:tcW w:w="1276" w:type="dxa"/>
            <w:shd w:val="clear" w:color="auto" w:fill="auto"/>
          </w:tcPr>
          <w:p w14:paraId="16B1B12E" w14:textId="77777777" w:rsidR="003648BE" w:rsidRPr="003E5A30" w:rsidRDefault="003648BE" w:rsidP="003648BE">
            <w:pPr>
              <w:rPr>
                <w:sz w:val="18"/>
                <w:szCs w:val="18"/>
              </w:rPr>
            </w:pPr>
            <w:r w:rsidRPr="003E5A30">
              <w:rPr>
                <w:sz w:val="18"/>
                <w:szCs w:val="18"/>
              </w:rPr>
              <w:t>90% water deficit</w:t>
            </w:r>
          </w:p>
        </w:tc>
        <w:tc>
          <w:tcPr>
            <w:tcW w:w="1418" w:type="dxa"/>
            <w:shd w:val="clear" w:color="auto" w:fill="auto"/>
          </w:tcPr>
          <w:p w14:paraId="39E6EABB" w14:textId="77777777" w:rsidR="003648BE" w:rsidRPr="003E5A30" w:rsidRDefault="003648BE" w:rsidP="003648BE">
            <w:pPr>
              <w:rPr>
                <w:sz w:val="18"/>
                <w:szCs w:val="18"/>
              </w:rPr>
            </w:pPr>
            <w:r w:rsidRPr="003E5A30">
              <w:rPr>
                <w:sz w:val="18"/>
                <w:szCs w:val="18"/>
              </w:rPr>
              <w:t>From sowing until flowering</w:t>
            </w:r>
          </w:p>
        </w:tc>
        <w:tc>
          <w:tcPr>
            <w:tcW w:w="1559" w:type="dxa"/>
            <w:shd w:val="clear" w:color="auto" w:fill="auto"/>
          </w:tcPr>
          <w:p w14:paraId="6AC7EA89" w14:textId="77777777" w:rsidR="003648BE" w:rsidRPr="003E5A30" w:rsidRDefault="003648BE" w:rsidP="003648BE">
            <w:pPr>
              <w:rPr>
                <w:sz w:val="18"/>
                <w:szCs w:val="18"/>
              </w:rPr>
            </w:pPr>
            <w:r w:rsidRPr="003E5A30">
              <w:rPr>
                <w:sz w:val="18"/>
                <w:szCs w:val="18"/>
              </w:rPr>
              <w:t xml:space="preserve">Flowering </w:t>
            </w:r>
          </w:p>
        </w:tc>
        <w:tc>
          <w:tcPr>
            <w:tcW w:w="1417" w:type="dxa"/>
            <w:shd w:val="clear" w:color="auto" w:fill="auto"/>
          </w:tcPr>
          <w:p w14:paraId="127D8B79" w14:textId="77777777" w:rsidR="003648BE" w:rsidRPr="003E5A30" w:rsidRDefault="003648BE" w:rsidP="003648BE">
            <w:pPr>
              <w:rPr>
                <w:sz w:val="18"/>
                <w:szCs w:val="18"/>
              </w:rPr>
            </w:pPr>
            <w:r w:rsidRPr="003E5A30">
              <w:rPr>
                <w:sz w:val="18"/>
                <w:szCs w:val="18"/>
              </w:rPr>
              <w:t>Soil</w:t>
            </w:r>
          </w:p>
        </w:tc>
        <w:tc>
          <w:tcPr>
            <w:tcW w:w="1985" w:type="dxa"/>
            <w:shd w:val="clear" w:color="auto" w:fill="auto"/>
          </w:tcPr>
          <w:p w14:paraId="755C649D" w14:textId="77777777" w:rsidR="003648BE" w:rsidRPr="003E5A30" w:rsidRDefault="003648BE" w:rsidP="003648BE">
            <w:pPr>
              <w:rPr>
                <w:sz w:val="18"/>
                <w:szCs w:val="18"/>
              </w:rPr>
            </w:pPr>
            <w:r w:rsidRPr="003E5A30">
              <w:rPr>
                <w:sz w:val="18"/>
                <w:szCs w:val="18"/>
              </w:rPr>
              <w:t xml:space="preserve">Unknown </w:t>
            </w:r>
          </w:p>
        </w:tc>
        <w:tc>
          <w:tcPr>
            <w:tcW w:w="2268" w:type="dxa"/>
            <w:shd w:val="clear" w:color="auto" w:fill="auto"/>
          </w:tcPr>
          <w:p w14:paraId="748CDC0F" w14:textId="77777777" w:rsidR="003648BE" w:rsidRPr="003E5A30" w:rsidRDefault="003648BE" w:rsidP="003648BE">
            <w:pPr>
              <w:rPr>
                <w:sz w:val="18"/>
                <w:szCs w:val="18"/>
              </w:rPr>
            </w:pPr>
            <w:r w:rsidRPr="003E5A30">
              <w:rPr>
                <w:sz w:val="18"/>
                <w:szCs w:val="18"/>
              </w:rPr>
              <w:t xml:space="preserve">Biochar: </w:t>
            </w:r>
            <w:r>
              <w:rPr>
                <w:sz w:val="18"/>
                <w:szCs w:val="18"/>
              </w:rPr>
              <w:t>– –</w:t>
            </w:r>
          </w:p>
          <w:p w14:paraId="5AE3238F" w14:textId="77777777" w:rsidR="003648BE" w:rsidRPr="003E5A30" w:rsidRDefault="003648BE" w:rsidP="003648BE">
            <w:pPr>
              <w:rPr>
                <w:sz w:val="18"/>
                <w:szCs w:val="18"/>
              </w:rPr>
            </w:pPr>
            <w:r w:rsidRPr="003E5A30">
              <w:rPr>
                <w:sz w:val="18"/>
                <w:szCs w:val="18"/>
              </w:rPr>
              <w:t xml:space="preserve">Silicate: </w:t>
            </w:r>
            <w:r>
              <w:rPr>
                <w:sz w:val="18"/>
                <w:szCs w:val="18"/>
              </w:rPr>
              <w:t>–</w:t>
            </w:r>
          </w:p>
        </w:tc>
      </w:tr>
      <w:tr w:rsidR="002B03DD" w:rsidRPr="003E5A30" w14:paraId="7B4BCEF3" w14:textId="77777777" w:rsidTr="0014185E">
        <w:tc>
          <w:tcPr>
            <w:tcW w:w="993" w:type="dxa"/>
            <w:vMerge w:val="restart"/>
            <w:shd w:val="clear" w:color="auto" w:fill="auto"/>
          </w:tcPr>
          <w:p w14:paraId="28443A28" w14:textId="77777777" w:rsidR="002B03DD" w:rsidRPr="003E5A30" w:rsidRDefault="002B03DD" w:rsidP="00D63131">
            <w:pPr>
              <w:rPr>
                <w:sz w:val="18"/>
                <w:szCs w:val="18"/>
              </w:rPr>
            </w:pPr>
            <w:r w:rsidRPr="003E5A30">
              <w:rPr>
                <w:sz w:val="18"/>
                <w:szCs w:val="18"/>
              </w:rPr>
              <w:t>Nutrient content</w:t>
            </w:r>
          </w:p>
        </w:tc>
        <w:tc>
          <w:tcPr>
            <w:tcW w:w="1276" w:type="dxa"/>
            <w:shd w:val="clear" w:color="auto" w:fill="auto"/>
          </w:tcPr>
          <w:p w14:paraId="5C77E815" w14:textId="77777777" w:rsidR="002B03DD" w:rsidRPr="003E5A30" w:rsidRDefault="002B03DD" w:rsidP="00D63131">
            <w:pPr>
              <w:rPr>
                <w:sz w:val="18"/>
                <w:szCs w:val="18"/>
              </w:rPr>
            </w:pPr>
            <w:r w:rsidRPr="003E5A30">
              <w:rPr>
                <w:sz w:val="18"/>
                <w:szCs w:val="18"/>
              </w:rPr>
              <w:t>Wheat</w:t>
            </w:r>
          </w:p>
        </w:tc>
        <w:tc>
          <w:tcPr>
            <w:tcW w:w="1417" w:type="dxa"/>
            <w:shd w:val="clear" w:color="auto" w:fill="auto"/>
          </w:tcPr>
          <w:p w14:paraId="7F0F6420" w14:textId="77777777" w:rsidR="002B03DD" w:rsidRPr="003E5A30" w:rsidRDefault="002B03DD" w:rsidP="00D63131">
            <w:pPr>
              <w:rPr>
                <w:sz w:val="18"/>
                <w:szCs w:val="18"/>
              </w:rPr>
            </w:pPr>
            <w:r w:rsidRPr="003E5A30">
              <w:rPr>
                <w:sz w:val="18"/>
                <w:szCs w:val="18"/>
              </w:rPr>
              <w:fldChar w:fldCharType="begin" w:fldLock="1"/>
            </w:r>
            <w:r w:rsidRPr="003E5A30">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zahran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0C8116C4" w14:textId="77777777" w:rsidR="002B03DD" w:rsidRPr="003E5A30" w:rsidRDefault="002B03DD" w:rsidP="00D63131">
            <w:pPr>
              <w:rPr>
                <w:sz w:val="18"/>
                <w:szCs w:val="18"/>
              </w:rPr>
            </w:pPr>
            <w:r w:rsidRPr="003E5A30">
              <w:rPr>
                <w:sz w:val="18"/>
                <w:szCs w:val="18"/>
              </w:rPr>
              <w:t>20</w:t>
            </w:r>
          </w:p>
        </w:tc>
        <w:tc>
          <w:tcPr>
            <w:tcW w:w="1842" w:type="dxa"/>
            <w:shd w:val="clear" w:color="auto" w:fill="auto"/>
          </w:tcPr>
          <w:p w14:paraId="4F53097C" w14:textId="77777777" w:rsidR="002B03DD" w:rsidRPr="003E5A30" w:rsidRDefault="002B03DD" w:rsidP="00D63131">
            <w:pPr>
              <w:rPr>
                <w:sz w:val="18"/>
                <w:szCs w:val="18"/>
              </w:rPr>
            </w:pPr>
            <w:r w:rsidRPr="003E5A30">
              <w:rPr>
                <w:sz w:val="18"/>
                <w:szCs w:val="18"/>
              </w:rPr>
              <w:t>4 mM K silicate</w:t>
            </w:r>
          </w:p>
        </w:tc>
        <w:tc>
          <w:tcPr>
            <w:tcW w:w="1276" w:type="dxa"/>
            <w:shd w:val="clear" w:color="auto" w:fill="auto"/>
          </w:tcPr>
          <w:p w14:paraId="3F9FC14C" w14:textId="77777777" w:rsidR="002B03DD" w:rsidRPr="003E5A30" w:rsidRDefault="002B03DD" w:rsidP="00D63131">
            <w:pPr>
              <w:rPr>
                <w:sz w:val="18"/>
                <w:szCs w:val="18"/>
              </w:rPr>
            </w:pPr>
            <w:r w:rsidRPr="003E5A30">
              <w:rPr>
                <w:sz w:val="18"/>
                <w:szCs w:val="18"/>
              </w:rPr>
              <w:t>50% FC</w:t>
            </w:r>
          </w:p>
        </w:tc>
        <w:tc>
          <w:tcPr>
            <w:tcW w:w="1418" w:type="dxa"/>
            <w:shd w:val="clear" w:color="auto" w:fill="auto"/>
          </w:tcPr>
          <w:p w14:paraId="6EC765FC" w14:textId="77777777" w:rsidR="002B03DD" w:rsidRPr="003E5A30" w:rsidRDefault="002B03DD" w:rsidP="00D63131">
            <w:pPr>
              <w:rPr>
                <w:sz w:val="18"/>
                <w:szCs w:val="18"/>
              </w:rPr>
            </w:pPr>
            <w:r w:rsidRPr="003E5A30">
              <w:rPr>
                <w:sz w:val="18"/>
                <w:szCs w:val="18"/>
              </w:rPr>
              <w:t>45 days</w:t>
            </w:r>
          </w:p>
        </w:tc>
        <w:tc>
          <w:tcPr>
            <w:tcW w:w="1559" w:type="dxa"/>
            <w:shd w:val="clear" w:color="auto" w:fill="auto"/>
          </w:tcPr>
          <w:p w14:paraId="72A06B88" w14:textId="77777777" w:rsidR="002B03DD" w:rsidRPr="003E5A30" w:rsidRDefault="002B03DD" w:rsidP="00D63131">
            <w:pPr>
              <w:rPr>
                <w:sz w:val="18"/>
                <w:szCs w:val="18"/>
              </w:rPr>
            </w:pPr>
            <w:r w:rsidRPr="003E5A30">
              <w:rPr>
                <w:sz w:val="18"/>
                <w:szCs w:val="18"/>
              </w:rPr>
              <w:t>60 days</w:t>
            </w:r>
          </w:p>
        </w:tc>
        <w:tc>
          <w:tcPr>
            <w:tcW w:w="1417" w:type="dxa"/>
            <w:shd w:val="clear" w:color="auto" w:fill="auto"/>
          </w:tcPr>
          <w:p w14:paraId="0F4A2B55" w14:textId="77777777" w:rsidR="002B03DD" w:rsidRPr="003E5A30" w:rsidRDefault="002B03DD" w:rsidP="00D63131">
            <w:pPr>
              <w:rPr>
                <w:sz w:val="18"/>
                <w:szCs w:val="18"/>
              </w:rPr>
            </w:pPr>
            <w:r w:rsidRPr="003E5A30">
              <w:rPr>
                <w:sz w:val="18"/>
                <w:szCs w:val="18"/>
              </w:rPr>
              <w:t>Soil</w:t>
            </w:r>
          </w:p>
        </w:tc>
        <w:tc>
          <w:tcPr>
            <w:tcW w:w="1985" w:type="dxa"/>
            <w:shd w:val="clear" w:color="auto" w:fill="auto"/>
          </w:tcPr>
          <w:p w14:paraId="2B6D1726" w14:textId="77777777" w:rsidR="002B03DD" w:rsidRPr="003E5A30" w:rsidRDefault="002B03DD" w:rsidP="00D63131">
            <w:pPr>
              <w:rPr>
                <w:sz w:val="18"/>
                <w:szCs w:val="18"/>
              </w:rPr>
            </w:pPr>
            <w:r>
              <w:rPr>
                <w:sz w:val="18"/>
                <w:szCs w:val="18"/>
              </w:rPr>
              <w:t>+ + +</w:t>
            </w:r>
          </w:p>
        </w:tc>
        <w:tc>
          <w:tcPr>
            <w:tcW w:w="2268" w:type="dxa"/>
            <w:shd w:val="clear" w:color="auto" w:fill="auto"/>
          </w:tcPr>
          <w:p w14:paraId="131DDA49" w14:textId="77777777" w:rsidR="002B03DD" w:rsidRPr="003E5A30" w:rsidRDefault="002B03DD" w:rsidP="00D63131">
            <w:pPr>
              <w:rPr>
                <w:sz w:val="18"/>
                <w:szCs w:val="18"/>
              </w:rPr>
            </w:pPr>
            <w:r>
              <w:rPr>
                <w:sz w:val="18"/>
                <w:szCs w:val="18"/>
              </w:rPr>
              <w:t>+ + +</w:t>
            </w:r>
          </w:p>
        </w:tc>
      </w:tr>
      <w:tr w:rsidR="002B03DD" w:rsidRPr="003E5A30" w14:paraId="7AFC247C" w14:textId="77777777" w:rsidTr="0014185E">
        <w:tc>
          <w:tcPr>
            <w:tcW w:w="993" w:type="dxa"/>
            <w:vMerge/>
            <w:shd w:val="clear" w:color="auto" w:fill="auto"/>
          </w:tcPr>
          <w:p w14:paraId="264F3578" w14:textId="77777777" w:rsidR="002B03DD" w:rsidRPr="003E5A30" w:rsidRDefault="002B03DD" w:rsidP="00D63131">
            <w:pPr>
              <w:rPr>
                <w:sz w:val="18"/>
                <w:szCs w:val="18"/>
              </w:rPr>
            </w:pPr>
          </w:p>
        </w:tc>
        <w:tc>
          <w:tcPr>
            <w:tcW w:w="1276" w:type="dxa"/>
            <w:shd w:val="clear" w:color="auto" w:fill="auto"/>
          </w:tcPr>
          <w:p w14:paraId="47C2F35E" w14:textId="77777777" w:rsidR="002B03DD" w:rsidRPr="003E5A30" w:rsidRDefault="002B03DD" w:rsidP="00D63131">
            <w:pPr>
              <w:rPr>
                <w:sz w:val="18"/>
                <w:szCs w:val="18"/>
              </w:rPr>
            </w:pPr>
            <w:r w:rsidRPr="003E5A30">
              <w:rPr>
                <w:sz w:val="18"/>
                <w:szCs w:val="18"/>
              </w:rPr>
              <w:t>Mango</w:t>
            </w:r>
          </w:p>
        </w:tc>
        <w:tc>
          <w:tcPr>
            <w:tcW w:w="1417" w:type="dxa"/>
            <w:shd w:val="clear" w:color="auto" w:fill="auto"/>
          </w:tcPr>
          <w:p w14:paraId="1CFF2E86" w14:textId="77777777" w:rsidR="002B03DD" w:rsidRPr="003E5A30" w:rsidRDefault="002B03DD" w:rsidP="00D63131">
            <w:pPr>
              <w:rPr>
                <w:sz w:val="18"/>
                <w:szCs w:val="18"/>
              </w:rPr>
            </w:pPr>
            <w:r w:rsidRPr="003E5A30">
              <w:rPr>
                <w:sz w:val="18"/>
                <w:szCs w:val="18"/>
              </w:rPr>
              <w:fldChar w:fldCharType="begin" w:fldLock="1"/>
            </w:r>
            <w:r w:rsidRPr="003E5A30">
              <w:rPr>
                <w:sz w:val="18"/>
                <w:szCs w:val="18"/>
              </w:rPr>
              <w:instrText>ADDIN CSL_CITATION {"citationItems":[{"id":"ITEM-1","itemData":{"DOI":"10.1016/j.plaphy.2017.05.021","ISSN":"09819428","abstract":"Improvement of drought stress of mango plants requires intensive research that focuses on physiological processes. In three successive seasons (2014, 2015and 2016) field experiments with four different strains of mango were subjected to two water regimes. The growth and physiological parameters of possible relevance for drought stress tolerances in mango were investigated. Yield and its components were also evaluated. The data showed that all growth and physiological parameters were increased under K2SiO3 (Si) supplement and were followed by the interaction treatment (Si treatment and its combination with drought stress) compared to that of the controlled condition. Drought stress decreased the concentration of auxins (IAA), gibberellins (GA) and cytokinins (CK) in the three mango cultivars leaves, whereas, it increased the concentration of abscisic acid (ABA). On the contrary, IAA, GA, and CK (promoters) endogenous levels were improved by supplementing Si, in contrary ABA was decreased. Drought stress increased the activity of peroxidase (POX), catalase (CAT), and superoxide dismutase (SOD) in the leaves of all mango cultivars grown during three experimental seasons. However, Si supplementation reduced the levels of all these antioxidative enzymes, especially the concentration of SOD when compared to that of control leaves. Fruit quality was improved in three successive seasons when Si was applied. Our results clearly show that the increment in drought tolerance was associated with an increase in antioxidative enzyme activity, allowing mango plants to cope better with drought stress. Si possesses an efficient system for scavenging reactive oxygen species, which protects the plant against destructive oxidative reactions, thereby improving the ability of the mango trees to withstand environmental stress in arid regions.","author":[{"dropping-particle":"","family":"Helaly","given":"Mohamed Naser","non-dropping-particle":"","parse-names":false,"suffix":""},{"dropping-particle":"","family":"El-Hoseiny","given":"Hanan","non-dropping-particle":"","parse-names":false,"suffix":""},{"dropping-particle":"","family":"El-Sheery","given":"Nabil Ibrahim","non-dropping-particle":"","parse-names":false,"suffix":""},{"dropping-particle":"","family":"Rastogi","given":"Anshu","non-dropping-particle":"","parse-names":false,"suffix":""},{"dropping-particle":"","family":"Kalaji","given":"Hazem M.","non-dropping-particle":"","parse-names":false,"suffix":""}],"container-title":"Plant Physiology and Biochemistry","id":"ITEM-1","issued":{"date-parts":[["2017"]]},"page":"31-44","publisher":"Elsevier Masson SAS","title":"Regulation and physiological role of silicon in alleviating drought stress of mango","type":"article-journal","volume":"118"},"uris":["http://www.mendeley.com/documents/?uuid=a2909dcb-a7aa-4b87-b30c-78dcfb2472ac"]}],"mendeley":{"formattedCitation":"(Helaly et al., 2017)","manualFormatting":"Helaly et al. (2017)","plainTextFormattedCitation":"(Helaly et al., 2017)","previouslyFormattedCitation":"(Helaly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Helaly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04A88833" w14:textId="77777777" w:rsidR="002B03DD" w:rsidRPr="003E5A30" w:rsidRDefault="002B03DD" w:rsidP="00D63131">
            <w:pPr>
              <w:rPr>
                <w:sz w:val="18"/>
                <w:szCs w:val="18"/>
              </w:rPr>
            </w:pPr>
            <w:r w:rsidRPr="003E5A30">
              <w:rPr>
                <w:sz w:val="18"/>
                <w:szCs w:val="18"/>
              </w:rPr>
              <w:t>14</w:t>
            </w:r>
          </w:p>
        </w:tc>
        <w:tc>
          <w:tcPr>
            <w:tcW w:w="1842" w:type="dxa"/>
            <w:shd w:val="clear" w:color="auto" w:fill="auto"/>
          </w:tcPr>
          <w:p w14:paraId="507DC4DF" w14:textId="77777777" w:rsidR="002B03DD" w:rsidRPr="003E5A30" w:rsidRDefault="002B03DD" w:rsidP="00D63131">
            <w:pPr>
              <w:rPr>
                <w:sz w:val="18"/>
                <w:szCs w:val="18"/>
              </w:rPr>
            </w:pPr>
            <w:r w:rsidRPr="003E5A30">
              <w:rPr>
                <w:sz w:val="18"/>
                <w:szCs w:val="18"/>
              </w:rPr>
              <w:t>1.5 mM K silicate</w:t>
            </w:r>
          </w:p>
        </w:tc>
        <w:tc>
          <w:tcPr>
            <w:tcW w:w="1276" w:type="dxa"/>
            <w:shd w:val="clear" w:color="auto" w:fill="auto"/>
          </w:tcPr>
          <w:p w14:paraId="03F68FA2" w14:textId="77777777" w:rsidR="002B03DD" w:rsidRPr="003E5A30" w:rsidRDefault="002B03DD" w:rsidP="00D63131">
            <w:pPr>
              <w:rPr>
                <w:sz w:val="18"/>
                <w:szCs w:val="18"/>
              </w:rPr>
            </w:pPr>
            <w:r w:rsidRPr="003E5A30">
              <w:rPr>
                <w:sz w:val="18"/>
                <w:szCs w:val="18"/>
              </w:rPr>
              <w:t>Water potential of -0.77 bars</w:t>
            </w:r>
          </w:p>
        </w:tc>
        <w:tc>
          <w:tcPr>
            <w:tcW w:w="1418" w:type="dxa"/>
            <w:shd w:val="clear" w:color="auto" w:fill="auto"/>
          </w:tcPr>
          <w:p w14:paraId="24F0ED8E" w14:textId="77777777" w:rsidR="002B03DD" w:rsidRPr="003E5A30" w:rsidRDefault="002B03DD" w:rsidP="00D63131">
            <w:pPr>
              <w:rPr>
                <w:sz w:val="18"/>
                <w:szCs w:val="18"/>
              </w:rPr>
            </w:pPr>
            <w:r w:rsidRPr="003E5A30">
              <w:rPr>
                <w:sz w:val="18"/>
                <w:szCs w:val="18"/>
              </w:rPr>
              <w:t>3 years</w:t>
            </w:r>
          </w:p>
        </w:tc>
        <w:tc>
          <w:tcPr>
            <w:tcW w:w="1559" w:type="dxa"/>
            <w:shd w:val="clear" w:color="auto" w:fill="auto"/>
          </w:tcPr>
          <w:p w14:paraId="49D620CD" w14:textId="77777777" w:rsidR="002B03DD" w:rsidRPr="003E5A30" w:rsidRDefault="002B03DD" w:rsidP="00D63131">
            <w:pPr>
              <w:rPr>
                <w:sz w:val="18"/>
                <w:szCs w:val="18"/>
              </w:rPr>
            </w:pPr>
            <w:r w:rsidRPr="003E5A30">
              <w:rPr>
                <w:sz w:val="18"/>
                <w:szCs w:val="18"/>
              </w:rPr>
              <w:t>23 years</w:t>
            </w:r>
          </w:p>
        </w:tc>
        <w:tc>
          <w:tcPr>
            <w:tcW w:w="1417" w:type="dxa"/>
            <w:shd w:val="clear" w:color="auto" w:fill="auto"/>
          </w:tcPr>
          <w:p w14:paraId="36B52580" w14:textId="77777777" w:rsidR="002B03DD" w:rsidRPr="003E5A30" w:rsidRDefault="002B03DD" w:rsidP="00D63131">
            <w:pPr>
              <w:rPr>
                <w:sz w:val="18"/>
                <w:szCs w:val="18"/>
              </w:rPr>
            </w:pPr>
            <w:r w:rsidRPr="003E5A30">
              <w:rPr>
                <w:sz w:val="18"/>
                <w:szCs w:val="18"/>
              </w:rPr>
              <w:t>Soil</w:t>
            </w:r>
          </w:p>
        </w:tc>
        <w:tc>
          <w:tcPr>
            <w:tcW w:w="1985" w:type="dxa"/>
            <w:shd w:val="clear" w:color="auto" w:fill="auto"/>
          </w:tcPr>
          <w:p w14:paraId="5E6C6ED9" w14:textId="77777777" w:rsidR="002B03DD" w:rsidRPr="003E5A30" w:rsidRDefault="002B03DD" w:rsidP="00D63131">
            <w:pPr>
              <w:rPr>
                <w:sz w:val="18"/>
                <w:szCs w:val="18"/>
              </w:rPr>
            </w:pPr>
            <w:r>
              <w:rPr>
                <w:sz w:val="18"/>
                <w:szCs w:val="18"/>
              </w:rPr>
              <w:t>All cultivars: + + + + +</w:t>
            </w:r>
          </w:p>
        </w:tc>
        <w:tc>
          <w:tcPr>
            <w:tcW w:w="2268" w:type="dxa"/>
            <w:shd w:val="clear" w:color="auto" w:fill="auto"/>
          </w:tcPr>
          <w:p w14:paraId="00E56263" w14:textId="77777777" w:rsidR="002B03DD" w:rsidRPr="003E5A30" w:rsidRDefault="002B03DD" w:rsidP="00D63131">
            <w:pPr>
              <w:rPr>
                <w:sz w:val="18"/>
                <w:szCs w:val="18"/>
              </w:rPr>
            </w:pPr>
            <w:r>
              <w:rPr>
                <w:sz w:val="18"/>
                <w:szCs w:val="18"/>
              </w:rPr>
              <w:t>All cultivars: + + + + +</w:t>
            </w:r>
          </w:p>
        </w:tc>
      </w:tr>
      <w:tr w:rsidR="002B03DD" w:rsidRPr="003E5A30" w14:paraId="59ABF03E" w14:textId="77777777" w:rsidTr="0014185E">
        <w:tc>
          <w:tcPr>
            <w:tcW w:w="993" w:type="dxa"/>
            <w:vMerge/>
            <w:shd w:val="clear" w:color="auto" w:fill="auto"/>
          </w:tcPr>
          <w:p w14:paraId="3610B5EA" w14:textId="77777777" w:rsidR="002B03DD" w:rsidRPr="003E5A30" w:rsidRDefault="002B03DD" w:rsidP="00D63131">
            <w:pPr>
              <w:rPr>
                <w:sz w:val="18"/>
                <w:szCs w:val="18"/>
              </w:rPr>
            </w:pPr>
          </w:p>
        </w:tc>
        <w:tc>
          <w:tcPr>
            <w:tcW w:w="1276" w:type="dxa"/>
            <w:shd w:val="clear" w:color="auto" w:fill="auto"/>
          </w:tcPr>
          <w:p w14:paraId="3A1FA39B" w14:textId="77777777" w:rsidR="002B03DD" w:rsidRPr="003E5A30" w:rsidRDefault="002B03DD" w:rsidP="00D63131">
            <w:pPr>
              <w:rPr>
                <w:sz w:val="18"/>
                <w:szCs w:val="18"/>
              </w:rPr>
            </w:pPr>
            <w:r w:rsidRPr="003E5A30">
              <w:rPr>
                <w:sz w:val="18"/>
                <w:szCs w:val="18"/>
              </w:rPr>
              <w:t>Cowpea</w:t>
            </w:r>
          </w:p>
        </w:tc>
        <w:tc>
          <w:tcPr>
            <w:tcW w:w="1417" w:type="dxa"/>
            <w:shd w:val="clear" w:color="auto" w:fill="auto"/>
          </w:tcPr>
          <w:p w14:paraId="6AD443BA" w14:textId="77777777" w:rsidR="002B03DD" w:rsidRPr="003E5A30" w:rsidRDefault="002B03DD" w:rsidP="00D63131">
            <w:pPr>
              <w:rPr>
                <w:sz w:val="18"/>
                <w:szCs w:val="18"/>
              </w:rPr>
            </w:pPr>
            <w:r w:rsidRPr="003E5A30">
              <w:rPr>
                <w:sz w:val="18"/>
                <w:szCs w:val="18"/>
              </w:rPr>
              <w:fldChar w:fldCharType="begin" w:fldLock="1"/>
            </w:r>
            <w:r w:rsidRPr="003E5A30">
              <w:rPr>
                <w:sz w:val="18"/>
                <w:szCs w:val="18"/>
              </w:rPr>
              <w:instrText>ADDIN CSL_CITATION {"citationItems":[{"id":"ITEM-1","itemData":{"DOI":"10.1016/j.scienta.2017.10.008","ISSN":"03044238","abstract":"Environmental stresses are increasing over time adversely affecting crop productivity. To face these stresses, plants adopt endogenous mechanisms, but they are not enough in most cases. Therefore, the effect of exogenous application of proline, silicon (Si) or methionine on growth and yield criteria, leaf physio-biochemical properties and leaf anatomical structure of cowpea plants grown under three levels of water deficit (W0; 60, W1; 40 and W2; 20% of soil water holding capacity) was investigated. The water level W0 was adequate to optimum cowpea plant growth and specified as a control. Results obtained indicated that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were significantly decreased, while activity of leaf antioxidant enzymes such as peroxidase (POX), superoxide dismutase (SOD) and catalase (CAT), content of leaf proline and electrolyte leakage, and shoot Si were significantly increased under water deficit stress (W1 and W2) conditions compared to the control (W0). However under water deficit stress, foliar application of proline, Si or methionine seemed to overcome the harmful effects of water deficit stress, at varying degrees, on the abovementioned cowpea plants characters, which were improved, compared to the corresponding controls. The Si was the most helpful one, where it increased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and further increased shoot Si content and leaf antioxidant enzyme activities of cowpea plants compared to those of either proline or methionine application. For leaf anatomical features, the width of midvein and xylem, and the thickness of midvein, phloem and xylem tissues, and palisade and spongy tissues of leaf blade were decreased with increasing the water deficit stress; however, foliar spray of Si improved all histological features compared to those of untreated plants.","author":[{"dropping-particle":"","family":"Merwad","given":"Abdel Rahman M.A.","non-dropping-particle":"","parse-names":false,"suffix":""},{"dropping-particle":"","family":"Desoky","given":"El Sayed M.","non-dropping-particle":"","parse-names":false,"suffix":""},{"dropping-particle":"","family":"Rady","given":"Mostafa M.","non-dropping-particle":"","parse-names":false,"suffix":""}],"container-title":"Scientia Horticulturae","id":"ITEM-1","issue":"May 2017","issued":{"date-parts":[["2018"]]},"page":"132-144","publisher":"Elsevier","title":"Response of water deficit-stressed Vigna unguiculata performances to silicon, proline or methionine foliar application","type":"article-journal","volume":"228"},"uris":["http://www.mendeley.com/documents/?uuid=b8e680f6-7063-466c-b0b5-0aec22e6ab45"]}],"mendeley":{"formattedCitation":"(Merwad et al., 2018)","manualFormatting":"Merwad et al. (2018)","plainTextFormattedCitation":"(Merwad et al., 2018)","previouslyFormattedCitation":"(Merwad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Merwad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6C372F47" w14:textId="77777777" w:rsidR="002B03DD" w:rsidRPr="003E5A30" w:rsidRDefault="002B03DD" w:rsidP="00D63131">
            <w:pPr>
              <w:rPr>
                <w:sz w:val="18"/>
                <w:szCs w:val="18"/>
              </w:rPr>
            </w:pPr>
            <w:r w:rsidRPr="003E5A30">
              <w:rPr>
                <w:sz w:val="18"/>
                <w:szCs w:val="18"/>
              </w:rPr>
              <w:t>13</w:t>
            </w:r>
          </w:p>
        </w:tc>
        <w:tc>
          <w:tcPr>
            <w:tcW w:w="1842" w:type="dxa"/>
            <w:shd w:val="clear" w:color="auto" w:fill="auto"/>
          </w:tcPr>
          <w:p w14:paraId="1C1DA89D" w14:textId="3E4CB888" w:rsidR="002B03DD" w:rsidRPr="003E5A30" w:rsidRDefault="002B03DD" w:rsidP="007A3F60">
            <w:pPr>
              <w:rPr>
                <w:sz w:val="18"/>
                <w:szCs w:val="18"/>
              </w:rPr>
            </w:pPr>
            <w:r w:rsidRPr="003E5A30">
              <w:rPr>
                <w:sz w:val="18"/>
                <w:szCs w:val="18"/>
              </w:rPr>
              <w:t xml:space="preserve">2 mM K silicate (foliar spray 15, 30, 45 </w:t>
            </w:r>
            <w:r w:rsidR="007A3F60">
              <w:rPr>
                <w:sz w:val="18"/>
                <w:szCs w:val="18"/>
              </w:rPr>
              <w:t>DAS</w:t>
            </w:r>
            <w:r w:rsidRPr="003E5A30">
              <w:rPr>
                <w:sz w:val="18"/>
                <w:szCs w:val="18"/>
              </w:rPr>
              <w:t>)</w:t>
            </w:r>
          </w:p>
        </w:tc>
        <w:tc>
          <w:tcPr>
            <w:tcW w:w="1276" w:type="dxa"/>
            <w:shd w:val="clear" w:color="auto" w:fill="auto"/>
          </w:tcPr>
          <w:p w14:paraId="38DA3F37" w14:textId="77777777" w:rsidR="002B03DD" w:rsidRPr="003E5A30" w:rsidRDefault="002B03DD" w:rsidP="00D63131">
            <w:pPr>
              <w:rPr>
                <w:sz w:val="18"/>
                <w:szCs w:val="18"/>
              </w:rPr>
            </w:pPr>
            <w:r w:rsidRPr="003E5A30">
              <w:rPr>
                <w:sz w:val="18"/>
                <w:szCs w:val="18"/>
              </w:rPr>
              <w:t xml:space="preserve">20 % </w:t>
            </w:r>
            <w:r>
              <w:rPr>
                <w:sz w:val="18"/>
                <w:szCs w:val="18"/>
              </w:rPr>
              <w:t>WHC</w:t>
            </w:r>
          </w:p>
        </w:tc>
        <w:tc>
          <w:tcPr>
            <w:tcW w:w="1418" w:type="dxa"/>
            <w:shd w:val="clear" w:color="auto" w:fill="auto"/>
          </w:tcPr>
          <w:p w14:paraId="27B7F2F4" w14:textId="77777777" w:rsidR="002B03DD" w:rsidRPr="003E5A30" w:rsidRDefault="002B03DD" w:rsidP="00D63131">
            <w:pPr>
              <w:rPr>
                <w:sz w:val="18"/>
                <w:szCs w:val="18"/>
              </w:rPr>
            </w:pPr>
            <w:r>
              <w:rPr>
                <w:sz w:val="18"/>
                <w:szCs w:val="18"/>
              </w:rPr>
              <w:t xml:space="preserve">55 and </w:t>
            </w:r>
            <w:r w:rsidRPr="003E5A30">
              <w:rPr>
                <w:sz w:val="18"/>
                <w:szCs w:val="18"/>
              </w:rPr>
              <w:t>80 days</w:t>
            </w:r>
          </w:p>
        </w:tc>
        <w:tc>
          <w:tcPr>
            <w:tcW w:w="1559" w:type="dxa"/>
            <w:shd w:val="clear" w:color="auto" w:fill="auto"/>
          </w:tcPr>
          <w:p w14:paraId="56F0498A" w14:textId="77777777" w:rsidR="002B03DD" w:rsidRPr="003E5A30" w:rsidRDefault="002B03DD" w:rsidP="00D63131">
            <w:pPr>
              <w:rPr>
                <w:sz w:val="18"/>
                <w:szCs w:val="18"/>
              </w:rPr>
            </w:pPr>
            <w:r w:rsidRPr="003E5A30">
              <w:rPr>
                <w:sz w:val="18"/>
                <w:szCs w:val="18"/>
              </w:rPr>
              <w:t>80 days</w:t>
            </w:r>
          </w:p>
        </w:tc>
        <w:tc>
          <w:tcPr>
            <w:tcW w:w="1417" w:type="dxa"/>
            <w:shd w:val="clear" w:color="auto" w:fill="auto"/>
          </w:tcPr>
          <w:p w14:paraId="5B42173C" w14:textId="77777777" w:rsidR="002B03DD" w:rsidRPr="003E5A30" w:rsidRDefault="002B03DD" w:rsidP="00D63131">
            <w:pPr>
              <w:rPr>
                <w:sz w:val="18"/>
                <w:szCs w:val="18"/>
              </w:rPr>
            </w:pPr>
            <w:r w:rsidRPr="003E5A30">
              <w:rPr>
                <w:sz w:val="18"/>
                <w:szCs w:val="18"/>
              </w:rPr>
              <w:t>Soil</w:t>
            </w:r>
          </w:p>
        </w:tc>
        <w:tc>
          <w:tcPr>
            <w:tcW w:w="1985" w:type="dxa"/>
            <w:shd w:val="clear" w:color="auto" w:fill="auto"/>
          </w:tcPr>
          <w:p w14:paraId="11824C6A" w14:textId="77777777" w:rsidR="002B03DD" w:rsidRPr="003E5A30" w:rsidRDefault="002B03DD" w:rsidP="00D63131">
            <w:pPr>
              <w:rPr>
                <w:sz w:val="18"/>
                <w:szCs w:val="18"/>
              </w:rPr>
            </w:pPr>
            <w:r>
              <w:rPr>
                <w:sz w:val="18"/>
                <w:szCs w:val="18"/>
              </w:rPr>
              <w:t>+ +</w:t>
            </w:r>
          </w:p>
        </w:tc>
        <w:tc>
          <w:tcPr>
            <w:tcW w:w="2268" w:type="dxa"/>
            <w:shd w:val="clear" w:color="auto" w:fill="auto"/>
          </w:tcPr>
          <w:p w14:paraId="4EBA3C66" w14:textId="77777777" w:rsidR="002B03DD" w:rsidRPr="003E5A30" w:rsidRDefault="002B03DD" w:rsidP="00D63131">
            <w:pPr>
              <w:rPr>
                <w:sz w:val="18"/>
                <w:szCs w:val="18"/>
              </w:rPr>
            </w:pPr>
            <w:r>
              <w:rPr>
                <w:sz w:val="18"/>
                <w:szCs w:val="18"/>
              </w:rPr>
              <w:t>+ +</w:t>
            </w:r>
          </w:p>
        </w:tc>
      </w:tr>
      <w:tr w:rsidR="002B03DD" w:rsidRPr="003E5A30" w14:paraId="4AA671DD" w14:textId="77777777" w:rsidTr="0014185E">
        <w:tc>
          <w:tcPr>
            <w:tcW w:w="993" w:type="dxa"/>
            <w:vMerge/>
            <w:shd w:val="clear" w:color="auto" w:fill="auto"/>
          </w:tcPr>
          <w:p w14:paraId="342C5689" w14:textId="77777777" w:rsidR="002B03DD" w:rsidRPr="003E5A30" w:rsidRDefault="002B03DD" w:rsidP="00D63131">
            <w:pPr>
              <w:rPr>
                <w:sz w:val="18"/>
                <w:szCs w:val="18"/>
              </w:rPr>
            </w:pPr>
          </w:p>
        </w:tc>
        <w:tc>
          <w:tcPr>
            <w:tcW w:w="1276" w:type="dxa"/>
            <w:shd w:val="clear" w:color="auto" w:fill="auto"/>
          </w:tcPr>
          <w:p w14:paraId="2400A1B5" w14:textId="77777777" w:rsidR="002B03DD" w:rsidRPr="003E5A30" w:rsidRDefault="002B03DD" w:rsidP="00D63131">
            <w:pPr>
              <w:rPr>
                <w:sz w:val="18"/>
                <w:szCs w:val="18"/>
              </w:rPr>
            </w:pPr>
            <w:r w:rsidRPr="003E5A30">
              <w:rPr>
                <w:sz w:val="18"/>
                <w:szCs w:val="18"/>
              </w:rPr>
              <w:t>Strawberry</w:t>
            </w:r>
          </w:p>
        </w:tc>
        <w:tc>
          <w:tcPr>
            <w:tcW w:w="1417" w:type="dxa"/>
            <w:shd w:val="clear" w:color="auto" w:fill="auto"/>
          </w:tcPr>
          <w:p w14:paraId="474871B9" w14:textId="77777777" w:rsidR="002B03DD" w:rsidRPr="003E5A30" w:rsidRDefault="002B03DD" w:rsidP="00D63131">
            <w:pPr>
              <w:rPr>
                <w:sz w:val="18"/>
                <w:szCs w:val="18"/>
              </w:rPr>
            </w:pPr>
            <w:r w:rsidRPr="003E5A30">
              <w:rPr>
                <w:sz w:val="18"/>
                <w:szCs w:val="18"/>
              </w:rPr>
              <w:fldChar w:fldCharType="begin" w:fldLock="1"/>
            </w:r>
            <w:r w:rsidRPr="003E5A30">
              <w:rPr>
                <w:sz w:val="18"/>
                <w:szCs w:val="18"/>
              </w:rPr>
              <w:instrText>ADDIN CSL_CITATION {"citationItems":[{"id":"ITEM-1","itemData":{"DOI":"10.1016/j.hpj.2018.09.004","ISBN":"8415683111","ISSN":"24680141","abstract":"Water stress is a major factor that limits agricultural crop production. Silicon (Si) is generally considered as a beneficial element for the growth of higher plants, especially for those grown under stressful environment. This study was conducted to examine the effects of Si on growth and development of strawberry (Fragaria × ananassa ‘Camarosa’) under water stress conditions. A factorial experiment, in a completely randomized design, was used to investigate the effects of three irrigation levels and four Si treatments consisting of 0, 5, 10, and 15 mmol·L −1 potassium silicate (K 2 SiO 3 ). The results showed that an increase in the levels of water stress caused a decrease in most of the quantitative characteristics such as specific leaf area, chlorophyll fluorescence, net photosynthesis rate, and stomata conductance; addition of Si significantly increased most of the mentioned factors; water stress increased electrolyte leakage, proline, and water use efficiency (WUE); Si treatment significantly decreased transpiration rate and improved chlorophyll content and WUE. Water stress stimulated mineral nutrient absorption whereas Si application decreased it under water stress. In conclusion, it was found that in most of the investigated factors, 10 mmol·L −1 potassium silicate had the best effect on growth and development of strawberry. Besides, Si application had beneficial effects on strawberry plants and the addition of it could alleviate water stress.","author":[{"dropping-particle":"","family":"Dehghanipoodeh","given":"Safoora","non-dropping-particle":"","parse-names":false,"suffix":""},{"dropping-particle":"","family":"Ghobadi","given":"Cyrus","non-dropping-particle":"","parse-names":false,"suffix":""},{"dropping-particle":"","family":"Baninasab","given":"Bahram","non-dropping-particle":"","parse-names":false,"suffix":""},{"dropping-particle":"","family":"Gheysari","given":"Mahdi","non-dropping-particle":"","parse-names":false,"suffix":""},{"dropping-particle":"","family":"Shiranibidabadi","given":"Siamak","non-dropping-particle":"","parse-names":false,"suffix":""}],"container-title":"Horticultural Plant Journal","id":"ITEM-1","issue":"6","issued":{"date-parts":[["2018","11"]]},"page":"226-232","publisher":"Elsevier B.V.","title":"Effect of Silicon on Growth and Development of Strawberry under Water Deficit Conditions","type":"article-journal","volume":"4"},"uris":["http://www.mendeley.com/documents/?uuid=bd8ce723-fc9b-4e2e-89cf-16bb148db214"]}],"mendeley":{"formattedCitation":"(Dehghanipoodeh et al., 2018)","manualFormatting":"Dehghanipoodeh et al. (2018)","plainTextFormattedCitation":"(Dehghanipoodeh et al., 2018)","previouslyFormattedCitation":"(Dehghanipoodeh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Dehghanipoodeh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413F9F4C" w14:textId="77777777" w:rsidR="002B03DD" w:rsidRPr="003E5A30" w:rsidRDefault="002B03DD" w:rsidP="00D63131">
            <w:pPr>
              <w:rPr>
                <w:sz w:val="18"/>
                <w:szCs w:val="18"/>
              </w:rPr>
            </w:pPr>
            <w:r w:rsidRPr="003E5A30">
              <w:rPr>
                <w:sz w:val="18"/>
                <w:szCs w:val="18"/>
              </w:rPr>
              <w:t>4</w:t>
            </w:r>
          </w:p>
        </w:tc>
        <w:tc>
          <w:tcPr>
            <w:tcW w:w="1842" w:type="dxa"/>
            <w:shd w:val="clear" w:color="auto" w:fill="auto"/>
          </w:tcPr>
          <w:p w14:paraId="40CEFF53" w14:textId="77777777" w:rsidR="002B03DD" w:rsidRPr="003E5A30" w:rsidRDefault="002B03DD" w:rsidP="00D63131">
            <w:pPr>
              <w:rPr>
                <w:sz w:val="18"/>
                <w:szCs w:val="18"/>
              </w:rPr>
            </w:pPr>
            <w:r w:rsidRPr="003E5A30">
              <w:rPr>
                <w:sz w:val="18"/>
                <w:szCs w:val="18"/>
              </w:rPr>
              <w:t>10 mM K silicate</w:t>
            </w:r>
          </w:p>
        </w:tc>
        <w:tc>
          <w:tcPr>
            <w:tcW w:w="1276" w:type="dxa"/>
            <w:shd w:val="clear" w:color="auto" w:fill="auto"/>
          </w:tcPr>
          <w:p w14:paraId="6025EF63" w14:textId="77777777" w:rsidR="002B03DD" w:rsidRPr="003E5A30" w:rsidRDefault="002B03DD" w:rsidP="00D63131">
            <w:pPr>
              <w:rPr>
                <w:sz w:val="18"/>
                <w:szCs w:val="18"/>
              </w:rPr>
            </w:pPr>
            <w:r w:rsidRPr="003E5A30">
              <w:rPr>
                <w:sz w:val="18"/>
                <w:szCs w:val="18"/>
              </w:rPr>
              <w:t>0.75 soil moisture depletion</w:t>
            </w:r>
          </w:p>
        </w:tc>
        <w:tc>
          <w:tcPr>
            <w:tcW w:w="1418" w:type="dxa"/>
            <w:shd w:val="clear" w:color="auto" w:fill="auto"/>
          </w:tcPr>
          <w:p w14:paraId="2A5D99CF" w14:textId="77777777" w:rsidR="002B03DD" w:rsidRPr="003E5A30" w:rsidRDefault="002B03DD" w:rsidP="00D63131">
            <w:pPr>
              <w:rPr>
                <w:sz w:val="18"/>
                <w:szCs w:val="18"/>
              </w:rPr>
            </w:pPr>
            <w:r w:rsidRPr="003E5A30">
              <w:rPr>
                <w:sz w:val="18"/>
                <w:szCs w:val="18"/>
              </w:rPr>
              <w:t>3 months</w:t>
            </w:r>
          </w:p>
        </w:tc>
        <w:tc>
          <w:tcPr>
            <w:tcW w:w="1559" w:type="dxa"/>
            <w:shd w:val="clear" w:color="auto" w:fill="auto"/>
          </w:tcPr>
          <w:p w14:paraId="63E262CE" w14:textId="77777777" w:rsidR="002B03DD" w:rsidRPr="003E5A30" w:rsidRDefault="002B03DD" w:rsidP="00D63131">
            <w:pPr>
              <w:rPr>
                <w:sz w:val="18"/>
                <w:szCs w:val="18"/>
              </w:rPr>
            </w:pPr>
            <w:r w:rsidRPr="003E5A30">
              <w:rPr>
                <w:sz w:val="18"/>
                <w:szCs w:val="18"/>
              </w:rPr>
              <w:t>7 months</w:t>
            </w:r>
          </w:p>
        </w:tc>
        <w:tc>
          <w:tcPr>
            <w:tcW w:w="1417" w:type="dxa"/>
            <w:shd w:val="clear" w:color="auto" w:fill="auto"/>
          </w:tcPr>
          <w:p w14:paraId="7EF5530C" w14:textId="77777777" w:rsidR="002B03DD" w:rsidRPr="003E5A30" w:rsidRDefault="002B03DD" w:rsidP="00D63131">
            <w:pPr>
              <w:rPr>
                <w:sz w:val="18"/>
                <w:szCs w:val="18"/>
              </w:rPr>
            </w:pPr>
            <w:r w:rsidRPr="003E5A30">
              <w:rPr>
                <w:sz w:val="18"/>
                <w:szCs w:val="18"/>
              </w:rPr>
              <w:t>1:1:1 Soil:Peat:Perlite</w:t>
            </w:r>
          </w:p>
        </w:tc>
        <w:tc>
          <w:tcPr>
            <w:tcW w:w="1985" w:type="dxa"/>
            <w:shd w:val="clear" w:color="auto" w:fill="auto"/>
          </w:tcPr>
          <w:p w14:paraId="247FE7E0" w14:textId="77777777" w:rsidR="002B03DD" w:rsidRPr="003E5A30" w:rsidRDefault="002B03DD" w:rsidP="00D63131">
            <w:pPr>
              <w:rPr>
                <w:sz w:val="18"/>
                <w:szCs w:val="18"/>
              </w:rPr>
            </w:pPr>
            <w:r>
              <w:rPr>
                <w:sz w:val="18"/>
                <w:szCs w:val="18"/>
              </w:rPr>
              <w:t>+ + +</w:t>
            </w:r>
          </w:p>
        </w:tc>
        <w:tc>
          <w:tcPr>
            <w:tcW w:w="2268" w:type="dxa"/>
            <w:shd w:val="clear" w:color="auto" w:fill="auto"/>
          </w:tcPr>
          <w:p w14:paraId="59EF413C" w14:textId="77777777" w:rsidR="002B03DD" w:rsidRPr="003E5A30" w:rsidRDefault="002B03DD" w:rsidP="00D63131">
            <w:pPr>
              <w:rPr>
                <w:sz w:val="18"/>
                <w:szCs w:val="18"/>
              </w:rPr>
            </w:pPr>
            <w:r>
              <w:rPr>
                <w:sz w:val="18"/>
                <w:szCs w:val="18"/>
              </w:rPr>
              <w:t>– – – –</w:t>
            </w:r>
            <w:r w:rsidRPr="003E5A30">
              <w:rPr>
                <w:sz w:val="18"/>
                <w:szCs w:val="18"/>
              </w:rPr>
              <w:t xml:space="preserve"> </w:t>
            </w:r>
          </w:p>
        </w:tc>
      </w:tr>
      <w:tr w:rsidR="002B03DD" w:rsidRPr="003E5A30" w14:paraId="55FA6BBA" w14:textId="77777777" w:rsidTr="0014185E">
        <w:tc>
          <w:tcPr>
            <w:tcW w:w="993" w:type="dxa"/>
            <w:vMerge/>
            <w:shd w:val="clear" w:color="auto" w:fill="auto"/>
          </w:tcPr>
          <w:p w14:paraId="3CDD476F" w14:textId="77777777" w:rsidR="002B03DD" w:rsidRPr="003E5A30" w:rsidRDefault="002B03DD" w:rsidP="002B03DD">
            <w:pPr>
              <w:rPr>
                <w:sz w:val="18"/>
                <w:szCs w:val="18"/>
              </w:rPr>
            </w:pPr>
          </w:p>
        </w:tc>
        <w:tc>
          <w:tcPr>
            <w:tcW w:w="1276" w:type="dxa"/>
            <w:shd w:val="clear" w:color="auto" w:fill="auto"/>
          </w:tcPr>
          <w:p w14:paraId="100A4405" w14:textId="19B0FDC2" w:rsidR="002B03DD" w:rsidRPr="003E5A30" w:rsidRDefault="002B03DD" w:rsidP="002B03DD">
            <w:pPr>
              <w:rPr>
                <w:sz w:val="18"/>
                <w:szCs w:val="18"/>
              </w:rPr>
            </w:pPr>
            <w:r w:rsidRPr="003E5A30">
              <w:rPr>
                <w:sz w:val="18"/>
                <w:szCs w:val="18"/>
              </w:rPr>
              <w:t>Strawberry</w:t>
            </w:r>
          </w:p>
        </w:tc>
        <w:tc>
          <w:tcPr>
            <w:tcW w:w="1417" w:type="dxa"/>
            <w:shd w:val="clear" w:color="auto" w:fill="auto"/>
          </w:tcPr>
          <w:p w14:paraId="74E02D5C" w14:textId="3603AEA7" w:rsidR="002B03DD" w:rsidRPr="003E5A30" w:rsidRDefault="002B03DD" w:rsidP="002B03DD">
            <w:pPr>
              <w:rPr>
                <w:sz w:val="18"/>
                <w:szCs w:val="18"/>
              </w:rPr>
            </w:pPr>
            <w:r w:rsidRPr="003E5A30">
              <w:rPr>
                <w:sz w:val="18"/>
                <w:szCs w:val="18"/>
              </w:rPr>
              <w:fldChar w:fldCharType="begin" w:fldLock="1"/>
            </w:r>
            <w:r w:rsidRPr="003E5A30">
              <w:rPr>
                <w:sz w:val="18"/>
                <w:szCs w:val="18"/>
              </w:rPr>
              <w:instrText>ADDIN CSL_CITATION {"citationItems":[{"id":"ITEM-1","itemData":{"DOI":"10.3390/agronomy9010041","ISBN":"4971145923","ISSN":"2073-4395","abstract":"Silicon (Si) is a beneficial element that alleviates the effects of stress factors including drought (D). Strawberry is a Si-accumulator species sensitive to D; however, the function of Si in this species is obscure. This study was conducted to examine the effect of Si and inoculation with an arbuscular mycorrhizal fungus (AMF) on physiological and biochemical responses of strawberry plants under D. Plants were grown for six weeks in perlite and irrigated with a nutrient solution. The effect of Si (3 mmol L‒1), AMF (Rhizophagus clarus) and D (mild and severe D) was studied on growth, water relations, mycorrhization, antioxidative defense, osmolytes concentration, and micronutrients status. Si and AMF significantly enhanced plant biomass production by increasing photosynthesis rate, water content and use efficiency, antioxidant enzyme defense, and the nutritional status of particularly Zn. In contrast to the roots, osmotic adjustment did not contribute to the increase of leaf water content suggesting a different strategy of both Si and AMF for improving water status in the leaves and roots. Our results demonstrated a synergistic effect of AMF and Si on improving the growth of strawberry not only under D but also under control conditions.","author":[{"dropping-particle":"","family":"Moradtalab","given":"Narges","non-dropping-particle":"","parse-names":false,"suffix":""},{"dropping-particle":"","family":"Hajiboland","given":"Roghieh","non-dropping-particle":"","parse-names":false,"suffix":""},{"dropping-particle":"","family":"Aliasgharzad","given":"Nasser","non-dropping-particle":"","parse-names":false,"suffix":""},{"dropping-particle":"","family":"Hartmann","given":"Tobias E.","non-dropping-particle":"","parse-names":false,"suffix":""},{"dropping-particle":"","family":"Neumann","given":"Günter","non-dropping-particle":"","parse-names":false,"suffix":""}],"container-title":"Agronomy","id":"ITEM-1","issue":"1","issued":{"date-parts":[["2019","1","21"]]},"page":"41","title":"Silicon and the Association with an Arbuscular-Mycorrhizal Fungus (Rhizophagus clarus) Mitigate the Adverse Effects of Drought Stress on Strawberry","type":"article-journal","volume":"9"},"uris":["http://www.mendeley.com/documents/?uuid=1476ac9f-8d13-4e1b-82f9-baa447850e4b"]}],"mendeley":{"formattedCitation":"(Moradtalab et al., 2019)","manualFormatting":"Moradtalab et al. (2019)","plainTextFormattedCitation":"(Moradtalab et al., 2019)","previouslyFormattedCitation":"(Moradtalab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oradtalab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57390F71" w14:textId="465018D4" w:rsidR="002B03DD" w:rsidRPr="003E5A30" w:rsidRDefault="002B03DD" w:rsidP="002B03DD">
            <w:pPr>
              <w:rPr>
                <w:sz w:val="18"/>
                <w:szCs w:val="18"/>
              </w:rPr>
            </w:pPr>
            <w:r w:rsidRPr="003E5A30">
              <w:rPr>
                <w:sz w:val="18"/>
                <w:szCs w:val="18"/>
              </w:rPr>
              <w:t>2</w:t>
            </w:r>
          </w:p>
        </w:tc>
        <w:tc>
          <w:tcPr>
            <w:tcW w:w="1842" w:type="dxa"/>
            <w:shd w:val="clear" w:color="auto" w:fill="auto"/>
          </w:tcPr>
          <w:p w14:paraId="431246FB" w14:textId="09D566E5" w:rsidR="002B03DD" w:rsidRDefault="002B03DD" w:rsidP="002B03DD">
            <w:pPr>
              <w:rPr>
                <w:sz w:val="18"/>
                <w:szCs w:val="18"/>
              </w:rPr>
            </w:pPr>
            <w:r w:rsidRPr="003E5A30">
              <w:rPr>
                <w:sz w:val="18"/>
                <w:szCs w:val="18"/>
              </w:rPr>
              <w:t>0.6 mM Na silicate</w:t>
            </w:r>
          </w:p>
        </w:tc>
        <w:tc>
          <w:tcPr>
            <w:tcW w:w="1276" w:type="dxa"/>
            <w:shd w:val="clear" w:color="auto" w:fill="auto"/>
          </w:tcPr>
          <w:p w14:paraId="2F39D85C" w14:textId="5AD9058E" w:rsidR="002B03DD" w:rsidRPr="003E5A30" w:rsidRDefault="002B03DD" w:rsidP="002B03DD">
            <w:pPr>
              <w:rPr>
                <w:sz w:val="18"/>
                <w:szCs w:val="18"/>
              </w:rPr>
            </w:pPr>
            <w:r w:rsidRPr="003E5A30">
              <w:rPr>
                <w:sz w:val="18"/>
                <w:szCs w:val="18"/>
              </w:rPr>
              <w:t xml:space="preserve">35% </w:t>
            </w:r>
            <w:r>
              <w:rPr>
                <w:sz w:val="18"/>
                <w:szCs w:val="18"/>
              </w:rPr>
              <w:t>WHC</w:t>
            </w:r>
          </w:p>
        </w:tc>
        <w:tc>
          <w:tcPr>
            <w:tcW w:w="1418" w:type="dxa"/>
            <w:shd w:val="clear" w:color="auto" w:fill="auto"/>
          </w:tcPr>
          <w:p w14:paraId="592E1EB5" w14:textId="52B6F26D" w:rsidR="002B03DD" w:rsidRPr="003E5A30" w:rsidRDefault="002B03DD" w:rsidP="002B03DD">
            <w:pPr>
              <w:rPr>
                <w:sz w:val="18"/>
                <w:szCs w:val="18"/>
              </w:rPr>
            </w:pPr>
            <w:r w:rsidRPr="003E5A30">
              <w:rPr>
                <w:sz w:val="18"/>
                <w:szCs w:val="18"/>
              </w:rPr>
              <w:t>4 weeks</w:t>
            </w:r>
          </w:p>
        </w:tc>
        <w:tc>
          <w:tcPr>
            <w:tcW w:w="1559" w:type="dxa"/>
            <w:shd w:val="clear" w:color="auto" w:fill="auto"/>
          </w:tcPr>
          <w:p w14:paraId="595CE510" w14:textId="4F7F1145" w:rsidR="002B03DD" w:rsidRPr="003E5A30" w:rsidRDefault="002B03DD" w:rsidP="002B03DD">
            <w:pPr>
              <w:rPr>
                <w:sz w:val="18"/>
                <w:szCs w:val="18"/>
              </w:rPr>
            </w:pPr>
            <w:r w:rsidRPr="003E5A30">
              <w:rPr>
                <w:sz w:val="18"/>
                <w:szCs w:val="18"/>
              </w:rPr>
              <w:t>6 weeks</w:t>
            </w:r>
          </w:p>
        </w:tc>
        <w:tc>
          <w:tcPr>
            <w:tcW w:w="1417" w:type="dxa"/>
            <w:shd w:val="clear" w:color="auto" w:fill="auto"/>
          </w:tcPr>
          <w:p w14:paraId="5BCC7273" w14:textId="58C65D74" w:rsidR="002B03DD" w:rsidRPr="003E5A30" w:rsidRDefault="002B03DD" w:rsidP="002B03DD">
            <w:pPr>
              <w:rPr>
                <w:sz w:val="18"/>
                <w:szCs w:val="18"/>
              </w:rPr>
            </w:pPr>
            <w:r w:rsidRPr="003E5A30">
              <w:rPr>
                <w:sz w:val="18"/>
                <w:szCs w:val="18"/>
              </w:rPr>
              <w:t>Hydroponics</w:t>
            </w:r>
          </w:p>
        </w:tc>
        <w:tc>
          <w:tcPr>
            <w:tcW w:w="1985" w:type="dxa"/>
            <w:shd w:val="clear" w:color="auto" w:fill="auto"/>
          </w:tcPr>
          <w:p w14:paraId="4D4F853C" w14:textId="4CFC1FBB" w:rsidR="002B03DD" w:rsidRDefault="002B03DD" w:rsidP="002B03DD">
            <w:pPr>
              <w:rPr>
                <w:sz w:val="18"/>
                <w:szCs w:val="18"/>
              </w:rPr>
            </w:pPr>
            <w:r>
              <w:rPr>
                <w:sz w:val="18"/>
                <w:szCs w:val="18"/>
              </w:rPr>
              <w:t>+ + +</w:t>
            </w:r>
          </w:p>
        </w:tc>
        <w:tc>
          <w:tcPr>
            <w:tcW w:w="2268" w:type="dxa"/>
            <w:shd w:val="clear" w:color="auto" w:fill="auto"/>
          </w:tcPr>
          <w:p w14:paraId="7EB7385E" w14:textId="7F5A14AF" w:rsidR="002B03DD" w:rsidRDefault="002B03DD" w:rsidP="002B03DD">
            <w:pPr>
              <w:rPr>
                <w:sz w:val="18"/>
                <w:szCs w:val="18"/>
              </w:rPr>
            </w:pPr>
            <w:r>
              <w:rPr>
                <w:sz w:val="18"/>
                <w:szCs w:val="18"/>
              </w:rPr>
              <w:t>N.s.</w:t>
            </w:r>
          </w:p>
        </w:tc>
      </w:tr>
      <w:tr w:rsidR="002B03DD" w:rsidRPr="003E5A30" w14:paraId="6247DE2B" w14:textId="77777777" w:rsidTr="0014185E">
        <w:tc>
          <w:tcPr>
            <w:tcW w:w="993" w:type="dxa"/>
            <w:vMerge/>
            <w:shd w:val="clear" w:color="auto" w:fill="auto"/>
          </w:tcPr>
          <w:p w14:paraId="6E6B07AB" w14:textId="77777777" w:rsidR="002B03DD" w:rsidRPr="003E5A30" w:rsidRDefault="002B03DD" w:rsidP="002B03DD">
            <w:pPr>
              <w:rPr>
                <w:sz w:val="18"/>
                <w:szCs w:val="18"/>
              </w:rPr>
            </w:pPr>
          </w:p>
        </w:tc>
        <w:tc>
          <w:tcPr>
            <w:tcW w:w="1276" w:type="dxa"/>
            <w:shd w:val="clear" w:color="auto" w:fill="auto"/>
          </w:tcPr>
          <w:p w14:paraId="1B1229E7" w14:textId="77777777" w:rsidR="002B03DD" w:rsidRPr="003E5A30" w:rsidRDefault="002B03DD" w:rsidP="002B03DD">
            <w:pPr>
              <w:rPr>
                <w:sz w:val="18"/>
                <w:szCs w:val="18"/>
              </w:rPr>
            </w:pPr>
            <w:r w:rsidRPr="003E5A30">
              <w:rPr>
                <w:sz w:val="18"/>
                <w:szCs w:val="18"/>
              </w:rPr>
              <w:t>Rice</w:t>
            </w:r>
          </w:p>
        </w:tc>
        <w:tc>
          <w:tcPr>
            <w:tcW w:w="1417" w:type="dxa"/>
            <w:shd w:val="clear" w:color="auto" w:fill="auto"/>
          </w:tcPr>
          <w:p w14:paraId="22DE4349" w14:textId="77777777" w:rsidR="002B03DD" w:rsidRPr="003E5A30" w:rsidRDefault="002B03DD" w:rsidP="002B03DD">
            <w:pPr>
              <w:rPr>
                <w:sz w:val="18"/>
                <w:szCs w:val="18"/>
              </w:rPr>
            </w:pPr>
            <w:r w:rsidRPr="003E5A30">
              <w:rPr>
                <w:sz w:val="18"/>
                <w:szCs w:val="18"/>
              </w:rPr>
              <w:fldChar w:fldCharType="begin" w:fldLock="1"/>
            </w:r>
            <w:r w:rsidRPr="003E5A30">
              <w:rPr>
                <w:sz w:val="18"/>
                <w:szCs w:val="18"/>
              </w:rPr>
              <w:instrText>ADDIN CSL_CITATION {"citationItems":[{"id":"ITEM-1","itemData":{"DOI":"10.1080/00103624.2018.1448856","ISSN":"15322416","abstract":"The aims of this work were to assess the effect of drought and silicon on rice growth and productivity. A completely randomized design pot experiment with three replications was conducted in a clay soil with five levels of soil moisture content (SMC) (70, 80, 90, 100, and 120% of the soil saturation point) and five rates of Si (0, 2.1, 4.2, 6.3, and 8.4 mg Si/10 plants). When SMC was reduced from 120% to 70%, plant height, rice straw, root yield, and grain yield significantly reduced with 32, 52, 36, and 27%, respectively; however, when Si rate increased from 0.0 to 8.4 mg/10 plants, they significantly increased by 38, 97, 49, and 106%, respectively. At the SMC of 70%, when Si rate increased from 0.0 to 6.3 mg/10 plants, N, P, K, and Si concentrations in straw increased by 42, 59, 36, and 53%, respectively.","author":[{"dropping-particle":"","family":"Ibrahim","given":"Mostafa A.","non-dropping-particle":"","parse-names":false,"suffix":""},{"dropping-particle":"","family":"Merwad","given":"Abdel Rahman M.","non-dropping-particle":"","parse-names":false,"suffix":""},{"dropping-particle":"","family":"Elnaka","given":"Elsayed A.","non-dropping-particle":"","parse-names":false,"suffix":""}],"container-title":"Communications in Soil Science and Plant Analysis","id":"ITEM-1","issue":"8","issued":{"date-parts":[["2018"]]},"page":"945-957","publisher":"Taylor &amp; Francis","title":"Rice (Oryza Sativa L.) Tolerance to Drought Can Be Improved by Silicon Application","type":"article-journal","volume":"49"},"uris":["http://www.mendeley.com/documents/?uuid=0765aacc-36dc-4507-acf0-6ec656a244a8"]}],"mendeley":{"formattedCitation":"(Ibrahim et al., 2018)","manualFormatting":"Ibrahim et al. (2018)","plainTextFormattedCitation":"(Ibrahim et al., 2018)","previouslyFormattedCitation":"(Ibrahim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Ibrahim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43C7FC1F" w14:textId="77777777" w:rsidR="002B03DD" w:rsidRPr="003E5A30" w:rsidRDefault="002B03DD" w:rsidP="002B03DD">
            <w:pPr>
              <w:rPr>
                <w:sz w:val="18"/>
                <w:szCs w:val="18"/>
              </w:rPr>
            </w:pPr>
            <w:r w:rsidRPr="003E5A30">
              <w:rPr>
                <w:sz w:val="18"/>
                <w:szCs w:val="18"/>
              </w:rPr>
              <w:t>1</w:t>
            </w:r>
          </w:p>
        </w:tc>
        <w:tc>
          <w:tcPr>
            <w:tcW w:w="1842" w:type="dxa"/>
            <w:shd w:val="clear" w:color="auto" w:fill="auto"/>
          </w:tcPr>
          <w:p w14:paraId="6A1FF85E" w14:textId="44B5632F" w:rsidR="002B03DD" w:rsidRPr="003E5A30" w:rsidRDefault="002B03DD" w:rsidP="007A3F60">
            <w:pPr>
              <w:rPr>
                <w:sz w:val="18"/>
                <w:szCs w:val="18"/>
              </w:rPr>
            </w:pPr>
            <w:r>
              <w:rPr>
                <w:sz w:val="18"/>
                <w:szCs w:val="18"/>
              </w:rPr>
              <w:t xml:space="preserve">560 mg </w:t>
            </w:r>
            <w:r w:rsidRPr="003E5A30">
              <w:rPr>
                <w:sz w:val="18"/>
                <w:szCs w:val="18"/>
              </w:rPr>
              <w:t>L</w:t>
            </w:r>
            <w:r>
              <w:rPr>
                <w:rFonts w:cstheme="minorHAnsi"/>
                <w:sz w:val="18"/>
                <w:szCs w:val="18"/>
                <w:vertAlign w:val="superscript"/>
              </w:rPr>
              <w:t>-1</w:t>
            </w:r>
            <w:r w:rsidRPr="003E5A30">
              <w:rPr>
                <w:sz w:val="18"/>
                <w:szCs w:val="18"/>
              </w:rPr>
              <w:t xml:space="preserve"> K silicate (foliar spray 30, 40, 50, 60 </w:t>
            </w:r>
            <w:r w:rsidR="007A3F60">
              <w:rPr>
                <w:sz w:val="18"/>
                <w:szCs w:val="18"/>
              </w:rPr>
              <w:t>DAS</w:t>
            </w:r>
            <w:r w:rsidRPr="003E5A30">
              <w:rPr>
                <w:sz w:val="18"/>
                <w:szCs w:val="18"/>
              </w:rPr>
              <w:t>)</w:t>
            </w:r>
          </w:p>
        </w:tc>
        <w:tc>
          <w:tcPr>
            <w:tcW w:w="1276" w:type="dxa"/>
            <w:shd w:val="clear" w:color="auto" w:fill="auto"/>
          </w:tcPr>
          <w:p w14:paraId="67881672" w14:textId="77777777" w:rsidR="002B03DD" w:rsidRPr="003E5A30" w:rsidRDefault="002B03DD" w:rsidP="002B03DD">
            <w:pPr>
              <w:rPr>
                <w:sz w:val="18"/>
                <w:szCs w:val="18"/>
              </w:rPr>
            </w:pPr>
            <w:r w:rsidRPr="003E5A30">
              <w:rPr>
                <w:sz w:val="18"/>
                <w:szCs w:val="18"/>
              </w:rPr>
              <w:t>70% soil saturation point</w:t>
            </w:r>
          </w:p>
        </w:tc>
        <w:tc>
          <w:tcPr>
            <w:tcW w:w="1418" w:type="dxa"/>
            <w:shd w:val="clear" w:color="auto" w:fill="auto"/>
          </w:tcPr>
          <w:p w14:paraId="6AD20D9F" w14:textId="77777777" w:rsidR="002B03DD" w:rsidRPr="003E5A30" w:rsidRDefault="002B03DD" w:rsidP="002B03DD">
            <w:pPr>
              <w:rPr>
                <w:sz w:val="18"/>
                <w:szCs w:val="18"/>
              </w:rPr>
            </w:pPr>
            <w:r w:rsidRPr="003E5A30">
              <w:rPr>
                <w:sz w:val="18"/>
                <w:szCs w:val="18"/>
              </w:rPr>
              <w:t>2 ½ months</w:t>
            </w:r>
          </w:p>
        </w:tc>
        <w:tc>
          <w:tcPr>
            <w:tcW w:w="1559" w:type="dxa"/>
            <w:shd w:val="clear" w:color="auto" w:fill="auto"/>
          </w:tcPr>
          <w:p w14:paraId="1761706B" w14:textId="77777777" w:rsidR="002B03DD" w:rsidRPr="003E5A30" w:rsidRDefault="002B03DD" w:rsidP="002B03DD">
            <w:pPr>
              <w:rPr>
                <w:sz w:val="18"/>
                <w:szCs w:val="18"/>
              </w:rPr>
            </w:pPr>
            <w:r w:rsidRPr="003E5A30">
              <w:rPr>
                <w:sz w:val="18"/>
                <w:szCs w:val="18"/>
              </w:rPr>
              <w:t>3 ½ months</w:t>
            </w:r>
          </w:p>
        </w:tc>
        <w:tc>
          <w:tcPr>
            <w:tcW w:w="1417" w:type="dxa"/>
            <w:shd w:val="clear" w:color="auto" w:fill="auto"/>
          </w:tcPr>
          <w:p w14:paraId="102282D4" w14:textId="77777777" w:rsidR="002B03DD" w:rsidRPr="003E5A30" w:rsidRDefault="002B03DD" w:rsidP="002B03DD">
            <w:pPr>
              <w:rPr>
                <w:sz w:val="18"/>
                <w:szCs w:val="18"/>
              </w:rPr>
            </w:pPr>
            <w:r w:rsidRPr="003E5A30">
              <w:rPr>
                <w:sz w:val="18"/>
                <w:szCs w:val="18"/>
              </w:rPr>
              <w:t>Soil</w:t>
            </w:r>
          </w:p>
        </w:tc>
        <w:tc>
          <w:tcPr>
            <w:tcW w:w="1985" w:type="dxa"/>
            <w:shd w:val="clear" w:color="auto" w:fill="auto"/>
          </w:tcPr>
          <w:p w14:paraId="1701BD35" w14:textId="77777777" w:rsidR="002B03DD" w:rsidRPr="003E5A30" w:rsidRDefault="002B03DD" w:rsidP="002B03DD">
            <w:pPr>
              <w:rPr>
                <w:sz w:val="18"/>
                <w:szCs w:val="18"/>
              </w:rPr>
            </w:pPr>
            <w:r>
              <w:rPr>
                <w:sz w:val="18"/>
                <w:szCs w:val="18"/>
              </w:rPr>
              <w:t>+ + + +</w:t>
            </w:r>
          </w:p>
        </w:tc>
        <w:tc>
          <w:tcPr>
            <w:tcW w:w="2268" w:type="dxa"/>
            <w:shd w:val="clear" w:color="auto" w:fill="auto"/>
          </w:tcPr>
          <w:p w14:paraId="38C46AF4" w14:textId="77777777" w:rsidR="002B03DD" w:rsidRPr="003E5A30" w:rsidRDefault="002B03DD" w:rsidP="002B03DD">
            <w:pPr>
              <w:rPr>
                <w:sz w:val="18"/>
                <w:szCs w:val="18"/>
              </w:rPr>
            </w:pPr>
            <w:r>
              <w:rPr>
                <w:sz w:val="18"/>
                <w:szCs w:val="18"/>
              </w:rPr>
              <w:t>+ + + +</w:t>
            </w:r>
          </w:p>
        </w:tc>
      </w:tr>
      <w:tr w:rsidR="002B03DD" w:rsidRPr="003E5A30" w14:paraId="16F43D59" w14:textId="77777777" w:rsidTr="0014185E">
        <w:tc>
          <w:tcPr>
            <w:tcW w:w="993" w:type="dxa"/>
            <w:vMerge/>
            <w:shd w:val="clear" w:color="auto" w:fill="auto"/>
          </w:tcPr>
          <w:p w14:paraId="7A22F50E" w14:textId="77777777" w:rsidR="002B03DD" w:rsidRPr="003E5A30" w:rsidRDefault="002B03DD" w:rsidP="002B03DD">
            <w:pPr>
              <w:rPr>
                <w:sz w:val="18"/>
                <w:szCs w:val="18"/>
              </w:rPr>
            </w:pPr>
          </w:p>
        </w:tc>
        <w:tc>
          <w:tcPr>
            <w:tcW w:w="1276" w:type="dxa"/>
            <w:shd w:val="clear" w:color="auto" w:fill="auto"/>
          </w:tcPr>
          <w:p w14:paraId="2A200755" w14:textId="77777777" w:rsidR="002B03DD" w:rsidRPr="003E5A30" w:rsidRDefault="002B03DD" w:rsidP="002B03DD">
            <w:pPr>
              <w:rPr>
                <w:sz w:val="18"/>
                <w:szCs w:val="18"/>
              </w:rPr>
            </w:pPr>
            <w:r>
              <w:rPr>
                <w:sz w:val="18"/>
                <w:szCs w:val="18"/>
              </w:rPr>
              <w:t>W</w:t>
            </w:r>
            <w:r w:rsidRPr="003E5A30">
              <w:rPr>
                <w:sz w:val="18"/>
                <w:szCs w:val="18"/>
              </w:rPr>
              <w:t>heat</w:t>
            </w:r>
          </w:p>
        </w:tc>
        <w:tc>
          <w:tcPr>
            <w:tcW w:w="1417" w:type="dxa"/>
            <w:shd w:val="clear" w:color="auto" w:fill="auto"/>
          </w:tcPr>
          <w:p w14:paraId="29C61B6D" w14:textId="77777777" w:rsidR="002B03DD" w:rsidRPr="003E5A30" w:rsidRDefault="002B03DD" w:rsidP="002B03DD">
            <w:pPr>
              <w:rPr>
                <w:sz w:val="18"/>
                <w:szCs w:val="18"/>
              </w:rPr>
            </w:pPr>
            <w:r w:rsidRPr="003E5A30">
              <w:rPr>
                <w:sz w:val="18"/>
                <w:szCs w:val="18"/>
              </w:rPr>
              <w:fldChar w:fldCharType="begin" w:fldLock="1"/>
            </w:r>
            <w:r w:rsidRPr="003E5A30">
              <w:rPr>
                <w:sz w:val="18"/>
                <w:szCs w:val="18"/>
              </w:rPr>
              <w:instrText>ADDIN CSL_CITATION {"citationItems":[{"id":"ITEM-1","itemData":{"DOI":"10.1080/01904167.2019.1648677","ISSN":"15324087","abstract":"Role of exogenously-applied silicon (Si) on antioxidant enzyme activities was investigated in wheat under drought stress using a completely randomized factorial design with four replications. Drought stress significantly enhanced activities of ascorbate peroxidase, peroxidase, superoxide dismutase and catalase, and elevated accumulation of osmotically active molecules, soluble sugars and proline. Si application further enhanced activities of enzymes involved in oxidative defense system and accumulation of osmotically active molecules in drought-stressed plants. Under drought stress conditions, water shortage decreased protein content in all cultivars; however, application of Si increased it. Pollen area ratio was lower than 1 for cvs. Shiraz and Marvdasht under drought, but greater than 1 for cvs. Chamran and Sirvan. Water-limited regimes resulted in decreased leaf Ψw in all cultivars, but Si supply was effective in improving Ψw under water-limited regimes. Water shortage increased leaf K, Mg, and Ca concentrations. Under drought stress, Si-treated plants had higher K concentration than the none-treated plants.","author":[{"dropping-particle":"","family":"Maghsoudi","given":"Kobra","non-dropping-particle":"","parse-names":false,"suffix":""},{"dropping-particle":"","family":"Emam","given":"Yahya","non-dropping-particle":"","parse-names":false,"suffix":""},{"dropping-particle":"","family":"Ashraf","given":"Muhammad","non-dropping-particle":"","parse-names":false,"suffix":""},{"dropping-particle":"","family":"Pessarakli","given":"Mohammad","non-dropping-particle":"","parse-names":false,"suffix":""},{"dropping-particle":"","family":"Arvin","given":"Mohammad Javad","non-dropping-particle":"","parse-names":false,"suffix":""}],"container-title":"Journal of Plant Nutrition","id":"ITEM-1","issue":"17","issued":{"date-parts":[["2019"]]},"page":"2121-2132","publisher":"Taylor &amp; Francis","title":"Silicon application positively alters pollen grain area, osmoregulation and antioxidant enzyme activities in wheat plants under water deficit conditions","type":"article-journal","volume":"42"},"uris":["http://www.mendeley.com/documents/?uuid=0cd82d15-5423-40ef-9c08-26b197f32043"]}],"mendeley":{"formattedCitation":"(Maghsoudi et al., 2019)","manualFormatting":"Maghsoudi et al. (2019)","plainTextFormattedCitation":"(Maghsoudi et al., 2019)","previouslyFormattedCitation":"(Maghsoudi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aghsoudi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3016EC61" w14:textId="77777777" w:rsidR="002B03DD" w:rsidRPr="003E5A30" w:rsidRDefault="002B03DD" w:rsidP="002B03DD">
            <w:pPr>
              <w:rPr>
                <w:sz w:val="18"/>
                <w:szCs w:val="18"/>
              </w:rPr>
            </w:pPr>
            <w:r w:rsidRPr="003E5A30">
              <w:rPr>
                <w:sz w:val="18"/>
                <w:szCs w:val="18"/>
              </w:rPr>
              <w:t>0</w:t>
            </w:r>
          </w:p>
        </w:tc>
        <w:tc>
          <w:tcPr>
            <w:tcW w:w="1842" w:type="dxa"/>
            <w:shd w:val="clear" w:color="auto" w:fill="auto"/>
          </w:tcPr>
          <w:p w14:paraId="7A771F86" w14:textId="77777777" w:rsidR="002B03DD" w:rsidRPr="003E5A30" w:rsidRDefault="002B03DD" w:rsidP="002B03DD">
            <w:pPr>
              <w:rPr>
                <w:sz w:val="18"/>
                <w:szCs w:val="18"/>
              </w:rPr>
            </w:pPr>
            <w:r w:rsidRPr="003E5A30">
              <w:rPr>
                <w:sz w:val="18"/>
                <w:szCs w:val="18"/>
              </w:rPr>
              <w:t>6 mM Na silicate (foliar spray, tillering and anthesis)</w:t>
            </w:r>
          </w:p>
        </w:tc>
        <w:tc>
          <w:tcPr>
            <w:tcW w:w="1276" w:type="dxa"/>
            <w:shd w:val="clear" w:color="auto" w:fill="auto"/>
          </w:tcPr>
          <w:p w14:paraId="47015329" w14:textId="77777777" w:rsidR="002B03DD" w:rsidRPr="003E5A30" w:rsidRDefault="002B03DD" w:rsidP="002B03DD">
            <w:pPr>
              <w:rPr>
                <w:sz w:val="18"/>
                <w:szCs w:val="18"/>
              </w:rPr>
            </w:pPr>
            <w:r w:rsidRPr="003E5A30">
              <w:rPr>
                <w:sz w:val="18"/>
                <w:szCs w:val="18"/>
              </w:rPr>
              <w:t xml:space="preserve">40% </w:t>
            </w:r>
            <w:r>
              <w:rPr>
                <w:sz w:val="18"/>
                <w:szCs w:val="18"/>
              </w:rPr>
              <w:t>FC</w:t>
            </w:r>
          </w:p>
        </w:tc>
        <w:tc>
          <w:tcPr>
            <w:tcW w:w="1418" w:type="dxa"/>
            <w:shd w:val="clear" w:color="auto" w:fill="auto"/>
          </w:tcPr>
          <w:p w14:paraId="18E032EC" w14:textId="77777777" w:rsidR="002B03DD" w:rsidRPr="003E5A30" w:rsidRDefault="002B03DD" w:rsidP="002B03DD">
            <w:pPr>
              <w:rPr>
                <w:sz w:val="18"/>
                <w:szCs w:val="18"/>
              </w:rPr>
            </w:pPr>
            <w:r w:rsidRPr="003E5A30">
              <w:rPr>
                <w:sz w:val="18"/>
                <w:szCs w:val="18"/>
              </w:rPr>
              <w:t xml:space="preserve">Anthesis to </w:t>
            </w:r>
            <w:r>
              <w:rPr>
                <w:sz w:val="18"/>
                <w:szCs w:val="18"/>
              </w:rPr>
              <w:t>grain filling and ripening</w:t>
            </w:r>
          </w:p>
        </w:tc>
        <w:tc>
          <w:tcPr>
            <w:tcW w:w="1559" w:type="dxa"/>
            <w:shd w:val="clear" w:color="auto" w:fill="auto"/>
          </w:tcPr>
          <w:p w14:paraId="6C0E5834" w14:textId="77777777" w:rsidR="002B03DD" w:rsidRPr="003E5A30" w:rsidRDefault="002B03DD" w:rsidP="002B03DD">
            <w:pPr>
              <w:rPr>
                <w:sz w:val="18"/>
                <w:szCs w:val="18"/>
              </w:rPr>
            </w:pPr>
            <w:r w:rsidRPr="003E5A30">
              <w:rPr>
                <w:sz w:val="18"/>
                <w:szCs w:val="18"/>
              </w:rPr>
              <w:t>Ripening</w:t>
            </w:r>
          </w:p>
        </w:tc>
        <w:tc>
          <w:tcPr>
            <w:tcW w:w="1417" w:type="dxa"/>
            <w:shd w:val="clear" w:color="auto" w:fill="auto"/>
          </w:tcPr>
          <w:p w14:paraId="7D5AC63D" w14:textId="77777777" w:rsidR="002B03DD" w:rsidRPr="003E5A30" w:rsidRDefault="002B03DD" w:rsidP="002B03DD">
            <w:pPr>
              <w:rPr>
                <w:sz w:val="18"/>
                <w:szCs w:val="18"/>
              </w:rPr>
            </w:pPr>
            <w:r w:rsidRPr="003E5A30">
              <w:rPr>
                <w:sz w:val="18"/>
                <w:szCs w:val="18"/>
              </w:rPr>
              <w:t>Soil</w:t>
            </w:r>
          </w:p>
        </w:tc>
        <w:tc>
          <w:tcPr>
            <w:tcW w:w="1985" w:type="dxa"/>
            <w:shd w:val="clear" w:color="auto" w:fill="auto"/>
          </w:tcPr>
          <w:p w14:paraId="1E73FC09" w14:textId="77777777" w:rsidR="002B03DD" w:rsidRPr="003E5A30" w:rsidRDefault="002B03DD" w:rsidP="002B03DD">
            <w:pPr>
              <w:rPr>
                <w:sz w:val="18"/>
                <w:szCs w:val="18"/>
              </w:rPr>
            </w:pPr>
            <w:r w:rsidRPr="003E5A30">
              <w:rPr>
                <w:sz w:val="18"/>
                <w:szCs w:val="18"/>
              </w:rPr>
              <w:t>Unknown</w:t>
            </w:r>
          </w:p>
        </w:tc>
        <w:tc>
          <w:tcPr>
            <w:tcW w:w="2268" w:type="dxa"/>
            <w:shd w:val="clear" w:color="auto" w:fill="auto"/>
          </w:tcPr>
          <w:p w14:paraId="6298B212" w14:textId="77777777" w:rsidR="002B03DD" w:rsidRPr="003E5A30" w:rsidRDefault="002B03DD" w:rsidP="002B03DD">
            <w:pPr>
              <w:rPr>
                <w:sz w:val="18"/>
                <w:szCs w:val="18"/>
              </w:rPr>
            </w:pPr>
            <w:r>
              <w:rPr>
                <w:sz w:val="18"/>
                <w:szCs w:val="18"/>
              </w:rPr>
              <w:t>All cultivars: n.s.</w:t>
            </w:r>
          </w:p>
        </w:tc>
      </w:tr>
      <w:tr w:rsidR="00462716" w:rsidRPr="003E5A30" w14:paraId="7944BDC2" w14:textId="77777777" w:rsidTr="0014185E">
        <w:tc>
          <w:tcPr>
            <w:tcW w:w="993" w:type="dxa"/>
            <w:vMerge w:val="restart"/>
            <w:shd w:val="clear" w:color="auto" w:fill="auto"/>
          </w:tcPr>
          <w:p w14:paraId="4F4B8147" w14:textId="71BA1BC7" w:rsidR="00462716" w:rsidRPr="003E5A30" w:rsidRDefault="00462716" w:rsidP="00D63131">
            <w:pPr>
              <w:rPr>
                <w:sz w:val="18"/>
                <w:szCs w:val="18"/>
              </w:rPr>
            </w:pPr>
            <w:r w:rsidRPr="003E5A30">
              <w:rPr>
                <w:sz w:val="18"/>
                <w:szCs w:val="18"/>
              </w:rPr>
              <w:lastRenderedPageBreak/>
              <w:t>Relative water content</w:t>
            </w:r>
          </w:p>
        </w:tc>
        <w:tc>
          <w:tcPr>
            <w:tcW w:w="1276" w:type="dxa"/>
            <w:shd w:val="clear" w:color="auto" w:fill="auto"/>
          </w:tcPr>
          <w:p w14:paraId="1EAB5DB5" w14:textId="77777777" w:rsidR="00462716" w:rsidRPr="003E5A30" w:rsidRDefault="00462716" w:rsidP="00D63131">
            <w:pPr>
              <w:rPr>
                <w:sz w:val="18"/>
                <w:szCs w:val="18"/>
              </w:rPr>
            </w:pPr>
            <w:r w:rsidRPr="003E5A30">
              <w:rPr>
                <w:sz w:val="18"/>
                <w:szCs w:val="18"/>
              </w:rPr>
              <w:t>Tomato</w:t>
            </w:r>
          </w:p>
        </w:tc>
        <w:tc>
          <w:tcPr>
            <w:tcW w:w="1417" w:type="dxa"/>
            <w:shd w:val="clear" w:color="auto" w:fill="auto"/>
          </w:tcPr>
          <w:p w14:paraId="2F36A539" w14:textId="77777777" w:rsidR="00462716" w:rsidRPr="003E5A30" w:rsidRDefault="00462716" w:rsidP="00D63131">
            <w:pPr>
              <w:rPr>
                <w:sz w:val="18"/>
                <w:szCs w:val="18"/>
              </w:rPr>
            </w:pPr>
            <w:r w:rsidRPr="003E5A30">
              <w:rPr>
                <w:sz w:val="18"/>
                <w:szCs w:val="18"/>
              </w:rPr>
              <w:fldChar w:fldCharType="begin" w:fldLock="1"/>
            </w:r>
            <w:r w:rsidRPr="003E5A30">
              <w:rPr>
                <w:sz w:val="18"/>
                <w:szCs w:val="18"/>
              </w:rPr>
              <w:instrText>ADDIN CSL_CITATION {"citationItems":[{"id":"ITEM-1","itemData":{"DOI":"10.3389/fpls.2016.00196","ISSN":"1664462X","abstract":"Silicon (Si) can improve drought tolerance in plants, but the mechanism is still not fully understood. Previous research has been concentrating on Si’s role in leaf water maintenance in Si accumulators, while little information is available on its role in water uptake and in less Si-accumulating plants. Here, we investigated the effects of Si on root water uptake and its role in decreasing oxidative damage in relation to root hydraulic conductance in tomato (Solanum lycopersicum ‘Zhongza No.9’) under water stress. Tomato seedlings were subjected to water stress induced by 10% (w/v) polyethylene glycol-6000 in the absence or presence of 2.5 mM added silicate. The results showed that Si addition ameliorated the inhibition in tomato growth and photosynthesis, and improved water status under water stress. The root hydraulic conductance of tomato plants was decreased under water stress, and it was significantly increased by added Si. There was no significant contribution of osmotic adjustment in Si-enhanced root water uptake under water stress. The transcriptions of plasma membrane aquaporin genes were not obviously changed by Si under water stress. Water stress increased the production of reactive oxygen species and induced oxidative damage, while added Si reversed these. In addition, Si addition increased the activities of superoxide dismutase and catalase and the levels of ascorbic acid and glutathione in the roots under stress. It is concluded that Si enhances the water stress tolerance via enhancing root hydraulic conductance and water uptake in tomato plants. Si-mediated decrease in membrane oxidative damage may have contributed to the enhanced root hydraulic conductance.","author":[{"dropping-particle":"","family":"Shi","given":"Yu","non-dropping-particle":"","parse-names":false,"suffix":""},{"dropping-particle":"","family":"Zhang","given":"Yi","non-dropping-particle":"","parse-names":false,"suffix":""},{"dropping-particle":"","family":"Han","given":"Weihua","non-dropping-particle":"","parse-names":false,"suffix":""},{"dropping-particle":"","family":"Feng","given":"Ru","non-dropping-particle":"","parse-names":false,"suffix":""},{"dropping-particle":"","family":"Hu","given":"Yanhong","non-dropping-particle":"","parse-names":false,"suffix":""},{"dropping-particle":"","family":"Guo","given":"Jia","non-dropping-particle":"","parse-names":false,"suffix":""},{"dropping-particle":"","family":"Gong","given":"Haijun","non-dropping-particle":"","parse-names":false,"suffix":""}],"container-title":"Frontiers in Plant Science","id":"ITEM-1","issue":"FEB2016","issued":{"date-parts":[["2016"]]},"page":"1-15","title":"Silicon enhances water stress tolerance by improving root hydraulic conductance in solanum lycopersicum L.","type":"article-journal","volume":"7"},"uris":["http://www.mendeley.com/documents/?uuid=8c803161-ff32-4609-a729-11a690c939b5"]}],"mendeley":{"formattedCitation":"(Shi et al., 2016)","manualFormatting":"Shi et al. (2016)","plainTextFormattedCitation":"(Shi et al., 2016)","previouslyFormattedCitation":"(Shi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Shi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5E6D4596" w14:textId="77777777" w:rsidR="00462716" w:rsidRPr="003E5A30" w:rsidRDefault="00462716" w:rsidP="00D63131">
            <w:pPr>
              <w:rPr>
                <w:sz w:val="18"/>
                <w:szCs w:val="18"/>
              </w:rPr>
            </w:pPr>
            <w:r w:rsidRPr="003E5A30">
              <w:rPr>
                <w:sz w:val="18"/>
                <w:szCs w:val="18"/>
              </w:rPr>
              <w:t>36</w:t>
            </w:r>
          </w:p>
        </w:tc>
        <w:tc>
          <w:tcPr>
            <w:tcW w:w="1842" w:type="dxa"/>
            <w:shd w:val="clear" w:color="auto" w:fill="auto"/>
          </w:tcPr>
          <w:p w14:paraId="21136914" w14:textId="77777777" w:rsidR="00462716" w:rsidRPr="003E5A30" w:rsidRDefault="00462716" w:rsidP="00D63131">
            <w:pPr>
              <w:rPr>
                <w:sz w:val="18"/>
                <w:szCs w:val="18"/>
              </w:rPr>
            </w:pPr>
            <w:r w:rsidRPr="003E5A30">
              <w:rPr>
                <w:sz w:val="18"/>
                <w:szCs w:val="18"/>
              </w:rPr>
              <w:t>2.5 mM K silicate</w:t>
            </w:r>
          </w:p>
        </w:tc>
        <w:tc>
          <w:tcPr>
            <w:tcW w:w="1276" w:type="dxa"/>
            <w:shd w:val="clear" w:color="auto" w:fill="auto"/>
          </w:tcPr>
          <w:p w14:paraId="00B2F917" w14:textId="77777777" w:rsidR="00462716" w:rsidRPr="003E5A30" w:rsidRDefault="00462716" w:rsidP="00D63131">
            <w:pPr>
              <w:rPr>
                <w:sz w:val="18"/>
                <w:szCs w:val="18"/>
              </w:rPr>
            </w:pPr>
            <w:r w:rsidRPr="003E5A30">
              <w:rPr>
                <w:sz w:val="18"/>
                <w:szCs w:val="18"/>
              </w:rPr>
              <w:t>10% PEG-6000</w:t>
            </w:r>
          </w:p>
        </w:tc>
        <w:tc>
          <w:tcPr>
            <w:tcW w:w="1418" w:type="dxa"/>
            <w:shd w:val="clear" w:color="auto" w:fill="auto"/>
          </w:tcPr>
          <w:p w14:paraId="6D0A8C25" w14:textId="77777777" w:rsidR="00462716" w:rsidRPr="003E5A30" w:rsidRDefault="00462716" w:rsidP="00D63131">
            <w:pPr>
              <w:rPr>
                <w:sz w:val="18"/>
                <w:szCs w:val="18"/>
              </w:rPr>
            </w:pPr>
            <w:r w:rsidRPr="003E5A30">
              <w:rPr>
                <w:sz w:val="18"/>
                <w:szCs w:val="18"/>
              </w:rPr>
              <w:t>7 days</w:t>
            </w:r>
          </w:p>
        </w:tc>
        <w:tc>
          <w:tcPr>
            <w:tcW w:w="1559" w:type="dxa"/>
            <w:shd w:val="clear" w:color="auto" w:fill="auto"/>
          </w:tcPr>
          <w:p w14:paraId="48AF4866" w14:textId="4B2B55BC" w:rsidR="00462716" w:rsidRPr="003E5A30" w:rsidRDefault="00462716" w:rsidP="00D63131">
            <w:pPr>
              <w:rPr>
                <w:sz w:val="18"/>
                <w:szCs w:val="18"/>
              </w:rPr>
            </w:pPr>
            <w:r w:rsidRPr="003E5A30">
              <w:rPr>
                <w:sz w:val="18"/>
                <w:szCs w:val="18"/>
              </w:rPr>
              <w:t>7 days after 5</w:t>
            </w:r>
            <w:r w:rsidR="00BC5890">
              <w:rPr>
                <w:sz w:val="18"/>
                <w:szCs w:val="18"/>
              </w:rPr>
              <w:t>-</w:t>
            </w:r>
            <w:r w:rsidRPr="003E5A30">
              <w:rPr>
                <w:sz w:val="18"/>
                <w:szCs w:val="18"/>
              </w:rPr>
              <w:t>leaf stage</w:t>
            </w:r>
          </w:p>
        </w:tc>
        <w:tc>
          <w:tcPr>
            <w:tcW w:w="1417" w:type="dxa"/>
            <w:shd w:val="clear" w:color="auto" w:fill="auto"/>
          </w:tcPr>
          <w:p w14:paraId="07795816" w14:textId="77777777" w:rsidR="00462716" w:rsidRPr="003E5A30" w:rsidRDefault="00462716" w:rsidP="00D63131">
            <w:pPr>
              <w:rPr>
                <w:sz w:val="18"/>
                <w:szCs w:val="18"/>
              </w:rPr>
            </w:pPr>
            <w:r w:rsidRPr="003E5A30">
              <w:rPr>
                <w:sz w:val="18"/>
                <w:szCs w:val="18"/>
              </w:rPr>
              <w:t>Hydroponics</w:t>
            </w:r>
          </w:p>
        </w:tc>
        <w:tc>
          <w:tcPr>
            <w:tcW w:w="1985" w:type="dxa"/>
            <w:shd w:val="clear" w:color="auto" w:fill="auto"/>
          </w:tcPr>
          <w:p w14:paraId="5534EE1A" w14:textId="77777777" w:rsidR="00462716" w:rsidRPr="003E5A30" w:rsidRDefault="00462716" w:rsidP="00D63131">
            <w:pPr>
              <w:rPr>
                <w:sz w:val="18"/>
                <w:szCs w:val="18"/>
              </w:rPr>
            </w:pPr>
            <w:r>
              <w:rPr>
                <w:sz w:val="18"/>
                <w:szCs w:val="18"/>
              </w:rPr>
              <w:t>+ + + +</w:t>
            </w:r>
          </w:p>
        </w:tc>
        <w:tc>
          <w:tcPr>
            <w:tcW w:w="2268" w:type="dxa"/>
            <w:shd w:val="clear" w:color="auto" w:fill="auto"/>
          </w:tcPr>
          <w:p w14:paraId="6A9F386E" w14:textId="77777777" w:rsidR="00462716" w:rsidRPr="003E5A30" w:rsidRDefault="00462716" w:rsidP="00D63131">
            <w:pPr>
              <w:rPr>
                <w:sz w:val="18"/>
                <w:szCs w:val="18"/>
              </w:rPr>
            </w:pPr>
            <w:r>
              <w:rPr>
                <w:sz w:val="18"/>
                <w:szCs w:val="18"/>
              </w:rPr>
              <w:t>+ + +</w:t>
            </w:r>
          </w:p>
        </w:tc>
      </w:tr>
      <w:tr w:rsidR="00462716" w:rsidRPr="003E5A30" w14:paraId="4134855A" w14:textId="77777777" w:rsidTr="0014185E">
        <w:tc>
          <w:tcPr>
            <w:tcW w:w="993" w:type="dxa"/>
            <w:vMerge/>
            <w:shd w:val="clear" w:color="auto" w:fill="auto"/>
          </w:tcPr>
          <w:p w14:paraId="2CE94A11" w14:textId="77777777" w:rsidR="00462716" w:rsidRPr="003E5A30" w:rsidRDefault="00462716" w:rsidP="00462716">
            <w:pPr>
              <w:rPr>
                <w:sz w:val="18"/>
                <w:szCs w:val="18"/>
              </w:rPr>
            </w:pPr>
          </w:p>
        </w:tc>
        <w:tc>
          <w:tcPr>
            <w:tcW w:w="1276" w:type="dxa"/>
            <w:shd w:val="clear" w:color="auto" w:fill="auto"/>
          </w:tcPr>
          <w:p w14:paraId="0CCB476B" w14:textId="3F0A9B1B" w:rsidR="00462716" w:rsidRPr="003E5A30" w:rsidRDefault="00462716" w:rsidP="00462716">
            <w:pPr>
              <w:rPr>
                <w:sz w:val="18"/>
                <w:szCs w:val="18"/>
              </w:rPr>
            </w:pPr>
            <w:r w:rsidRPr="003E5A30">
              <w:rPr>
                <w:sz w:val="18"/>
                <w:szCs w:val="18"/>
              </w:rPr>
              <w:t>Wheat</w:t>
            </w:r>
          </w:p>
        </w:tc>
        <w:tc>
          <w:tcPr>
            <w:tcW w:w="1417" w:type="dxa"/>
            <w:shd w:val="clear" w:color="auto" w:fill="auto"/>
          </w:tcPr>
          <w:p w14:paraId="6D7F9428" w14:textId="14ED3BFE" w:rsidR="00462716" w:rsidRPr="003E5A30" w:rsidRDefault="00462716" w:rsidP="00462716">
            <w:pPr>
              <w:rPr>
                <w:sz w:val="18"/>
                <w:szCs w:val="18"/>
              </w:rPr>
            </w:pPr>
            <w:r w:rsidRPr="003E5A30">
              <w:rPr>
                <w:sz w:val="18"/>
                <w:szCs w:val="18"/>
              </w:rPr>
              <w:fldChar w:fldCharType="begin" w:fldLock="1"/>
            </w:r>
            <w:r w:rsidRPr="003E5A30">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zahran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5263BCE3" w14:textId="6C23494D" w:rsidR="00462716" w:rsidRPr="003E5A30" w:rsidRDefault="00462716" w:rsidP="00462716">
            <w:pPr>
              <w:rPr>
                <w:sz w:val="18"/>
                <w:szCs w:val="18"/>
              </w:rPr>
            </w:pPr>
            <w:r w:rsidRPr="003E5A30">
              <w:rPr>
                <w:sz w:val="18"/>
                <w:szCs w:val="18"/>
              </w:rPr>
              <w:t>20</w:t>
            </w:r>
          </w:p>
        </w:tc>
        <w:tc>
          <w:tcPr>
            <w:tcW w:w="1842" w:type="dxa"/>
            <w:shd w:val="clear" w:color="auto" w:fill="auto"/>
          </w:tcPr>
          <w:p w14:paraId="57524221" w14:textId="20BFFA7F" w:rsidR="00462716" w:rsidRPr="003E5A30" w:rsidRDefault="00462716" w:rsidP="00462716">
            <w:pPr>
              <w:rPr>
                <w:sz w:val="18"/>
                <w:szCs w:val="18"/>
              </w:rPr>
            </w:pPr>
            <w:r w:rsidRPr="003E5A30">
              <w:rPr>
                <w:sz w:val="18"/>
                <w:szCs w:val="18"/>
              </w:rPr>
              <w:t>4 mM K silicate</w:t>
            </w:r>
          </w:p>
        </w:tc>
        <w:tc>
          <w:tcPr>
            <w:tcW w:w="1276" w:type="dxa"/>
            <w:shd w:val="clear" w:color="auto" w:fill="auto"/>
          </w:tcPr>
          <w:p w14:paraId="09BFDAE3" w14:textId="7FF9A6C9" w:rsidR="00462716" w:rsidRPr="003E5A30" w:rsidRDefault="00462716" w:rsidP="00462716">
            <w:pPr>
              <w:rPr>
                <w:sz w:val="18"/>
                <w:szCs w:val="18"/>
              </w:rPr>
            </w:pPr>
            <w:r w:rsidRPr="003E5A30">
              <w:rPr>
                <w:sz w:val="18"/>
                <w:szCs w:val="18"/>
              </w:rPr>
              <w:t>50% FC</w:t>
            </w:r>
          </w:p>
        </w:tc>
        <w:tc>
          <w:tcPr>
            <w:tcW w:w="1418" w:type="dxa"/>
            <w:shd w:val="clear" w:color="auto" w:fill="auto"/>
          </w:tcPr>
          <w:p w14:paraId="203CE359" w14:textId="27806641" w:rsidR="00462716" w:rsidRPr="003E5A30" w:rsidRDefault="00462716" w:rsidP="00462716">
            <w:pPr>
              <w:rPr>
                <w:sz w:val="18"/>
                <w:szCs w:val="18"/>
              </w:rPr>
            </w:pPr>
            <w:r w:rsidRPr="003E5A30">
              <w:rPr>
                <w:sz w:val="18"/>
                <w:szCs w:val="18"/>
              </w:rPr>
              <w:t>45 days</w:t>
            </w:r>
          </w:p>
        </w:tc>
        <w:tc>
          <w:tcPr>
            <w:tcW w:w="1559" w:type="dxa"/>
            <w:shd w:val="clear" w:color="auto" w:fill="auto"/>
          </w:tcPr>
          <w:p w14:paraId="5AEA9F9A" w14:textId="03DFA18F" w:rsidR="00462716" w:rsidRPr="003E5A30" w:rsidRDefault="00462716" w:rsidP="00462716">
            <w:pPr>
              <w:rPr>
                <w:sz w:val="18"/>
                <w:szCs w:val="18"/>
              </w:rPr>
            </w:pPr>
            <w:r w:rsidRPr="003E5A30">
              <w:rPr>
                <w:sz w:val="18"/>
                <w:szCs w:val="18"/>
              </w:rPr>
              <w:t>60 days</w:t>
            </w:r>
          </w:p>
        </w:tc>
        <w:tc>
          <w:tcPr>
            <w:tcW w:w="1417" w:type="dxa"/>
            <w:shd w:val="clear" w:color="auto" w:fill="auto"/>
          </w:tcPr>
          <w:p w14:paraId="75F9C1B7" w14:textId="3545AB8A" w:rsidR="00462716" w:rsidRPr="003E5A30" w:rsidRDefault="00462716" w:rsidP="00462716">
            <w:pPr>
              <w:rPr>
                <w:sz w:val="18"/>
                <w:szCs w:val="18"/>
              </w:rPr>
            </w:pPr>
            <w:r w:rsidRPr="003E5A30">
              <w:rPr>
                <w:sz w:val="18"/>
                <w:szCs w:val="18"/>
              </w:rPr>
              <w:t>Soil</w:t>
            </w:r>
          </w:p>
        </w:tc>
        <w:tc>
          <w:tcPr>
            <w:tcW w:w="1985" w:type="dxa"/>
            <w:shd w:val="clear" w:color="auto" w:fill="auto"/>
          </w:tcPr>
          <w:p w14:paraId="09898378" w14:textId="4CD296A3" w:rsidR="00462716" w:rsidRPr="003E5A30" w:rsidRDefault="00462716" w:rsidP="00462716">
            <w:pPr>
              <w:rPr>
                <w:sz w:val="18"/>
                <w:szCs w:val="18"/>
              </w:rPr>
            </w:pPr>
            <w:r>
              <w:rPr>
                <w:sz w:val="18"/>
                <w:szCs w:val="18"/>
              </w:rPr>
              <w:t>+ + +</w:t>
            </w:r>
          </w:p>
        </w:tc>
        <w:tc>
          <w:tcPr>
            <w:tcW w:w="2268" w:type="dxa"/>
            <w:shd w:val="clear" w:color="auto" w:fill="auto"/>
          </w:tcPr>
          <w:p w14:paraId="7B853AFA" w14:textId="45E9CC52" w:rsidR="00462716" w:rsidRDefault="00462716" w:rsidP="00462716">
            <w:pPr>
              <w:rPr>
                <w:sz w:val="18"/>
                <w:szCs w:val="18"/>
              </w:rPr>
            </w:pPr>
            <w:r>
              <w:rPr>
                <w:sz w:val="18"/>
                <w:szCs w:val="18"/>
              </w:rPr>
              <w:t>+ + +</w:t>
            </w:r>
          </w:p>
        </w:tc>
      </w:tr>
      <w:tr w:rsidR="00462716" w:rsidRPr="003E5A30" w14:paraId="0FA56940" w14:textId="77777777" w:rsidTr="0014185E">
        <w:tc>
          <w:tcPr>
            <w:tcW w:w="993" w:type="dxa"/>
            <w:vMerge/>
            <w:shd w:val="clear" w:color="auto" w:fill="auto"/>
          </w:tcPr>
          <w:p w14:paraId="5D30A799" w14:textId="40A57229" w:rsidR="00462716" w:rsidRPr="003E5A30" w:rsidRDefault="00462716" w:rsidP="00462716">
            <w:pPr>
              <w:rPr>
                <w:sz w:val="18"/>
                <w:szCs w:val="18"/>
              </w:rPr>
            </w:pPr>
          </w:p>
        </w:tc>
        <w:tc>
          <w:tcPr>
            <w:tcW w:w="1276" w:type="dxa"/>
            <w:shd w:val="clear" w:color="auto" w:fill="auto"/>
          </w:tcPr>
          <w:p w14:paraId="2E9A769E" w14:textId="2000642D" w:rsidR="00462716" w:rsidRPr="003E5A30" w:rsidRDefault="00462716" w:rsidP="00462716">
            <w:pPr>
              <w:rPr>
                <w:sz w:val="18"/>
                <w:szCs w:val="18"/>
              </w:rPr>
            </w:pPr>
            <w:r w:rsidRPr="003E5A30">
              <w:rPr>
                <w:sz w:val="18"/>
                <w:szCs w:val="18"/>
              </w:rPr>
              <w:t>Durum wheat</w:t>
            </w:r>
          </w:p>
        </w:tc>
        <w:tc>
          <w:tcPr>
            <w:tcW w:w="1417" w:type="dxa"/>
            <w:shd w:val="clear" w:color="auto" w:fill="auto"/>
          </w:tcPr>
          <w:p w14:paraId="76C563A9" w14:textId="4A0FCBE4" w:rsidR="00462716" w:rsidRPr="003E5A30" w:rsidRDefault="00462716" w:rsidP="00462716">
            <w:pPr>
              <w:rPr>
                <w:sz w:val="18"/>
                <w:szCs w:val="18"/>
              </w:rPr>
            </w:pPr>
            <w:r w:rsidRPr="003E5A30">
              <w:rPr>
                <w:sz w:val="18"/>
                <w:szCs w:val="18"/>
              </w:rPr>
              <w:fldChar w:fldCharType="begin" w:fldLock="1"/>
            </w:r>
            <w:r w:rsidRPr="003E5A30">
              <w:rPr>
                <w:sz w:val="18"/>
                <w:szCs w:val="18"/>
              </w:rPr>
              <w:instrText>ADDIN CSL_CITATION {"citationItems":[{"id":"ITEM-1","itemData":{"DOI":"10.1111/nph.14554","ISSN":"14698137","abstract":"</w:instrText>
            </w:r>
            <w:r w:rsidRPr="003E5A30">
              <w:rPr>
                <w:rFonts w:ascii="MS Gothic" w:eastAsia="MS Gothic" w:hAnsi="MS Gothic" w:cs="MS Gothic" w:hint="eastAsia"/>
                <w:sz w:val="18"/>
                <w:szCs w:val="18"/>
              </w:rPr>
              <w:instrText>【西村】</w:instrText>
            </w:r>
            <w:r w:rsidRPr="003E5A30">
              <w:rPr>
                <w:sz w:val="18"/>
                <w:szCs w:val="18"/>
              </w:rPr>
              <w:instrText>2017</w:instrText>
            </w:r>
            <w:r w:rsidRPr="003E5A30">
              <w:rPr>
                <w:rFonts w:ascii="MS Gothic" w:eastAsia="MS Gothic" w:hAnsi="MS Gothic" w:cs="MS Gothic" w:hint="eastAsia"/>
                <w:sz w:val="18"/>
                <w:szCs w:val="18"/>
              </w:rPr>
              <w:instrText>前期セミナー</w:instrText>
            </w:r>
            <w:r w:rsidRPr="003E5A30">
              <w:rPr>
                <w:sz w:val="18"/>
                <w:szCs w:val="18"/>
              </w:rPr>
              <w:instrText>","author":[{"dropping-particle":"","family":"Meunier","given":"Jean Dominique","non-dropping-particle":"","parse-names":false,"suffix":""},{"dropping-particle":"","family":"Barboni","given":"Doris","non-dropping-particle":"","parse-names":false,"suffix":""},{"dropping-particle":"","family":"Anwar-ul-Haq","given":"Muhammad","non-dropping-particle":"","parse-names":false,"suffix":""},{"dropping-particle":"","family":"Levard","given":"Clément","non-dropping-particle":"","parse-names":false,"suffix":""},{"dropping-particle":"","family":"Chaurand","given":"Perrine","non-dropping-particle":"","parse-names":false,"suffix":""},{"dropping-particle":"","family":"Vidal","given":"Vladimir","non-dropping-particle":"","parse-names":false,"suffix":""},{"dropping-particle":"","family":"Grauby","given":"Olivier","non-dropping-particle":"","parse-names":false,"suffix":""},{"dropping-particle":"","family":"Huc","given":"Roland","non-dropping-particle":"","parse-names":false,"suffix":""},{"dropping-particle":"","family":"Laffont-Schwob","given":"Isabelle","non-dropping-particle":"","parse-names":false,"suffix":""},{"dropping-particle":"","family":"Rabier","given":"Jacques","non-dropping-particle":"","parse-names":false,"suffix":""},{"dropping-particle":"","family":"Keller","given":"Catherine","non-dropping-particle":"","parse-names":false,"suffix":""}],"container-title":"New Phytologist","id":"ITEM-1","issue":"1","issued":{"date-parts":[["2017"]]},"page":"229-239","title":"Effect of phytoliths for mitigating water stress in durum wheat","type":"article-journal","volume":"215"},"uris":["http://www.mendeley.com/documents/?uuid=4d67867a-f04d-404d-9197-46e2cebb1f7f"]}],"mendeley":{"formattedCitation":"(Meunier et al., 2017)","manualFormatting":"Meunier et al. (2017)","plainTextFormattedCitation":"(Meunier et al., 2017)","previouslyFormattedCitation":"(Meunier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Meunier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0D8D498D" w14:textId="5B0DD6D9" w:rsidR="00462716" w:rsidRPr="003E5A30" w:rsidRDefault="00462716" w:rsidP="00462716">
            <w:pPr>
              <w:rPr>
                <w:sz w:val="18"/>
                <w:szCs w:val="18"/>
              </w:rPr>
            </w:pPr>
            <w:r w:rsidRPr="003E5A30">
              <w:rPr>
                <w:sz w:val="18"/>
                <w:szCs w:val="18"/>
              </w:rPr>
              <w:t>17</w:t>
            </w:r>
          </w:p>
        </w:tc>
        <w:tc>
          <w:tcPr>
            <w:tcW w:w="1842" w:type="dxa"/>
            <w:shd w:val="clear" w:color="auto" w:fill="auto"/>
          </w:tcPr>
          <w:p w14:paraId="004B6325" w14:textId="3CF827B0" w:rsidR="00462716" w:rsidRPr="003E5A30" w:rsidRDefault="00462716" w:rsidP="00462716">
            <w:pPr>
              <w:rPr>
                <w:sz w:val="18"/>
                <w:szCs w:val="18"/>
              </w:rPr>
            </w:pPr>
            <w:r w:rsidRPr="003E5A30">
              <w:rPr>
                <w:sz w:val="18"/>
                <w:szCs w:val="18"/>
              </w:rPr>
              <w:t xml:space="preserve">1.5 mM K silicate </w:t>
            </w:r>
          </w:p>
        </w:tc>
        <w:tc>
          <w:tcPr>
            <w:tcW w:w="1276" w:type="dxa"/>
            <w:shd w:val="clear" w:color="auto" w:fill="auto"/>
          </w:tcPr>
          <w:p w14:paraId="67272967" w14:textId="17175126" w:rsidR="00462716" w:rsidRPr="003E5A30" w:rsidRDefault="00462716" w:rsidP="00462716">
            <w:pPr>
              <w:rPr>
                <w:sz w:val="18"/>
                <w:szCs w:val="18"/>
              </w:rPr>
            </w:pPr>
            <w:r w:rsidRPr="003E5A30">
              <w:rPr>
                <w:sz w:val="18"/>
                <w:szCs w:val="18"/>
              </w:rPr>
              <w:t>12 % PEG</w:t>
            </w:r>
          </w:p>
        </w:tc>
        <w:tc>
          <w:tcPr>
            <w:tcW w:w="1418" w:type="dxa"/>
            <w:shd w:val="clear" w:color="auto" w:fill="auto"/>
          </w:tcPr>
          <w:p w14:paraId="646C3FA4" w14:textId="7490D9D8" w:rsidR="00462716" w:rsidRPr="003E5A30" w:rsidRDefault="00462716" w:rsidP="00462716">
            <w:pPr>
              <w:rPr>
                <w:sz w:val="18"/>
                <w:szCs w:val="18"/>
              </w:rPr>
            </w:pPr>
            <w:r w:rsidRPr="003E5A30">
              <w:rPr>
                <w:sz w:val="18"/>
                <w:szCs w:val="18"/>
              </w:rPr>
              <w:t>30 days</w:t>
            </w:r>
          </w:p>
        </w:tc>
        <w:tc>
          <w:tcPr>
            <w:tcW w:w="1559" w:type="dxa"/>
            <w:shd w:val="clear" w:color="auto" w:fill="auto"/>
          </w:tcPr>
          <w:p w14:paraId="27D25C08" w14:textId="740238C3" w:rsidR="00462716" w:rsidRPr="003E5A30" w:rsidRDefault="00462716" w:rsidP="00462716">
            <w:pPr>
              <w:rPr>
                <w:sz w:val="18"/>
                <w:szCs w:val="18"/>
              </w:rPr>
            </w:pPr>
            <w:r w:rsidRPr="003E5A30">
              <w:rPr>
                <w:sz w:val="18"/>
                <w:szCs w:val="18"/>
              </w:rPr>
              <w:t>35 days</w:t>
            </w:r>
          </w:p>
        </w:tc>
        <w:tc>
          <w:tcPr>
            <w:tcW w:w="1417" w:type="dxa"/>
            <w:shd w:val="clear" w:color="auto" w:fill="auto"/>
          </w:tcPr>
          <w:p w14:paraId="4C21767F" w14:textId="14489671" w:rsidR="00462716" w:rsidRPr="003E5A30" w:rsidRDefault="00462716" w:rsidP="00462716">
            <w:pPr>
              <w:rPr>
                <w:sz w:val="18"/>
                <w:szCs w:val="18"/>
              </w:rPr>
            </w:pPr>
            <w:r w:rsidRPr="003E5A30">
              <w:rPr>
                <w:sz w:val="18"/>
                <w:szCs w:val="18"/>
              </w:rPr>
              <w:t>Hydroponics</w:t>
            </w:r>
          </w:p>
        </w:tc>
        <w:tc>
          <w:tcPr>
            <w:tcW w:w="1985" w:type="dxa"/>
            <w:shd w:val="clear" w:color="auto" w:fill="auto"/>
          </w:tcPr>
          <w:p w14:paraId="3ACBCCF0" w14:textId="3FC01B6F" w:rsidR="00462716" w:rsidRPr="003E5A30" w:rsidRDefault="00462716" w:rsidP="00462716">
            <w:pPr>
              <w:rPr>
                <w:sz w:val="18"/>
                <w:szCs w:val="18"/>
              </w:rPr>
            </w:pPr>
            <w:r>
              <w:rPr>
                <w:sz w:val="18"/>
                <w:szCs w:val="18"/>
              </w:rPr>
              <w:t>+ + + +</w:t>
            </w:r>
          </w:p>
        </w:tc>
        <w:tc>
          <w:tcPr>
            <w:tcW w:w="2268" w:type="dxa"/>
            <w:shd w:val="clear" w:color="auto" w:fill="auto"/>
          </w:tcPr>
          <w:p w14:paraId="3781F51F" w14:textId="47E93582" w:rsidR="00462716" w:rsidRPr="003E5A30" w:rsidRDefault="00462716" w:rsidP="00462716">
            <w:pPr>
              <w:rPr>
                <w:sz w:val="18"/>
                <w:szCs w:val="18"/>
              </w:rPr>
            </w:pPr>
            <w:r>
              <w:rPr>
                <w:sz w:val="18"/>
                <w:szCs w:val="18"/>
              </w:rPr>
              <w:t>+ + + +</w:t>
            </w:r>
          </w:p>
        </w:tc>
      </w:tr>
      <w:tr w:rsidR="00462716" w:rsidRPr="003E5A30" w14:paraId="1B87EB73" w14:textId="77777777" w:rsidTr="0014185E">
        <w:tc>
          <w:tcPr>
            <w:tcW w:w="993" w:type="dxa"/>
            <w:vMerge/>
            <w:shd w:val="clear" w:color="auto" w:fill="auto"/>
          </w:tcPr>
          <w:p w14:paraId="57C37E8F" w14:textId="73CA9960" w:rsidR="00462716" w:rsidRPr="003E5A30" w:rsidRDefault="00462716" w:rsidP="00462716">
            <w:pPr>
              <w:rPr>
                <w:sz w:val="18"/>
                <w:szCs w:val="18"/>
              </w:rPr>
            </w:pPr>
          </w:p>
        </w:tc>
        <w:tc>
          <w:tcPr>
            <w:tcW w:w="1276" w:type="dxa"/>
            <w:shd w:val="clear" w:color="auto" w:fill="auto"/>
          </w:tcPr>
          <w:p w14:paraId="01DB2AA4" w14:textId="7007D2C7" w:rsidR="00462716" w:rsidRPr="003E5A30" w:rsidRDefault="00462716" w:rsidP="00462716">
            <w:pPr>
              <w:rPr>
                <w:sz w:val="18"/>
                <w:szCs w:val="18"/>
              </w:rPr>
            </w:pPr>
            <w:r w:rsidRPr="003E5A30">
              <w:rPr>
                <w:sz w:val="18"/>
                <w:szCs w:val="18"/>
              </w:rPr>
              <w:t>Rapeseed</w:t>
            </w:r>
          </w:p>
        </w:tc>
        <w:tc>
          <w:tcPr>
            <w:tcW w:w="1417" w:type="dxa"/>
            <w:shd w:val="clear" w:color="auto" w:fill="auto"/>
          </w:tcPr>
          <w:p w14:paraId="4FFF7E43" w14:textId="772DFFF2" w:rsidR="00462716" w:rsidRPr="003E5A30" w:rsidRDefault="00462716" w:rsidP="00462716">
            <w:pPr>
              <w:rPr>
                <w:sz w:val="18"/>
                <w:szCs w:val="18"/>
              </w:rPr>
            </w:pPr>
            <w:r w:rsidRPr="003E5A30">
              <w:rPr>
                <w:sz w:val="18"/>
                <w:szCs w:val="18"/>
              </w:rPr>
              <w:fldChar w:fldCharType="begin" w:fldLock="1"/>
            </w:r>
            <w:r w:rsidRPr="003E5A30">
              <w:rPr>
                <w:sz w:val="18"/>
                <w:szCs w:val="18"/>
              </w:rPr>
              <w:instrText>ADDIN CSL_CITATION {"citationItems":[{"id":"ITEM-1","itemData":{"DOI":"10.1016/j.sajb.2017.12.006","ISSN":"02546299","abstract":"Drought stress is considered as a major constraint for the production of crops around the world; therefore we need some mechanistic strategies to cope drought stress adverse effects. Silicon (Si) plays a vital role in major physiological, metabolic, and/or functional roles in plants facing abiotic stress conditions as an essential mineral nutrient. In the current study, we investigated Si-induced physiological role in plants exposed to moderate and short-term drought exposure (induced by polyethylene glycol, PEG). Exogenous application of Si (1 mM SiO 2 ) significantly induced tolerance under short term drought (10 and 20% PEG) exposure. Silicon protects photosynthetic pigments and decreased oxidative stress (decreased lipid peroxidation and H 2 O 2 accumulation) due to the increase in ascorbate (AsA) and glutathione (GSH) pool; activity of antioxidant enzymes viz. catalase (CAT), ascorbate peroxidase (APX), glutathione S-transferase (GST), monodehydroascorbate reductase (MDHAR), dehydroascorbate reductase (DHAR), glutathione reductase (GR) and, enzymes of glyoxalase systems, leaf relative water content (RWC) and the content of proline in Brassica napus grown under both levels of drought (moderate; 10% and severe 20%), however, the effect was more promising under moderate stress. Here, we concluded that exogenous application of Si under short-term drought significantly improved antioxidants enzymes, AsA-GSH pool, glyoxalase systems and proline in drought-stressed plants was associated with the protective role and maintained the redox status of the plants.","author":[{"dropping-particle":"","family":"Hasanuzzaman","given":"M.","non-dropping-particle":"","parse-names":false,"suffix":""},{"dropping-particle":"","family":"Nahar","given":"K.","non-dropping-particle":"","parse-names":false,"suffix":""},{"dropping-particle":"","family":"Anee","given":"T. I.","non-dropping-particle":"","parse-names":false,"suffix":""},{"dropping-particle":"","family":"Khan","given":"M. I.R.","non-dropping-particle":"","parse-names":false,"suffix":""},{"dropping-particle":"","family":"Fujita","given":"M.","non-dropping-particle":"","parse-names":false,"suffix":""}],"container-title":"South African Journal of Botany","id":"ITEM-1","issued":{"date-parts":[["2018"]]},"page":"50-57","publisher":"SAAB","title":"Silicon-mediated regulation of antioxidant defense and glyoxalase systems confers drought stress tolerance in Brassica napus L.","type":"article-journal","volume":"115"},"uris":["http://www.mendeley.com/documents/?uuid=57eabf1d-6aa2-4ce1-97ab-7526bd13540d"]}],"mendeley":{"formattedCitation":"(Hasanuzzaman et al., 2018)","manualFormatting":"Hasanuzzaman et al. (2018)","plainTextFormattedCitation":"(Hasanuzzaman et al., 2018)","previouslyFormattedCitation":"(Hasanuzzaman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Hasanuzzaman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179BC263" w14:textId="3AC0D73B" w:rsidR="00462716" w:rsidRPr="003E5A30" w:rsidRDefault="00462716" w:rsidP="00462716">
            <w:pPr>
              <w:rPr>
                <w:sz w:val="18"/>
                <w:szCs w:val="18"/>
              </w:rPr>
            </w:pPr>
            <w:r w:rsidRPr="003E5A30">
              <w:rPr>
                <w:sz w:val="18"/>
                <w:szCs w:val="18"/>
              </w:rPr>
              <w:t>16</w:t>
            </w:r>
          </w:p>
        </w:tc>
        <w:tc>
          <w:tcPr>
            <w:tcW w:w="1842" w:type="dxa"/>
            <w:shd w:val="clear" w:color="auto" w:fill="auto"/>
          </w:tcPr>
          <w:p w14:paraId="4D7D059D" w14:textId="130DD711" w:rsidR="00462716" w:rsidRPr="003E5A30" w:rsidRDefault="00462716" w:rsidP="00462716">
            <w:pPr>
              <w:rPr>
                <w:sz w:val="18"/>
                <w:szCs w:val="18"/>
              </w:rPr>
            </w:pPr>
            <w:r w:rsidRPr="003E5A30">
              <w:rPr>
                <w:sz w:val="18"/>
                <w:szCs w:val="18"/>
              </w:rPr>
              <w:t>1 mM SiO</w:t>
            </w:r>
            <w:r w:rsidRPr="003E5A30">
              <w:rPr>
                <w:sz w:val="18"/>
                <w:szCs w:val="18"/>
                <w:vertAlign w:val="subscript"/>
              </w:rPr>
              <w:t>2</w:t>
            </w:r>
          </w:p>
        </w:tc>
        <w:tc>
          <w:tcPr>
            <w:tcW w:w="1276" w:type="dxa"/>
            <w:shd w:val="clear" w:color="auto" w:fill="auto"/>
          </w:tcPr>
          <w:p w14:paraId="504D33F9" w14:textId="1500587B" w:rsidR="00462716" w:rsidRPr="003E5A30" w:rsidRDefault="00462716" w:rsidP="00462716">
            <w:pPr>
              <w:rPr>
                <w:sz w:val="18"/>
                <w:szCs w:val="18"/>
              </w:rPr>
            </w:pPr>
            <w:r w:rsidRPr="003E5A30">
              <w:rPr>
                <w:sz w:val="18"/>
                <w:szCs w:val="18"/>
              </w:rPr>
              <w:t>20 % PEG</w:t>
            </w:r>
          </w:p>
        </w:tc>
        <w:tc>
          <w:tcPr>
            <w:tcW w:w="1418" w:type="dxa"/>
            <w:shd w:val="clear" w:color="auto" w:fill="auto"/>
          </w:tcPr>
          <w:p w14:paraId="3CCFAC6D" w14:textId="494F2E17" w:rsidR="00462716" w:rsidRPr="003E5A30" w:rsidRDefault="00462716" w:rsidP="00462716">
            <w:pPr>
              <w:rPr>
                <w:sz w:val="18"/>
                <w:szCs w:val="18"/>
              </w:rPr>
            </w:pPr>
            <w:r w:rsidRPr="003E5A30">
              <w:rPr>
                <w:sz w:val="18"/>
                <w:szCs w:val="18"/>
              </w:rPr>
              <w:t>48 hours</w:t>
            </w:r>
          </w:p>
        </w:tc>
        <w:tc>
          <w:tcPr>
            <w:tcW w:w="1559" w:type="dxa"/>
            <w:shd w:val="clear" w:color="auto" w:fill="auto"/>
          </w:tcPr>
          <w:p w14:paraId="0616AAB1" w14:textId="7DA8062A" w:rsidR="00462716" w:rsidRPr="003E5A30" w:rsidRDefault="00462716" w:rsidP="00462716">
            <w:pPr>
              <w:rPr>
                <w:sz w:val="18"/>
                <w:szCs w:val="18"/>
              </w:rPr>
            </w:pPr>
            <w:r w:rsidRPr="003E5A30">
              <w:rPr>
                <w:sz w:val="18"/>
                <w:szCs w:val="18"/>
              </w:rPr>
              <w:t>14 days</w:t>
            </w:r>
          </w:p>
        </w:tc>
        <w:tc>
          <w:tcPr>
            <w:tcW w:w="1417" w:type="dxa"/>
            <w:shd w:val="clear" w:color="auto" w:fill="auto"/>
          </w:tcPr>
          <w:p w14:paraId="2E9EFAA7" w14:textId="320162FC" w:rsidR="00462716" w:rsidRPr="003E5A30" w:rsidRDefault="00462716" w:rsidP="00462716">
            <w:pPr>
              <w:rPr>
                <w:sz w:val="18"/>
                <w:szCs w:val="18"/>
              </w:rPr>
            </w:pPr>
            <w:r w:rsidRPr="003E5A30">
              <w:rPr>
                <w:sz w:val="18"/>
                <w:szCs w:val="18"/>
              </w:rPr>
              <w:t>Hydroponics</w:t>
            </w:r>
          </w:p>
        </w:tc>
        <w:tc>
          <w:tcPr>
            <w:tcW w:w="1985" w:type="dxa"/>
            <w:shd w:val="clear" w:color="auto" w:fill="auto"/>
          </w:tcPr>
          <w:p w14:paraId="2402B4E8" w14:textId="7A3F1C69" w:rsidR="00462716" w:rsidRPr="003E5A30" w:rsidRDefault="00462716" w:rsidP="00462716">
            <w:pPr>
              <w:rPr>
                <w:sz w:val="18"/>
                <w:szCs w:val="18"/>
              </w:rPr>
            </w:pPr>
            <w:r w:rsidRPr="003E5A30">
              <w:rPr>
                <w:sz w:val="18"/>
                <w:szCs w:val="18"/>
              </w:rPr>
              <w:t>Unknown</w:t>
            </w:r>
          </w:p>
        </w:tc>
        <w:tc>
          <w:tcPr>
            <w:tcW w:w="2268" w:type="dxa"/>
            <w:shd w:val="clear" w:color="auto" w:fill="auto"/>
          </w:tcPr>
          <w:p w14:paraId="16E2F2C3" w14:textId="6231D131" w:rsidR="00462716" w:rsidRPr="003E5A30" w:rsidRDefault="00462716" w:rsidP="00462716">
            <w:pPr>
              <w:rPr>
                <w:sz w:val="18"/>
                <w:szCs w:val="18"/>
              </w:rPr>
            </w:pPr>
            <w:r>
              <w:rPr>
                <w:sz w:val="18"/>
                <w:szCs w:val="18"/>
              </w:rPr>
              <w:t>+ + +</w:t>
            </w:r>
          </w:p>
        </w:tc>
      </w:tr>
      <w:tr w:rsidR="00462716" w:rsidRPr="003E5A30" w14:paraId="4ABEEB6A" w14:textId="77777777" w:rsidTr="0014185E">
        <w:tc>
          <w:tcPr>
            <w:tcW w:w="993" w:type="dxa"/>
            <w:vMerge/>
            <w:shd w:val="clear" w:color="auto" w:fill="auto"/>
          </w:tcPr>
          <w:p w14:paraId="2B3E85CE" w14:textId="405FB200" w:rsidR="00462716" w:rsidRPr="003E5A30" w:rsidRDefault="00462716" w:rsidP="00462716">
            <w:pPr>
              <w:rPr>
                <w:sz w:val="18"/>
                <w:szCs w:val="18"/>
              </w:rPr>
            </w:pPr>
          </w:p>
        </w:tc>
        <w:tc>
          <w:tcPr>
            <w:tcW w:w="1276" w:type="dxa"/>
            <w:shd w:val="clear" w:color="auto" w:fill="auto"/>
          </w:tcPr>
          <w:p w14:paraId="18A00508" w14:textId="2C33381E" w:rsidR="00462716" w:rsidRPr="003E5A30" w:rsidRDefault="00462716" w:rsidP="00462716">
            <w:pPr>
              <w:rPr>
                <w:sz w:val="18"/>
                <w:szCs w:val="18"/>
              </w:rPr>
            </w:pPr>
            <w:r w:rsidRPr="003E5A30">
              <w:rPr>
                <w:sz w:val="18"/>
                <w:szCs w:val="18"/>
              </w:rPr>
              <w:t>Mango</w:t>
            </w:r>
          </w:p>
        </w:tc>
        <w:tc>
          <w:tcPr>
            <w:tcW w:w="1417" w:type="dxa"/>
            <w:shd w:val="clear" w:color="auto" w:fill="auto"/>
          </w:tcPr>
          <w:p w14:paraId="4DEDCB8A" w14:textId="43FC9F47" w:rsidR="00462716" w:rsidRPr="003E5A30" w:rsidRDefault="00462716" w:rsidP="00462716">
            <w:pPr>
              <w:rPr>
                <w:sz w:val="18"/>
                <w:szCs w:val="18"/>
              </w:rPr>
            </w:pPr>
            <w:r w:rsidRPr="003E5A30">
              <w:rPr>
                <w:sz w:val="18"/>
                <w:szCs w:val="18"/>
              </w:rPr>
              <w:fldChar w:fldCharType="begin" w:fldLock="1"/>
            </w:r>
            <w:r w:rsidRPr="003E5A30">
              <w:rPr>
                <w:sz w:val="18"/>
                <w:szCs w:val="18"/>
              </w:rPr>
              <w:instrText>ADDIN CSL_CITATION {"citationItems":[{"id":"ITEM-1","itemData":{"DOI":"10.1016/j.plaphy.2017.05.021","ISSN":"09819428","abstract":"Improvement of drought stress of mango plants requires intensive research that focuses on physiological processes. In three successive seasons (2014, 2015and 2016) field experiments with four different strains of mango were subjected to two water regimes. The growth and physiological parameters of possible relevance for drought stress tolerances in mango were investigated. Yield and its components were also evaluated. The data showed that all growth and physiological parameters were increased under K2SiO3 (Si) supplement and were followed by the interaction treatment (Si treatment and its combination with drought stress) compared to that of the controlled condition. Drought stress decreased the concentration of auxins (IAA), gibberellins (GA) and cytokinins (CK) in the three mango cultivars leaves, whereas, it increased the concentration of abscisic acid (ABA). On the contrary, IAA, GA, and CK (promoters) endogenous levels were improved by supplementing Si, in contrary ABA was decreased. Drought stress increased the activity of peroxidase (POX), catalase (CAT), and superoxide dismutase (SOD) in the leaves of all mango cultivars grown during three experimental seasons. However, Si supplementation reduced the levels of all these antioxidative enzymes, especially the concentration of SOD when compared to that of control leaves. Fruit quality was improved in three successive seasons when Si was applied. Our results clearly show that the increment in drought tolerance was associated with an increase in antioxidative enzyme activity, allowing mango plants to cope better with drought stress. Si possesses an efficient system for scavenging reactive oxygen species, which protects the plant against destructive oxidative reactions, thereby improving the ability of the mango trees to withstand environmental stress in arid regions.","author":[{"dropping-particle":"","family":"Helaly","given":"Mohamed Naser","non-dropping-particle":"","parse-names":false,"suffix":""},{"dropping-particle":"","family":"El-Hoseiny","given":"Hanan","non-dropping-particle":"","parse-names":false,"suffix":""},{"dropping-particle":"","family":"El-Sheery","given":"Nabil Ibrahim","non-dropping-particle":"","parse-names":false,"suffix":""},{"dropping-particle":"","family":"Rastogi","given":"Anshu","non-dropping-particle":"","parse-names":false,"suffix":""},{"dropping-particle":"","family":"Kalaji","given":"Hazem M.","non-dropping-particle":"","parse-names":false,"suffix":""}],"container-title":"Plant Physiology and Biochemistry","id":"ITEM-1","issued":{"date-parts":[["2017"]]},"page":"31-44","publisher":"Elsevier Masson SAS","title":"Regulation and physiological role of silicon in alleviating drought stress of mango","type":"article-journal","volume":"118"},"uris":["http://www.mendeley.com/documents/?uuid=a2909dcb-a7aa-4b87-b30c-78dcfb2472ac"]}],"mendeley":{"formattedCitation":"(Helaly et al., 2017)","manualFormatting":"Helaly et al. (2017)","plainTextFormattedCitation":"(Helaly et al., 2017)","previouslyFormattedCitation":"(Helaly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Helaly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36A6397C" w14:textId="4D775277" w:rsidR="00462716" w:rsidRPr="003E5A30" w:rsidRDefault="00462716" w:rsidP="00462716">
            <w:pPr>
              <w:rPr>
                <w:sz w:val="18"/>
                <w:szCs w:val="18"/>
              </w:rPr>
            </w:pPr>
            <w:r w:rsidRPr="003E5A30">
              <w:rPr>
                <w:sz w:val="18"/>
                <w:szCs w:val="18"/>
              </w:rPr>
              <w:t>14</w:t>
            </w:r>
          </w:p>
        </w:tc>
        <w:tc>
          <w:tcPr>
            <w:tcW w:w="1842" w:type="dxa"/>
            <w:shd w:val="clear" w:color="auto" w:fill="auto"/>
          </w:tcPr>
          <w:p w14:paraId="21F82769" w14:textId="75A379BE" w:rsidR="00462716" w:rsidRPr="003E5A30" w:rsidRDefault="00462716" w:rsidP="00462716">
            <w:pPr>
              <w:rPr>
                <w:sz w:val="18"/>
                <w:szCs w:val="18"/>
              </w:rPr>
            </w:pPr>
            <w:r w:rsidRPr="003E5A30">
              <w:rPr>
                <w:sz w:val="18"/>
                <w:szCs w:val="18"/>
              </w:rPr>
              <w:t>1.5 mM K silicate</w:t>
            </w:r>
          </w:p>
        </w:tc>
        <w:tc>
          <w:tcPr>
            <w:tcW w:w="1276" w:type="dxa"/>
            <w:shd w:val="clear" w:color="auto" w:fill="auto"/>
          </w:tcPr>
          <w:p w14:paraId="480CA70F" w14:textId="1B82580D" w:rsidR="00462716" w:rsidRPr="003E5A30" w:rsidRDefault="00462716" w:rsidP="00462716">
            <w:pPr>
              <w:rPr>
                <w:sz w:val="18"/>
                <w:szCs w:val="18"/>
              </w:rPr>
            </w:pPr>
            <w:r w:rsidRPr="003E5A30">
              <w:rPr>
                <w:sz w:val="18"/>
                <w:szCs w:val="18"/>
              </w:rPr>
              <w:t>Water potential of -0.77 bars</w:t>
            </w:r>
          </w:p>
        </w:tc>
        <w:tc>
          <w:tcPr>
            <w:tcW w:w="1418" w:type="dxa"/>
            <w:shd w:val="clear" w:color="auto" w:fill="auto"/>
          </w:tcPr>
          <w:p w14:paraId="2871C1F8" w14:textId="72789F18" w:rsidR="00462716" w:rsidRPr="003E5A30" w:rsidRDefault="00462716" w:rsidP="00462716">
            <w:pPr>
              <w:rPr>
                <w:sz w:val="18"/>
                <w:szCs w:val="18"/>
              </w:rPr>
            </w:pPr>
            <w:r w:rsidRPr="003E5A30">
              <w:rPr>
                <w:sz w:val="18"/>
                <w:szCs w:val="18"/>
              </w:rPr>
              <w:t>3 years</w:t>
            </w:r>
          </w:p>
        </w:tc>
        <w:tc>
          <w:tcPr>
            <w:tcW w:w="1559" w:type="dxa"/>
            <w:shd w:val="clear" w:color="auto" w:fill="auto"/>
          </w:tcPr>
          <w:p w14:paraId="2F2B0091" w14:textId="187C5AA6" w:rsidR="00462716" w:rsidRPr="003E5A30" w:rsidRDefault="00462716" w:rsidP="00462716">
            <w:pPr>
              <w:rPr>
                <w:sz w:val="18"/>
                <w:szCs w:val="18"/>
              </w:rPr>
            </w:pPr>
            <w:r w:rsidRPr="003E5A30">
              <w:rPr>
                <w:sz w:val="18"/>
                <w:szCs w:val="18"/>
              </w:rPr>
              <w:t>23 years</w:t>
            </w:r>
          </w:p>
        </w:tc>
        <w:tc>
          <w:tcPr>
            <w:tcW w:w="1417" w:type="dxa"/>
            <w:shd w:val="clear" w:color="auto" w:fill="auto"/>
          </w:tcPr>
          <w:p w14:paraId="1FC17A5E" w14:textId="75AE60C0" w:rsidR="00462716" w:rsidRPr="003E5A30" w:rsidRDefault="00462716" w:rsidP="00462716">
            <w:pPr>
              <w:rPr>
                <w:sz w:val="18"/>
                <w:szCs w:val="18"/>
              </w:rPr>
            </w:pPr>
            <w:r w:rsidRPr="003E5A30">
              <w:rPr>
                <w:sz w:val="18"/>
                <w:szCs w:val="18"/>
              </w:rPr>
              <w:t>Soil</w:t>
            </w:r>
          </w:p>
        </w:tc>
        <w:tc>
          <w:tcPr>
            <w:tcW w:w="1985" w:type="dxa"/>
            <w:shd w:val="clear" w:color="auto" w:fill="auto"/>
          </w:tcPr>
          <w:p w14:paraId="5C802AC2" w14:textId="3DC2ACC5" w:rsidR="00462716" w:rsidRPr="003E5A30" w:rsidRDefault="00462716" w:rsidP="00462716">
            <w:pPr>
              <w:rPr>
                <w:sz w:val="18"/>
                <w:szCs w:val="18"/>
              </w:rPr>
            </w:pPr>
            <w:r>
              <w:rPr>
                <w:sz w:val="18"/>
                <w:szCs w:val="18"/>
              </w:rPr>
              <w:t>All cultivars: + + + + +</w:t>
            </w:r>
          </w:p>
        </w:tc>
        <w:tc>
          <w:tcPr>
            <w:tcW w:w="2268" w:type="dxa"/>
            <w:shd w:val="clear" w:color="auto" w:fill="auto"/>
          </w:tcPr>
          <w:p w14:paraId="3BF540AC" w14:textId="706AE7B1" w:rsidR="00462716" w:rsidRPr="003E5A30" w:rsidRDefault="00462716" w:rsidP="00462716">
            <w:pPr>
              <w:rPr>
                <w:sz w:val="18"/>
                <w:szCs w:val="18"/>
              </w:rPr>
            </w:pPr>
            <w:r>
              <w:rPr>
                <w:sz w:val="18"/>
                <w:szCs w:val="18"/>
              </w:rPr>
              <w:t>All cultivars: + + + +</w:t>
            </w:r>
          </w:p>
        </w:tc>
      </w:tr>
      <w:tr w:rsidR="00462716" w:rsidRPr="003E5A30" w14:paraId="636FE398" w14:textId="77777777" w:rsidTr="0014185E">
        <w:tc>
          <w:tcPr>
            <w:tcW w:w="993" w:type="dxa"/>
            <w:vMerge/>
            <w:shd w:val="clear" w:color="auto" w:fill="auto"/>
          </w:tcPr>
          <w:p w14:paraId="195A0EB0" w14:textId="77777777" w:rsidR="00462716" w:rsidRPr="003E5A30" w:rsidRDefault="00462716" w:rsidP="00462716">
            <w:pPr>
              <w:rPr>
                <w:sz w:val="18"/>
                <w:szCs w:val="18"/>
              </w:rPr>
            </w:pPr>
          </w:p>
        </w:tc>
        <w:tc>
          <w:tcPr>
            <w:tcW w:w="1276" w:type="dxa"/>
            <w:shd w:val="clear" w:color="auto" w:fill="auto"/>
          </w:tcPr>
          <w:p w14:paraId="2EF22CDC" w14:textId="2C815F9A" w:rsidR="00462716" w:rsidRPr="003E5A30" w:rsidRDefault="00462716" w:rsidP="00462716">
            <w:pPr>
              <w:rPr>
                <w:sz w:val="18"/>
                <w:szCs w:val="18"/>
              </w:rPr>
            </w:pPr>
            <w:r w:rsidRPr="003E5A30">
              <w:rPr>
                <w:sz w:val="18"/>
                <w:szCs w:val="18"/>
              </w:rPr>
              <w:t>Barley</w:t>
            </w:r>
          </w:p>
        </w:tc>
        <w:tc>
          <w:tcPr>
            <w:tcW w:w="1417" w:type="dxa"/>
            <w:shd w:val="clear" w:color="auto" w:fill="auto"/>
          </w:tcPr>
          <w:p w14:paraId="1BAFD33C" w14:textId="7A3D5A74" w:rsidR="00462716" w:rsidRPr="003E5A30" w:rsidRDefault="00462716" w:rsidP="00462716">
            <w:pPr>
              <w:rPr>
                <w:sz w:val="18"/>
                <w:szCs w:val="18"/>
              </w:rPr>
            </w:pPr>
            <w:r w:rsidRPr="003E5A30">
              <w:rPr>
                <w:sz w:val="18"/>
                <w:szCs w:val="18"/>
              </w:rPr>
              <w:fldChar w:fldCharType="begin" w:fldLock="1"/>
            </w:r>
            <w:r w:rsidRPr="003E5A30">
              <w:rPr>
                <w:sz w:val="18"/>
                <w:szCs w:val="18"/>
              </w:rPr>
              <w:instrText>ADDIN CSL_CITATION {"citationItems":[{"id":"ITEM-1","itemData":{"DOI":"10.1016/j.envexpbot.2018.07.026","ISSN":"00988472","abstract":"Several studies have revealed that both sulfur (S) and silicon (Si) nutrition play a pivotal role in alleviating drought stress tolerance in plants. Additionally, Si application has also been reported to mitigate plant nutrient deficiency. However, to date there is no report that evaluates the performance and relevance of Si nutrition under S deficiency. In the present study, we explored the role of supplemental Si on S metabolism under combined S deficiency and osmotic stress. Barley plants were simultaneously subjected to polyethylene glycol (PEG)-induced osmotic stress under low or high S supply and Si nutrition. The results showed that Si supply regulated S and ABA metabolism at the transcriptional level under combined S deficiency and osmotic stress. The induction of the genes involved in S metabolism further contributed to the balance of redox potential by lowering the GSSG/GSH ratio and reducing H2O2 level in shoots. The transcriptional regulation of the genes involved in ABA biosynthesis and degradation pathways by Si reduced the level of shoot ABA under combined stress. Additionally, Si resulted in delayed leaf senescence under combined stresses by increasing chlorophyll levels, suppressing the expression of barley senescence gene HvS40, and reducing IAA levels. Therefore, shoots showed enhanced tolerance to osmotic stress under S deficiency as supported by higher sucrose concentrations, higher relative water content and higher shoot biomass. In roots under combined stress, Si induced the expression of the sulfur transporter HvST1;1 which resulted in a higher uptake of SO42− and NO3−. The higher root NO3- increased both glutamine and proline concentration. The higher sucrose in roots also increased root biomass, reflecting the tolerance of roots to osmotic stress. Our investigation reveals an important role of Si in transcriptionally regulating S and ABA metabolism under collective stress conditions manifested by S deficiency and osmotic stress.","author":[{"dropping-particle":"","family":"Maillard","given":"Anne","non-dropping-particle":"","parse-names":false,"suffix":""},{"dropping-particle":"","family":"Ali","given":"Nusrat","non-dropping-particle":"","parse-names":false,"suffix":""},{"dropping-particle":"","family":"Schwarzenberg","given":"Adrian","non-dropping-particle":"","parse-names":false,"suffix":""},{"dropping-particle":"","family":"Jamois","given":"Frank","non-dropping-particle":"","parse-names":false,"suffix":""},{"dropping-particle":"","family":"Yvin","given":"Jean Claude","non-dropping-particle":"","parse-names":false,"suffix":""},{"dropping-particle":"","family":"Hosseini","given":"Seyed Abdollah","non-dropping-particle":"","parse-names":false,"suffix":""}],"container-title":"Environmental and Experimental Botany","id":"ITEM-1","issue":"July","issued":{"date-parts":[["2018"]]},"page":"394-410","publisher":"Elsevier","title":"Silicon transcriptionally regulates sulfur and ABA metabolism and delays leaf senescence in barley under combined sulfur deficiency and osmotic stress","type":"article-journal","volume":"155"},"uris":["http://www.mendeley.com/documents/?uuid=d1356f81-1837-436b-9f93-8c9abbad4529"]}],"mendeley":{"formattedCitation":"(Maillard et al., 2018)","manualFormatting":"Maillard et al. (2018)","plainTextFormattedCitation":"(Maillard et al., 2018)","previouslyFormattedCitation":"(Maillard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Maillard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43475A12" w14:textId="1EC4073C" w:rsidR="00462716" w:rsidRPr="003E5A30" w:rsidRDefault="00462716" w:rsidP="00462716">
            <w:pPr>
              <w:rPr>
                <w:sz w:val="18"/>
                <w:szCs w:val="18"/>
              </w:rPr>
            </w:pPr>
            <w:r w:rsidRPr="003E5A30">
              <w:rPr>
                <w:sz w:val="18"/>
                <w:szCs w:val="18"/>
              </w:rPr>
              <w:t>8</w:t>
            </w:r>
          </w:p>
        </w:tc>
        <w:tc>
          <w:tcPr>
            <w:tcW w:w="1842" w:type="dxa"/>
            <w:shd w:val="clear" w:color="auto" w:fill="auto"/>
          </w:tcPr>
          <w:p w14:paraId="23574400" w14:textId="61563C45" w:rsidR="00462716" w:rsidRPr="003E5A30" w:rsidRDefault="00462716" w:rsidP="00462716">
            <w:pPr>
              <w:rPr>
                <w:sz w:val="18"/>
                <w:szCs w:val="18"/>
              </w:rPr>
            </w:pPr>
            <w:r w:rsidRPr="003E5A30">
              <w:rPr>
                <w:sz w:val="18"/>
                <w:szCs w:val="18"/>
              </w:rPr>
              <w:t>1.5 mM silicic acid</w:t>
            </w:r>
          </w:p>
        </w:tc>
        <w:tc>
          <w:tcPr>
            <w:tcW w:w="1276" w:type="dxa"/>
            <w:shd w:val="clear" w:color="auto" w:fill="auto"/>
          </w:tcPr>
          <w:p w14:paraId="65D87735" w14:textId="44531B1A" w:rsidR="00462716" w:rsidRPr="003E5A30" w:rsidRDefault="00462716" w:rsidP="00462716">
            <w:pPr>
              <w:rPr>
                <w:sz w:val="18"/>
                <w:szCs w:val="18"/>
              </w:rPr>
            </w:pPr>
            <w:r w:rsidRPr="003E5A30">
              <w:rPr>
                <w:sz w:val="18"/>
                <w:szCs w:val="18"/>
              </w:rPr>
              <w:t xml:space="preserve">190 </w:t>
            </w:r>
            <w:r>
              <w:rPr>
                <w:sz w:val="18"/>
                <w:szCs w:val="18"/>
              </w:rPr>
              <w:t xml:space="preserve">g </w:t>
            </w:r>
            <w:r w:rsidRPr="003E5A30">
              <w:rPr>
                <w:sz w:val="18"/>
                <w:szCs w:val="18"/>
              </w:rPr>
              <w:t>L</w:t>
            </w:r>
            <w:r>
              <w:rPr>
                <w:sz w:val="18"/>
                <w:szCs w:val="18"/>
                <w:vertAlign w:val="superscript"/>
              </w:rPr>
              <w:t>-1</w:t>
            </w:r>
            <w:r w:rsidRPr="003E5A30">
              <w:rPr>
                <w:sz w:val="18"/>
                <w:szCs w:val="18"/>
              </w:rPr>
              <w:t xml:space="preserve"> PEG-6000</w:t>
            </w:r>
          </w:p>
        </w:tc>
        <w:tc>
          <w:tcPr>
            <w:tcW w:w="1418" w:type="dxa"/>
            <w:shd w:val="clear" w:color="auto" w:fill="auto"/>
          </w:tcPr>
          <w:p w14:paraId="3C6229D6" w14:textId="43438DD6" w:rsidR="00462716" w:rsidRPr="003E5A30" w:rsidRDefault="00462716" w:rsidP="00462716">
            <w:pPr>
              <w:rPr>
                <w:sz w:val="18"/>
                <w:szCs w:val="18"/>
              </w:rPr>
            </w:pPr>
            <w:r w:rsidRPr="003E5A30">
              <w:rPr>
                <w:sz w:val="18"/>
                <w:szCs w:val="18"/>
              </w:rPr>
              <w:t>4 days</w:t>
            </w:r>
          </w:p>
        </w:tc>
        <w:tc>
          <w:tcPr>
            <w:tcW w:w="1559" w:type="dxa"/>
            <w:shd w:val="clear" w:color="auto" w:fill="auto"/>
          </w:tcPr>
          <w:p w14:paraId="1CEBBAB4" w14:textId="11A518F8" w:rsidR="00462716" w:rsidRPr="003E5A30" w:rsidRDefault="00462716" w:rsidP="00462716">
            <w:pPr>
              <w:rPr>
                <w:sz w:val="18"/>
                <w:szCs w:val="18"/>
              </w:rPr>
            </w:pPr>
            <w:r w:rsidRPr="003E5A30">
              <w:rPr>
                <w:sz w:val="18"/>
                <w:szCs w:val="18"/>
              </w:rPr>
              <w:t>2 weeks</w:t>
            </w:r>
          </w:p>
        </w:tc>
        <w:tc>
          <w:tcPr>
            <w:tcW w:w="1417" w:type="dxa"/>
            <w:shd w:val="clear" w:color="auto" w:fill="auto"/>
          </w:tcPr>
          <w:p w14:paraId="1A665B91" w14:textId="05BBADDA" w:rsidR="00462716" w:rsidRPr="003E5A30" w:rsidRDefault="00462716" w:rsidP="00462716">
            <w:pPr>
              <w:rPr>
                <w:sz w:val="18"/>
                <w:szCs w:val="18"/>
              </w:rPr>
            </w:pPr>
            <w:r w:rsidRPr="003E5A30">
              <w:rPr>
                <w:sz w:val="18"/>
                <w:szCs w:val="18"/>
              </w:rPr>
              <w:t>Hydroponics</w:t>
            </w:r>
          </w:p>
        </w:tc>
        <w:tc>
          <w:tcPr>
            <w:tcW w:w="1985" w:type="dxa"/>
            <w:shd w:val="clear" w:color="auto" w:fill="auto"/>
          </w:tcPr>
          <w:p w14:paraId="63D38AC9" w14:textId="0C0929D0" w:rsidR="00462716" w:rsidRPr="003E5A30" w:rsidRDefault="00462716" w:rsidP="00462716">
            <w:pPr>
              <w:rPr>
                <w:sz w:val="18"/>
                <w:szCs w:val="18"/>
              </w:rPr>
            </w:pPr>
            <w:r w:rsidRPr="003E5A30">
              <w:rPr>
                <w:sz w:val="18"/>
                <w:szCs w:val="18"/>
              </w:rPr>
              <w:t>No effect</w:t>
            </w:r>
          </w:p>
        </w:tc>
        <w:tc>
          <w:tcPr>
            <w:tcW w:w="2268" w:type="dxa"/>
            <w:shd w:val="clear" w:color="auto" w:fill="auto"/>
          </w:tcPr>
          <w:p w14:paraId="45803B4D" w14:textId="5695CB15" w:rsidR="00462716" w:rsidRPr="003E5A30" w:rsidRDefault="00462716" w:rsidP="00462716">
            <w:pPr>
              <w:rPr>
                <w:sz w:val="18"/>
                <w:szCs w:val="18"/>
              </w:rPr>
            </w:pPr>
            <w:r>
              <w:rPr>
                <w:sz w:val="18"/>
                <w:szCs w:val="18"/>
              </w:rPr>
              <w:t>+ +</w:t>
            </w:r>
          </w:p>
        </w:tc>
      </w:tr>
      <w:tr w:rsidR="00462716" w:rsidRPr="003E5A30" w14:paraId="13B2AD99" w14:textId="77777777" w:rsidTr="0014185E">
        <w:tc>
          <w:tcPr>
            <w:tcW w:w="993" w:type="dxa"/>
            <w:vMerge/>
            <w:shd w:val="clear" w:color="auto" w:fill="auto"/>
          </w:tcPr>
          <w:p w14:paraId="567B2A44" w14:textId="77777777" w:rsidR="00462716" w:rsidRPr="003E5A30" w:rsidRDefault="00462716" w:rsidP="00462716">
            <w:pPr>
              <w:rPr>
                <w:sz w:val="18"/>
                <w:szCs w:val="18"/>
              </w:rPr>
            </w:pPr>
          </w:p>
        </w:tc>
        <w:tc>
          <w:tcPr>
            <w:tcW w:w="1276" w:type="dxa"/>
            <w:shd w:val="clear" w:color="auto" w:fill="auto"/>
          </w:tcPr>
          <w:p w14:paraId="4E1149B2" w14:textId="4B9CB926" w:rsidR="00462716" w:rsidRPr="003E5A30" w:rsidRDefault="00462716" w:rsidP="00462716">
            <w:pPr>
              <w:rPr>
                <w:sz w:val="18"/>
                <w:szCs w:val="18"/>
              </w:rPr>
            </w:pPr>
            <w:r w:rsidRPr="003E5A30">
              <w:rPr>
                <w:sz w:val="18"/>
                <w:szCs w:val="18"/>
              </w:rPr>
              <w:t>Strawberry</w:t>
            </w:r>
          </w:p>
        </w:tc>
        <w:tc>
          <w:tcPr>
            <w:tcW w:w="1417" w:type="dxa"/>
            <w:shd w:val="clear" w:color="auto" w:fill="auto"/>
          </w:tcPr>
          <w:p w14:paraId="08450716" w14:textId="5677BC72" w:rsidR="00462716" w:rsidRPr="003E5A30" w:rsidRDefault="00462716" w:rsidP="00462716">
            <w:pPr>
              <w:rPr>
                <w:sz w:val="18"/>
                <w:szCs w:val="18"/>
              </w:rPr>
            </w:pPr>
            <w:r w:rsidRPr="003E5A30">
              <w:rPr>
                <w:sz w:val="18"/>
                <w:szCs w:val="18"/>
              </w:rPr>
              <w:fldChar w:fldCharType="begin" w:fldLock="1"/>
            </w:r>
            <w:r w:rsidRPr="003E5A30">
              <w:rPr>
                <w:sz w:val="18"/>
                <w:szCs w:val="18"/>
              </w:rPr>
              <w:instrText>ADDIN CSL_CITATION {"citationItems":[{"id":"ITEM-1","itemData":{"DOI":"10.3390/agronomy9010041","ISBN":"4971145923","ISSN":"2073-4395","abstract":"Silicon (Si) is a beneficial element that alleviates the effects of stress factors including drought (D). Strawberry is a Si-accumulator species sensitive to D; however, the function of Si in this species is obscure. This study was conducted to examine the effect of Si and inoculation with an arbuscular mycorrhizal fungus (AMF) on physiological and biochemical responses of strawberry plants under D. Plants were grown for six weeks in perlite and irrigated with a nutrient solution. The effect of Si (3 mmol L‒1), AMF (Rhizophagus clarus) and D (mild and severe D) was studied on growth, water relations, mycorrhization, antioxidative defense, osmolytes concentration, and micronutrients status. Si and AMF significantly enhanced plant biomass production by increasing photosynthesis rate, water content and use efficiency, antioxidant enzyme defense, and the nutritional status of particularly Zn. In contrast to the roots, osmotic adjustment did not contribute to the increase of leaf water content suggesting a different strategy of both Si and AMF for improving water status in the leaves and roots. Our results demonstrated a synergistic effect of AMF and Si on improving the growth of strawberry not only under D but also under control conditions.","author":[{"dropping-particle":"","family":"Moradtalab","given":"Narges","non-dropping-particle":"","parse-names":false,"suffix":""},{"dropping-particle":"","family":"Hajiboland","given":"Roghieh","non-dropping-particle":"","parse-names":false,"suffix":""},{"dropping-particle":"","family":"Aliasgharzad","given":"Nasser","non-dropping-particle":"","parse-names":false,"suffix":""},{"dropping-particle":"","family":"Hartmann","given":"Tobias E.","non-dropping-particle":"","parse-names":false,"suffix":""},{"dropping-particle":"","family":"Neumann","given":"Günter","non-dropping-particle":"","parse-names":false,"suffix":""}],"container-title":"Agronomy","id":"ITEM-1","issue":"1","issued":{"date-parts":[["2019","1","21"]]},"page":"41","title":"Silicon and the Association with an Arbuscular-Mycorrhizal Fungus (Rhizophagus clarus) Mitigate the Adverse Effects of Drought Stress on Strawberry","type":"article-journal","volume":"9"},"uris":["http://www.mendeley.com/documents/?uuid=1476ac9f-8d13-4e1b-82f9-baa447850e4b"]}],"mendeley":{"formattedCitation":"(Moradtalab et al., 2019)","manualFormatting":"Moradtalab et al. (2019)","plainTextFormattedCitation":"(Moradtalab et al., 2019)","previouslyFormattedCitation":"(Moradtalab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oradtalab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5B2D8D2A" w14:textId="4A8552DB" w:rsidR="00462716" w:rsidRPr="003E5A30" w:rsidRDefault="00462716" w:rsidP="00462716">
            <w:pPr>
              <w:rPr>
                <w:sz w:val="18"/>
                <w:szCs w:val="18"/>
              </w:rPr>
            </w:pPr>
            <w:r w:rsidRPr="003E5A30">
              <w:rPr>
                <w:sz w:val="18"/>
                <w:szCs w:val="18"/>
              </w:rPr>
              <w:t>2</w:t>
            </w:r>
          </w:p>
        </w:tc>
        <w:tc>
          <w:tcPr>
            <w:tcW w:w="1842" w:type="dxa"/>
            <w:shd w:val="clear" w:color="auto" w:fill="auto"/>
          </w:tcPr>
          <w:p w14:paraId="7D8D6A9B" w14:textId="77C8758B" w:rsidR="00462716" w:rsidRPr="003E5A30" w:rsidRDefault="00462716" w:rsidP="00462716">
            <w:pPr>
              <w:rPr>
                <w:sz w:val="18"/>
                <w:szCs w:val="18"/>
              </w:rPr>
            </w:pPr>
            <w:r w:rsidRPr="003E5A30">
              <w:rPr>
                <w:sz w:val="18"/>
                <w:szCs w:val="18"/>
              </w:rPr>
              <w:t>0.6 mM Na silicate</w:t>
            </w:r>
          </w:p>
        </w:tc>
        <w:tc>
          <w:tcPr>
            <w:tcW w:w="1276" w:type="dxa"/>
            <w:shd w:val="clear" w:color="auto" w:fill="auto"/>
          </w:tcPr>
          <w:p w14:paraId="353FC128" w14:textId="60525B77" w:rsidR="00462716" w:rsidRPr="003E5A30" w:rsidRDefault="00462716" w:rsidP="00462716">
            <w:pPr>
              <w:rPr>
                <w:sz w:val="18"/>
                <w:szCs w:val="18"/>
              </w:rPr>
            </w:pPr>
            <w:r w:rsidRPr="003E5A30">
              <w:rPr>
                <w:sz w:val="18"/>
                <w:szCs w:val="18"/>
              </w:rPr>
              <w:t xml:space="preserve">35% </w:t>
            </w:r>
            <w:r>
              <w:rPr>
                <w:sz w:val="18"/>
                <w:szCs w:val="18"/>
              </w:rPr>
              <w:t>WHC</w:t>
            </w:r>
          </w:p>
        </w:tc>
        <w:tc>
          <w:tcPr>
            <w:tcW w:w="1418" w:type="dxa"/>
            <w:shd w:val="clear" w:color="auto" w:fill="auto"/>
          </w:tcPr>
          <w:p w14:paraId="69E1F751" w14:textId="528BDBBE" w:rsidR="00462716" w:rsidRPr="003E5A30" w:rsidRDefault="00462716" w:rsidP="00462716">
            <w:pPr>
              <w:rPr>
                <w:sz w:val="18"/>
                <w:szCs w:val="18"/>
              </w:rPr>
            </w:pPr>
            <w:r w:rsidRPr="003E5A30">
              <w:rPr>
                <w:sz w:val="18"/>
                <w:szCs w:val="18"/>
              </w:rPr>
              <w:t>4 weeks</w:t>
            </w:r>
          </w:p>
        </w:tc>
        <w:tc>
          <w:tcPr>
            <w:tcW w:w="1559" w:type="dxa"/>
            <w:shd w:val="clear" w:color="auto" w:fill="auto"/>
          </w:tcPr>
          <w:p w14:paraId="1CD9CBD3" w14:textId="5A79D6FF" w:rsidR="00462716" w:rsidRPr="003E5A30" w:rsidRDefault="00462716" w:rsidP="00462716">
            <w:pPr>
              <w:rPr>
                <w:sz w:val="18"/>
                <w:szCs w:val="18"/>
              </w:rPr>
            </w:pPr>
            <w:r w:rsidRPr="003E5A30">
              <w:rPr>
                <w:sz w:val="18"/>
                <w:szCs w:val="18"/>
              </w:rPr>
              <w:t>6 weeks</w:t>
            </w:r>
          </w:p>
        </w:tc>
        <w:tc>
          <w:tcPr>
            <w:tcW w:w="1417" w:type="dxa"/>
            <w:shd w:val="clear" w:color="auto" w:fill="auto"/>
          </w:tcPr>
          <w:p w14:paraId="6A6D189E" w14:textId="0F39DFB6" w:rsidR="00462716" w:rsidRPr="003E5A30" w:rsidRDefault="00462716" w:rsidP="00462716">
            <w:pPr>
              <w:rPr>
                <w:sz w:val="18"/>
                <w:szCs w:val="18"/>
              </w:rPr>
            </w:pPr>
            <w:r w:rsidRPr="003E5A30">
              <w:rPr>
                <w:sz w:val="18"/>
                <w:szCs w:val="18"/>
              </w:rPr>
              <w:t>Hydroponics</w:t>
            </w:r>
          </w:p>
        </w:tc>
        <w:tc>
          <w:tcPr>
            <w:tcW w:w="1985" w:type="dxa"/>
            <w:shd w:val="clear" w:color="auto" w:fill="auto"/>
          </w:tcPr>
          <w:p w14:paraId="765663B9" w14:textId="3A48123F" w:rsidR="00462716" w:rsidRPr="003E5A30" w:rsidRDefault="00462716" w:rsidP="00462716">
            <w:pPr>
              <w:rPr>
                <w:sz w:val="18"/>
                <w:szCs w:val="18"/>
              </w:rPr>
            </w:pPr>
            <w:r>
              <w:rPr>
                <w:sz w:val="18"/>
                <w:szCs w:val="18"/>
              </w:rPr>
              <w:t>+ + +</w:t>
            </w:r>
          </w:p>
        </w:tc>
        <w:tc>
          <w:tcPr>
            <w:tcW w:w="2268" w:type="dxa"/>
            <w:shd w:val="clear" w:color="auto" w:fill="auto"/>
          </w:tcPr>
          <w:p w14:paraId="6B3CB9D9" w14:textId="79F0DF83" w:rsidR="00462716" w:rsidRPr="003E5A30" w:rsidRDefault="00462716" w:rsidP="00462716">
            <w:pPr>
              <w:rPr>
                <w:sz w:val="18"/>
                <w:szCs w:val="18"/>
              </w:rPr>
            </w:pPr>
            <w:r>
              <w:rPr>
                <w:sz w:val="18"/>
                <w:szCs w:val="18"/>
              </w:rPr>
              <w:t>+ +</w:t>
            </w:r>
          </w:p>
        </w:tc>
      </w:tr>
      <w:tr w:rsidR="00462716" w:rsidRPr="003E5A30" w14:paraId="47DC8403" w14:textId="77777777" w:rsidTr="0014185E">
        <w:tc>
          <w:tcPr>
            <w:tcW w:w="993" w:type="dxa"/>
            <w:vMerge/>
            <w:shd w:val="clear" w:color="auto" w:fill="auto"/>
          </w:tcPr>
          <w:p w14:paraId="0BD43367" w14:textId="77777777" w:rsidR="00462716" w:rsidRPr="003E5A30" w:rsidRDefault="00462716" w:rsidP="00462716">
            <w:pPr>
              <w:rPr>
                <w:sz w:val="18"/>
                <w:szCs w:val="18"/>
              </w:rPr>
            </w:pPr>
          </w:p>
        </w:tc>
        <w:tc>
          <w:tcPr>
            <w:tcW w:w="1276" w:type="dxa"/>
            <w:shd w:val="clear" w:color="auto" w:fill="auto"/>
          </w:tcPr>
          <w:p w14:paraId="66C4B5BB" w14:textId="77777777" w:rsidR="00462716" w:rsidRPr="003E5A30" w:rsidRDefault="00462716" w:rsidP="00462716">
            <w:pPr>
              <w:rPr>
                <w:sz w:val="18"/>
                <w:szCs w:val="18"/>
              </w:rPr>
            </w:pPr>
            <w:r w:rsidRPr="003E5A30">
              <w:rPr>
                <w:sz w:val="18"/>
                <w:szCs w:val="18"/>
              </w:rPr>
              <w:t>Sugarcane</w:t>
            </w:r>
          </w:p>
        </w:tc>
        <w:tc>
          <w:tcPr>
            <w:tcW w:w="1417" w:type="dxa"/>
            <w:shd w:val="clear" w:color="auto" w:fill="auto"/>
          </w:tcPr>
          <w:p w14:paraId="237CB36F" w14:textId="77777777" w:rsidR="00462716" w:rsidRPr="003E5A30" w:rsidRDefault="00462716" w:rsidP="00462716">
            <w:pPr>
              <w:rPr>
                <w:sz w:val="18"/>
                <w:szCs w:val="18"/>
              </w:rPr>
            </w:pPr>
            <w:r w:rsidRPr="003E5A30">
              <w:rPr>
                <w:sz w:val="18"/>
                <w:szCs w:val="18"/>
              </w:rPr>
              <w:fldChar w:fldCharType="begin" w:fldLock="1"/>
            </w:r>
            <w:r w:rsidRPr="003E5A30">
              <w:rPr>
                <w:sz w:val="18"/>
                <w:szCs w:val="18"/>
              </w:rPr>
              <w:instrText>ADDIN CSL_CITATION {"citationItems":[{"id":"ITEM-1","itemData":{"DOI":"10.1007/s42729-019-0012-1","ISSN":"0718-9508","author":[{"dropping-particle":"","family":"Camargo","given":"M. S.","non-dropping-particle":"de","parse-names":false,"suffix":""},{"dropping-particle":"","family":"Bezerra","given":"B. K. L.","non-dropping-particle":"","parse-names":false,"suffix":""},{"dropping-particle":"","family":"Holanda","given":"L. A.","non-dropping-particle":"","parse-names":false,"suffix":""},{"dropping-particle":"","family":"Oliveira","given":"A. L.","non-dropping-particle":"","parse-names":false,"suffix":""},{"dropping-particle":"","family":"Vitti","given":"A. C.","non-dropping-particle":"","parse-names":false,"suffix":""},{"dropping-particle":"","family":"Silva","given":"M. A.","non-dropping-particle":"","parse-names":false,"suffix":""}],"container-title":"Journal of Soil Science and Plant Nutrition","id":"ITEM-1","issue":"1","issued":{"date-parts":[["2019"]]},"page":"81-91","publisher":"Journal of Soil Science and Plant Nutrition","title":"Silicon Fertilization Improves Physiological Responses in Sugarcane Cultivars Grown Under Water Deficit","type":"article-journal","volume":"19"},"uris":["http://www.mendeley.com/documents/?uuid=ef72529c-9bdf-4a47-b700-c9464385d400"]}],"mendeley":{"formattedCitation":"(de Camargo et al., 2019)","manualFormatting":"de Camargo et al. (2019)","plainTextFormattedCitation":"(de Camargo et al., 2019)","previouslyFormattedCitation":"(de Camargo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de Camargo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01FC5D67" w14:textId="77777777" w:rsidR="00462716" w:rsidRPr="003E5A30" w:rsidRDefault="00462716" w:rsidP="00462716">
            <w:pPr>
              <w:rPr>
                <w:sz w:val="18"/>
                <w:szCs w:val="18"/>
              </w:rPr>
            </w:pPr>
            <w:r w:rsidRPr="003E5A30">
              <w:rPr>
                <w:sz w:val="18"/>
                <w:szCs w:val="18"/>
              </w:rPr>
              <w:t>0</w:t>
            </w:r>
          </w:p>
        </w:tc>
        <w:tc>
          <w:tcPr>
            <w:tcW w:w="1842" w:type="dxa"/>
            <w:shd w:val="clear" w:color="auto" w:fill="auto"/>
          </w:tcPr>
          <w:p w14:paraId="4997F51C" w14:textId="77777777" w:rsidR="00462716" w:rsidRPr="003E5A30" w:rsidRDefault="00462716" w:rsidP="00462716">
            <w:pPr>
              <w:rPr>
                <w:sz w:val="18"/>
                <w:szCs w:val="18"/>
              </w:rPr>
            </w:pPr>
            <w:r w:rsidRPr="003E5A30">
              <w:rPr>
                <w:sz w:val="18"/>
                <w:szCs w:val="18"/>
              </w:rPr>
              <w:t>600 kg</w:t>
            </w:r>
            <w:r>
              <w:rPr>
                <w:sz w:val="18"/>
                <w:szCs w:val="18"/>
              </w:rPr>
              <w:t xml:space="preserve"> </w:t>
            </w:r>
            <w:r w:rsidRPr="003E5A30">
              <w:rPr>
                <w:sz w:val="18"/>
                <w:szCs w:val="18"/>
              </w:rPr>
              <w:t>ha</w:t>
            </w:r>
            <w:r>
              <w:rPr>
                <w:rFonts w:cstheme="minorHAnsi"/>
                <w:sz w:val="18"/>
                <w:szCs w:val="18"/>
                <w:vertAlign w:val="superscript"/>
              </w:rPr>
              <w:t>-1</w:t>
            </w:r>
            <w:r w:rsidRPr="003E5A30">
              <w:rPr>
                <w:sz w:val="18"/>
                <w:szCs w:val="18"/>
              </w:rPr>
              <w:t xml:space="preserve"> Ca Mg silicate </w:t>
            </w:r>
          </w:p>
        </w:tc>
        <w:tc>
          <w:tcPr>
            <w:tcW w:w="1276" w:type="dxa"/>
            <w:shd w:val="clear" w:color="auto" w:fill="auto"/>
          </w:tcPr>
          <w:p w14:paraId="65A311F5" w14:textId="77777777" w:rsidR="00462716" w:rsidRPr="003E5A30" w:rsidRDefault="00462716" w:rsidP="00462716">
            <w:pPr>
              <w:rPr>
                <w:sz w:val="18"/>
                <w:szCs w:val="18"/>
              </w:rPr>
            </w:pPr>
            <w:r w:rsidRPr="003E5A30">
              <w:rPr>
                <w:sz w:val="18"/>
                <w:szCs w:val="18"/>
              </w:rPr>
              <w:t xml:space="preserve">55% </w:t>
            </w:r>
            <w:r>
              <w:rPr>
                <w:sz w:val="18"/>
                <w:szCs w:val="18"/>
              </w:rPr>
              <w:t>FC</w:t>
            </w:r>
          </w:p>
        </w:tc>
        <w:tc>
          <w:tcPr>
            <w:tcW w:w="1418" w:type="dxa"/>
            <w:shd w:val="clear" w:color="auto" w:fill="auto"/>
          </w:tcPr>
          <w:p w14:paraId="3BF4CC3B" w14:textId="77777777" w:rsidR="00462716" w:rsidRPr="003E5A30" w:rsidRDefault="00462716" w:rsidP="00462716">
            <w:pPr>
              <w:rPr>
                <w:sz w:val="18"/>
                <w:szCs w:val="18"/>
              </w:rPr>
            </w:pPr>
            <w:r w:rsidRPr="003E5A30">
              <w:rPr>
                <w:sz w:val="18"/>
                <w:szCs w:val="18"/>
              </w:rPr>
              <w:t>28 d</w:t>
            </w:r>
          </w:p>
        </w:tc>
        <w:tc>
          <w:tcPr>
            <w:tcW w:w="1559" w:type="dxa"/>
            <w:shd w:val="clear" w:color="auto" w:fill="auto"/>
          </w:tcPr>
          <w:p w14:paraId="394BC050" w14:textId="77777777" w:rsidR="00462716" w:rsidRPr="003E5A30" w:rsidRDefault="00462716" w:rsidP="00462716">
            <w:pPr>
              <w:rPr>
                <w:sz w:val="18"/>
                <w:szCs w:val="18"/>
              </w:rPr>
            </w:pPr>
            <w:r w:rsidRPr="003E5A30">
              <w:rPr>
                <w:sz w:val="18"/>
                <w:szCs w:val="18"/>
              </w:rPr>
              <w:t>6 months</w:t>
            </w:r>
          </w:p>
        </w:tc>
        <w:tc>
          <w:tcPr>
            <w:tcW w:w="1417" w:type="dxa"/>
            <w:shd w:val="clear" w:color="auto" w:fill="auto"/>
          </w:tcPr>
          <w:p w14:paraId="2A1D7E7A" w14:textId="77777777" w:rsidR="00462716" w:rsidRPr="003E5A30" w:rsidRDefault="00462716" w:rsidP="00462716">
            <w:pPr>
              <w:rPr>
                <w:sz w:val="18"/>
                <w:szCs w:val="18"/>
              </w:rPr>
            </w:pPr>
            <w:r w:rsidRPr="003E5A30">
              <w:rPr>
                <w:sz w:val="18"/>
                <w:szCs w:val="18"/>
              </w:rPr>
              <w:t>Soil</w:t>
            </w:r>
          </w:p>
        </w:tc>
        <w:tc>
          <w:tcPr>
            <w:tcW w:w="1985" w:type="dxa"/>
            <w:shd w:val="clear" w:color="auto" w:fill="auto"/>
          </w:tcPr>
          <w:p w14:paraId="4889D7C0" w14:textId="77777777" w:rsidR="00462716" w:rsidRPr="003E5A30" w:rsidRDefault="00462716" w:rsidP="00462716">
            <w:pPr>
              <w:rPr>
                <w:sz w:val="18"/>
                <w:szCs w:val="18"/>
              </w:rPr>
            </w:pPr>
            <w:r>
              <w:rPr>
                <w:sz w:val="18"/>
                <w:szCs w:val="18"/>
              </w:rPr>
              <w:t>+ + + +</w:t>
            </w:r>
          </w:p>
        </w:tc>
        <w:tc>
          <w:tcPr>
            <w:tcW w:w="2268" w:type="dxa"/>
            <w:shd w:val="clear" w:color="auto" w:fill="auto"/>
          </w:tcPr>
          <w:p w14:paraId="6B26BAE3" w14:textId="77777777" w:rsidR="00462716" w:rsidRPr="003E5A30" w:rsidRDefault="00462716" w:rsidP="00462716">
            <w:pPr>
              <w:rPr>
                <w:sz w:val="18"/>
                <w:szCs w:val="18"/>
              </w:rPr>
            </w:pPr>
            <w:r>
              <w:rPr>
                <w:sz w:val="18"/>
                <w:szCs w:val="18"/>
              </w:rPr>
              <w:t>+ + + +</w:t>
            </w:r>
          </w:p>
        </w:tc>
      </w:tr>
      <w:tr w:rsidR="00462716" w:rsidRPr="003E5A30" w14:paraId="499FCB7A" w14:textId="77777777" w:rsidTr="0014185E">
        <w:tc>
          <w:tcPr>
            <w:tcW w:w="993" w:type="dxa"/>
            <w:vMerge/>
            <w:shd w:val="clear" w:color="auto" w:fill="auto"/>
          </w:tcPr>
          <w:p w14:paraId="71C13024" w14:textId="77777777" w:rsidR="00462716" w:rsidRPr="003E5A30" w:rsidRDefault="00462716" w:rsidP="00462716">
            <w:pPr>
              <w:rPr>
                <w:sz w:val="18"/>
                <w:szCs w:val="18"/>
              </w:rPr>
            </w:pPr>
          </w:p>
        </w:tc>
        <w:tc>
          <w:tcPr>
            <w:tcW w:w="1276" w:type="dxa"/>
            <w:shd w:val="clear" w:color="auto" w:fill="auto"/>
          </w:tcPr>
          <w:p w14:paraId="1B60D91B" w14:textId="77777777" w:rsidR="00462716" w:rsidRPr="003E5A30" w:rsidRDefault="00462716" w:rsidP="00462716">
            <w:pPr>
              <w:rPr>
                <w:sz w:val="18"/>
                <w:szCs w:val="18"/>
              </w:rPr>
            </w:pPr>
            <w:r w:rsidRPr="003E5A30">
              <w:rPr>
                <w:sz w:val="18"/>
                <w:szCs w:val="18"/>
              </w:rPr>
              <w:t>Sunflower</w:t>
            </w:r>
          </w:p>
        </w:tc>
        <w:tc>
          <w:tcPr>
            <w:tcW w:w="1417" w:type="dxa"/>
            <w:shd w:val="clear" w:color="auto" w:fill="auto"/>
          </w:tcPr>
          <w:p w14:paraId="6D759661" w14:textId="77777777" w:rsidR="00462716" w:rsidRPr="003E5A30" w:rsidRDefault="00462716" w:rsidP="00462716">
            <w:pPr>
              <w:rPr>
                <w:sz w:val="18"/>
                <w:szCs w:val="18"/>
              </w:rPr>
            </w:pPr>
            <w:r w:rsidRPr="003E5A30">
              <w:rPr>
                <w:sz w:val="18"/>
                <w:szCs w:val="18"/>
              </w:rPr>
              <w:fldChar w:fldCharType="begin" w:fldLock="1"/>
            </w:r>
            <w:r w:rsidRPr="003E5A30">
              <w:rPr>
                <w:sz w:val="18"/>
                <w:szCs w:val="18"/>
              </w:rPr>
              <w:instrText>ADDIN CSL_CITATION {"citationItems":[{"id":"ITEM-1","itemData":{"DOI":"10.3390/agronomy9100637","ISSN":"2073-4395","abstract":"Water deficit stress can negatively affect oil quality, crop yields and soil infertility. Thus, we investigated the effects of rice-straw biochar, foliar silicon and their combination on quality, yield and physiological traits of sunflower grown under three water deficit stress treatments. Water stress treatments were 50% (WS0; no stress), 70% (WS1; moderate stress) and 90% (WS2; severe stress) depletion of the available soil moisture. The results showed that WS1 and WS2 negatively affected oil quality, mycorrhizal spores, yield and physiological traits of the sunflower; however, biochar, silicon and their combination significantly (p ≤ 0.05) improved most of those traits. Oil and oleic acid contents of sunflower grown under WS2 were decreased by 18% and 25.8% compared to those grown under WS0, respectively. Nevertheless, the biochar and silicon combination resulted in higher oil (10.2%) and oleic acid (12.2%) in plants grown under WS2 than those grown in untreated plots. Also, a significant increase (182% and 277%) in mycorrhizal spores was obtained in soil treated combination of biochar and silicon under WS1 and WS2 in comparison to untreated soil, respectively. On the other hand, plants grown under WS1 and WS2 exhibited reduced seed yield ha−1 by 16.5% and 53.5% compared to those grown under WS0, respectively. However, seed yield ha−1 were increased by 26.8% and 27.1% in plots treated with combined treatment compared to untreated plants, respectively. In addition, the biochar and silicon combination significantly increased stomatal conductance by 21.4% and 12.1%, reduced proline by 56.6% and 51.2% and reduced catalase activity by 13.4% and 17.3% under WS1 and WS2 compared to those grown in untreated plots, respectively. Therefore, the combined treatment of biochar and silicon can minimize and alleviate the negative effects of WS1 and WS2, improve oil quality, physiological traits, microbial activity and seed yield ha−1in sunflower plants.","author":[{"dropping-particle":"","family":"Seleiman","given":"","non-dropping-particle":"","parse-names":false,"suffix":""},{"dropping-particle":"","family":"Refay","given":"","non-dropping-particle":"","parse-names":false,"suffix":""},{"dropping-particle":"","family":"Al-Suhaibani","given":"","non-dropping-particle":"","parse-names":false,"suffix":""},{"dropping-particle":"","family":"Al-Ashkar","given":"","non-dropping-particle":"","parse-names":false,"suffix":""},{"dropping-particle":"","family":"El-Hendawy","given":"","non-dropping-particle":"","parse-names":false,"suffix":""},{"dropping-particle":"","family":"Hafez","given":"","non-dropping-particle":"","parse-names":false,"suffix":""}],"container-title":"Agronomy","id":"ITEM-1","issue":"10","issued":{"date-parts":[["2019","10","14"]]},"page":"637","title":"Integrative Effects of Rice-Straw Biochar and Silicon on Oil and Seed Quality, Yield and Physiological Traits of Helianthus annuus L. Grown under Water Deficit Stress","type":"article-journal","volume":"9"},"uris":["http://www.mendeley.com/documents/?uuid=b5260885-aeb5-4f02-946b-1c104c84db88"]}],"mendeley":{"formattedCitation":"(Seleiman et al., 2019)","manualFormatting":"Seleiman et al. (2019)","plainTextFormattedCitation":"(Seleiman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Seleiman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53170292" w14:textId="77777777" w:rsidR="00462716" w:rsidRPr="003E5A30" w:rsidRDefault="00462716" w:rsidP="00462716">
            <w:pPr>
              <w:rPr>
                <w:sz w:val="18"/>
                <w:szCs w:val="18"/>
              </w:rPr>
            </w:pPr>
            <w:r w:rsidRPr="003E5A30">
              <w:rPr>
                <w:sz w:val="18"/>
                <w:szCs w:val="18"/>
              </w:rPr>
              <w:t>0</w:t>
            </w:r>
          </w:p>
        </w:tc>
        <w:tc>
          <w:tcPr>
            <w:tcW w:w="1842" w:type="dxa"/>
            <w:shd w:val="clear" w:color="auto" w:fill="auto"/>
          </w:tcPr>
          <w:p w14:paraId="34CA7448" w14:textId="381951D3" w:rsidR="00462716" w:rsidRPr="003E5A30" w:rsidRDefault="00462716" w:rsidP="007A3F60">
            <w:pPr>
              <w:rPr>
                <w:sz w:val="18"/>
                <w:szCs w:val="18"/>
              </w:rPr>
            </w:pPr>
            <w:r w:rsidRPr="003E5A30">
              <w:rPr>
                <w:sz w:val="18"/>
                <w:szCs w:val="18"/>
              </w:rPr>
              <w:t>10 t</w:t>
            </w:r>
            <w:r>
              <w:rPr>
                <w:sz w:val="18"/>
                <w:szCs w:val="18"/>
              </w:rPr>
              <w:t xml:space="preserve"> </w:t>
            </w:r>
            <w:r w:rsidRPr="003E5A30">
              <w:rPr>
                <w:sz w:val="18"/>
                <w:szCs w:val="18"/>
              </w:rPr>
              <w:t>ha</w:t>
            </w:r>
            <w:r>
              <w:rPr>
                <w:rFonts w:cstheme="minorHAnsi"/>
                <w:sz w:val="18"/>
                <w:szCs w:val="18"/>
                <w:vertAlign w:val="superscript"/>
              </w:rPr>
              <w:t>-1</w:t>
            </w:r>
            <w:r w:rsidRPr="003E5A30">
              <w:rPr>
                <w:sz w:val="18"/>
                <w:szCs w:val="18"/>
              </w:rPr>
              <w:t xml:space="preserve"> biochar applied</w:t>
            </w:r>
            <w:r>
              <w:rPr>
                <w:sz w:val="18"/>
                <w:szCs w:val="18"/>
              </w:rPr>
              <w:t xml:space="preserve"> before sowing or 150 g </w:t>
            </w:r>
            <w:r w:rsidRPr="003E5A30">
              <w:rPr>
                <w:sz w:val="18"/>
                <w:szCs w:val="18"/>
              </w:rPr>
              <w:t>ha</w:t>
            </w:r>
            <w:r>
              <w:rPr>
                <w:rFonts w:cstheme="minorHAnsi"/>
                <w:sz w:val="18"/>
                <w:szCs w:val="18"/>
                <w:vertAlign w:val="superscript"/>
              </w:rPr>
              <w:t>-1</w:t>
            </w:r>
            <w:r w:rsidRPr="003E5A30">
              <w:rPr>
                <w:sz w:val="18"/>
                <w:szCs w:val="18"/>
              </w:rPr>
              <w:t xml:space="preserve"> K silicate 30 and 55 </w:t>
            </w:r>
            <w:r w:rsidR="007A3F60">
              <w:rPr>
                <w:sz w:val="18"/>
                <w:szCs w:val="18"/>
              </w:rPr>
              <w:t>DAS</w:t>
            </w:r>
          </w:p>
        </w:tc>
        <w:tc>
          <w:tcPr>
            <w:tcW w:w="1276" w:type="dxa"/>
            <w:shd w:val="clear" w:color="auto" w:fill="auto"/>
          </w:tcPr>
          <w:p w14:paraId="55DBAE72" w14:textId="77777777" w:rsidR="00462716" w:rsidRPr="003E5A30" w:rsidRDefault="00462716" w:rsidP="00462716">
            <w:pPr>
              <w:rPr>
                <w:sz w:val="18"/>
                <w:szCs w:val="18"/>
              </w:rPr>
            </w:pPr>
            <w:r w:rsidRPr="003E5A30">
              <w:rPr>
                <w:sz w:val="18"/>
                <w:szCs w:val="18"/>
              </w:rPr>
              <w:t>90% water deficit</w:t>
            </w:r>
          </w:p>
        </w:tc>
        <w:tc>
          <w:tcPr>
            <w:tcW w:w="1418" w:type="dxa"/>
            <w:shd w:val="clear" w:color="auto" w:fill="auto"/>
          </w:tcPr>
          <w:p w14:paraId="67C01F68" w14:textId="77777777" w:rsidR="00462716" w:rsidRPr="003E5A30" w:rsidRDefault="00462716" w:rsidP="00462716">
            <w:pPr>
              <w:rPr>
                <w:sz w:val="18"/>
                <w:szCs w:val="18"/>
              </w:rPr>
            </w:pPr>
            <w:r w:rsidRPr="003E5A30">
              <w:rPr>
                <w:sz w:val="18"/>
                <w:szCs w:val="18"/>
              </w:rPr>
              <w:t>From sowing until flowering</w:t>
            </w:r>
          </w:p>
        </w:tc>
        <w:tc>
          <w:tcPr>
            <w:tcW w:w="1559" w:type="dxa"/>
            <w:shd w:val="clear" w:color="auto" w:fill="auto"/>
          </w:tcPr>
          <w:p w14:paraId="5081CA5F" w14:textId="77777777" w:rsidR="00462716" w:rsidRPr="003E5A30" w:rsidRDefault="00462716" w:rsidP="00462716">
            <w:pPr>
              <w:rPr>
                <w:sz w:val="18"/>
                <w:szCs w:val="18"/>
              </w:rPr>
            </w:pPr>
            <w:r w:rsidRPr="003E5A30">
              <w:rPr>
                <w:sz w:val="18"/>
                <w:szCs w:val="18"/>
              </w:rPr>
              <w:t xml:space="preserve">Flowering </w:t>
            </w:r>
          </w:p>
        </w:tc>
        <w:tc>
          <w:tcPr>
            <w:tcW w:w="1417" w:type="dxa"/>
            <w:shd w:val="clear" w:color="auto" w:fill="auto"/>
          </w:tcPr>
          <w:p w14:paraId="1E3D8671" w14:textId="77777777" w:rsidR="00462716" w:rsidRPr="003E5A30" w:rsidRDefault="00462716" w:rsidP="00462716">
            <w:pPr>
              <w:rPr>
                <w:sz w:val="18"/>
                <w:szCs w:val="18"/>
              </w:rPr>
            </w:pPr>
            <w:r w:rsidRPr="003E5A30">
              <w:rPr>
                <w:sz w:val="18"/>
                <w:szCs w:val="18"/>
              </w:rPr>
              <w:t>Soil</w:t>
            </w:r>
          </w:p>
        </w:tc>
        <w:tc>
          <w:tcPr>
            <w:tcW w:w="1985" w:type="dxa"/>
            <w:shd w:val="clear" w:color="auto" w:fill="auto"/>
          </w:tcPr>
          <w:p w14:paraId="395B4E0E" w14:textId="77777777" w:rsidR="00462716" w:rsidRPr="003E5A30" w:rsidRDefault="00462716" w:rsidP="00462716">
            <w:pPr>
              <w:rPr>
                <w:sz w:val="18"/>
                <w:szCs w:val="18"/>
              </w:rPr>
            </w:pPr>
            <w:r w:rsidRPr="003E5A30">
              <w:rPr>
                <w:sz w:val="18"/>
                <w:szCs w:val="18"/>
              </w:rPr>
              <w:t xml:space="preserve">Unknown </w:t>
            </w:r>
          </w:p>
        </w:tc>
        <w:tc>
          <w:tcPr>
            <w:tcW w:w="2268" w:type="dxa"/>
            <w:shd w:val="clear" w:color="auto" w:fill="auto"/>
          </w:tcPr>
          <w:p w14:paraId="7ECE40FB" w14:textId="77777777" w:rsidR="00462716" w:rsidRPr="003E5A30" w:rsidRDefault="00462716" w:rsidP="00462716">
            <w:pPr>
              <w:rPr>
                <w:sz w:val="18"/>
                <w:szCs w:val="18"/>
              </w:rPr>
            </w:pPr>
            <w:r w:rsidRPr="003E5A30">
              <w:rPr>
                <w:sz w:val="18"/>
                <w:szCs w:val="18"/>
              </w:rPr>
              <w:t xml:space="preserve">Biochar and silicate: </w:t>
            </w:r>
            <w:r>
              <w:rPr>
                <w:sz w:val="18"/>
                <w:szCs w:val="18"/>
              </w:rPr>
              <w:t>+ + +</w:t>
            </w:r>
          </w:p>
        </w:tc>
      </w:tr>
      <w:tr w:rsidR="00530ECE" w:rsidRPr="003E5A30" w14:paraId="07DDA646" w14:textId="77777777" w:rsidTr="0014185E">
        <w:tc>
          <w:tcPr>
            <w:tcW w:w="993" w:type="dxa"/>
            <w:vMerge w:val="restart"/>
            <w:shd w:val="clear" w:color="auto" w:fill="auto"/>
          </w:tcPr>
          <w:p w14:paraId="4130571F" w14:textId="77777777" w:rsidR="00530ECE" w:rsidRPr="003E5A30" w:rsidRDefault="00530ECE" w:rsidP="00D63131">
            <w:pPr>
              <w:rPr>
                <w:sz w:val="18"/>
                <w:szCs w:val="18"/>
              </w:rPr>
            </w:pPr>
            <w:r>
              <w:rPr>
                <w:sz w:val="18"/>
                <w:szCs w:val="18"/>
              </w:rPr>
              <w:t>Water use efficiency</w:t>
            </w:r>
          </w:p>
        </w:tc>
        <w:tc>
          <w:tcPr>
            <w:tcW w:w="1276" w:type="dxa"/>
            <w:shd w:val="clear" w:color="auto" w:fill="auto"/>
          </w:tcPr>
          <w:p w14:paraId="768B0485" w14:textId="77777777" w:rsidR="00530ECE" w:rsidRPr="003E5A30" w:rsidRDefault="00530ECE" w:rsidP="00D63131">
            <w:pPr>
              <w:rPr>
                <w:sz w:val="18"/>
                <w:szCs w:val="18"/>
              </w:rPr>
            </w:pPr>
            <w:r w:rsidRPr="003E5A30">
              <w:rPr>
                <w:sz w:val="18"/>
                <w:szCs w:val="18"/>
              </w:rPr>
              <w:t>Wheat</w:t>
            </w:r>
          </w:p>
        </w:tc>
        <w:tc>
          <w:tcPr>
            <w:tcW w:w="1417" w:type="dxa"/>
            <w:shd w:val="clear" w:color="auto" w:fill="auto"/>
          </w:tcPr>
          <w:p w14:paraId="4E3959D4" w14:textId="77777777" w:rsidR="00530ECE" w:rsidRPr="003E5A30" w:rsidRDefault="00530ECE" w:rsidP="00D63131">
            <w:pPr>
              <w:rPr>
                <w:sz w:val="18"/>
                <w:szCs w:val="18"/>
              </w:rPr>
            </w:pPr>
            <w:r w:rsidRPr="003E5A30">
              <w:rPr>
                <w:sz w:val="18"/>
                <w:szCs w:val="18"/>
              </w:rPr>
              <w:fldChar w:fldCharType="begin" w:fldLock="1"/>
            </w:r>
            <w:r w:rsidRPr="003E5A30">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zahran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0937E912" w14:textId="77777777" w:rsidR="00530ECE" w:rsidRPr="003E5A30" w:rsidRDefault="00530ECE" w:rsidP="00D63131">
            <w:pPr>
              <w:rPr>
                <w:sz w:val="18"/>
                <w:szCs w:val="18"/>
              </w:rPr>
            </w:pPr>
            <w:r w:rsidRPr="003E5A30">
              <w:rPr>
                <w:sz w:val="18"/>
                <w:szCs w:val="18"/>
              </w:rPr>
              <w:t>20</w:t>
            </w:r>
          </w:p>
        </w:tc>
        <w:tc>
          <w:tcPr>
            <w:tcW w:w="1842" w:type="dxa"/>
            <w:shd w:val="clear" w:color="auto" w:fill="auto"/>
          </w:tcPr>
          <w:p w14:paraId="40F4FCDB" w14:textId="77777777" w:rsidR="00530ECE" w:rsidRPr="003E5A30" w:rsidRDefault="00530ECE" w:rsidP="00D63131">
            <w:pPr>
              <w:rPr>
                <w:sz w:val="18"/>
                <w:szCs w:val="18"/>
              </w:rPr>
            </w:pPr>
            <w:r w:rsidRPr="003E5A30">
              <w:rPr>
                <w:sz w:val="18"/>
                <w:szCs w:val="18"/>
              </w:rPr>
              <w:t>4 mM K silicate</w:t>
            </w:r>
          </w:p>
        </w:tc>
        <w:tc>
          <w:tcPr>
            <w:tcW w:w="1276" w:type="dxa"/>
            <w:shd w:val="clear" w:color="auto" w:fill="auto"/>
          </w:tcPr>
          <w:p w14:paraId="11952292" w14:textId="77777777" w:rsidR="00530ECE" w:rsidRPr="003E5A30" w:rsidRDefault="00530ECE" w:rsidP="00D63131">
            <w:pPr>
              <w:rPr>
                <w:sz w:val="18"/>
                <w:szCs w:val="18"/>
              </w:rPr>
            </w:pPr>
            <w:r w:rsidRPr="003E5A30">
              <w:rPr>
                <w:sz w:val="18"/>
                <w:szCs w:val="18"/>
              </w:rPr>
              <w:t>50% FC</w:t>
            </w:r>
          </w:p>
        </w:tc>
        <w:tc>
          <w:tcPr>
            <w:tcW w:w="1418" w:type="dxa"/>
            <w:shd w:val="clear" w:color="auto" w:fill="auto"/>
          </w:tcPr>
          <w:p w14:paraId="215BF9AE" w14:textId="77777777" w:rsidR="00530ECE" w:rsidRPr="003E5A30" w:rsidRDefault="00530ECE" w:rsidP="00D63131">
            <w:pPr>
              <w:rPr>
                <w:sz w:val="18"/>
                <w:szCs w:val="18"/>
              </w:rPr>
            </w:pPr>
            <w:r w:rsidRPr="003E5A30">
              <w:rPr>
                <w:sz w:val="18"/>
                <w:szCs w:val="18"/>
              </w:rPr>
              <w:t>45 days</w:t>
            </w:r>
          </w:p>
        </w:tc>
        <w:tc>
          <w:tcPr>
            <w:tcW w:w="1559" w:type="dxa"/>
            <w:shd w:val="clear" w:color="auto" w:fill="auto"/>
          </w:tcPr>
          <w:p w14:paraId="60865C5B" w14:textId="77777777" w:rsidR="00530ECE" w:rsidRPr="003E5A30" w:rsidRDefault="00530ECE" w:rsidP="00D63131">
            <w:pPr>
              <w:rPr>
                <w:sz w:val="18"/>
                <w:szCs w:val="18"/>
              </w:rPr>
            </w:pPr>
            <w:r w:rsidRPr="003E5A30">
              <w:rPr>
                <w:sz w:val="18"/>
                <w:szCs w:val="18"/>
              </w:rPr>
              <w:t xml:space="preserve">60 days </w:t>
            </w:r>
          </w:p>
        </w:tc>
        <w:tc>
          <w:tcPr>
            <w:tcW w:w="1417" w:type="dxa"/>
            <w:shd w:val="clear" w:color="auto" w:fill="auto"/>
          </w:tcPr>
          <w:p w14:paraId="1D91E83A" w14:textId="77777777" w:rsidR="00530ECE" w:rsidRPr="003E5A30" w:rsidRDefault="00530ECE" w:rsidP="00D63131">
            <w:pPr>
              <w:rPr>
                <w:sz w:val="18"/>
                <w:szCs w:val="18"/>
              </w:rPr>
            </w:pPr>
            <w:r w:rsidRPr="003E5A30">
              <w:rPr>
                <w:sz w:val="18"/>
                <w:szCs w:val="18"/>
              </w:rPr>
              <w:t>Soil</w:t>
            </w:r>
          </w:p>
        </w:tc>
        <w:tc>
          <w:tcPr>
            <w:tcW w:w="1985" w:type="dxa"/>
            <w:shd w:val="clear" w:color="auto" w:fill="auto"/>
          </w:tcPr>
          <w:p w14:paraId="0186B265" w14:textId="77777777" w:rsidR="00530ECE" w:rsidRPr="003E5A30" w:rsidRDefault="00530ECE" w:rsidP="00D63131">
            <w:pPr>
              <w:rPr>
                <w:sz w:val="18"/>
                <w:szCs w:val="18"/>
              </w:rPr>
            </w:pPr>
            <w:r>
              <w:rPr>
                <w:sz w:val="18"/>
                <w:szCs w:val="18"/>
              </w:rPr>
              <w:t>+ + +</w:t>
            </w:r>
          </w:p>
        </w:tc>
        <w:tc>
          <w:tcPr>
            <w:tcW w:w="2268" w:type="dxa"/>
            <w:shd w:val="clear" w:color="auto" w:fill="auto"/>
          </w:tcPr>
          <w:p w14:paraId="27767E72" w14:textId="77777777" w:rsidR="00530ECE" w:rsidRPr="003E5A30" w:rsidRDefault="00530ECE" w:rsidP="00D63131">
            <w:pPr>
              <w:rPr>
                <w:sz w:val="18"/>
                <w:szCs w:val="18"/>
              </w:rPr>
            </w:pPr>
            <w:r>
              <w:rPr>
                <w:sz w:val="18"/>
                <w:szCs w:val="18"/>
              </w:rPr>
              <w:t>+ + +</w:t>
            </w:r>
          </w:p>
        </w:tc>
      </w:tr>
      <w:tr w:rsidR="00530ECE" w:rsidRPr="003E5A30" w14:paraId="1148F567" w14:textId="77777777" w:rsidTr="0014185E">
        <w:tc>
          <w:tcPr>
            <w:tcW w:w="993" w:type="dxa"/>
            <w:vMerge/>
            <w:shd w:val="clear" w:color="auto" w:fill="auto"/>
          </w:tcPr>
          <w:p w14:paraId="3D4EB53F" w14:textId="77777777" w:rsidR="00530ECE" w:rsidRDefault="00530ECE" w:rsidP="00530ECE">
            <w:pPr>
              <w:rPr>
                <w:sz w:val="18"/>
                <w:szCs w:val="18"/>
              </w:rPr>
            </w:pPr>
          </w:p>
        </w:tc>
        <w:tc>
          <w:tcPr>
            <w:tcW w:w="1276" w:type="dxa"/>
            <w:shd w:val="clear" w:color="auto" w:fill="auto"/>
          </w:tcPr>
          <w:p w14:paraId="0F8BF6AD" w14:textId="358224AA" w:rsidR="00530ECE" w:rsidRPr="003E5A30" w:rsidRDefault="00530ECE" w:rsidP="00530ECE">
            <w:pPr>
              <w:rPr>
                <w:sz w:val="18"/>
                <w:szCs w:val="18"/>
              </w:rPr>
            </w:pPr>
            <w:r w:rsidRPr="003E5A30">
              <w:rPr>
                <w:sz w:val="18"/>
                <w:szCs w:val="18"/>
              </w:rPr>
              <w:t>Cowpea</w:t>
            </w:r>
          </w:p>
        </w:tc>
        <w:tc>
          <w:tcPr>
            <w:tcW w:w="1417" w:type="dxa"/>
            <w:shd w:val="clear" w:color="auto" w:fill="auto"/>
          </w:tcPr>
          <w:p w14:paraId="0782F496" w14:textId="5CC57109" w:rsidR="00530ECE" w:rsidRPr="003E5A30" w:rsidRDefault="00530ECE" w:rsidP="00530ECE">
            <w:pPr>
              <w:rPr>
                <w:sz w:val="18"/>
                <w:szCs w:val="18"/>
              </w:rPr>
            </w:pPr>
            <w:r w:rsidRPr="003E5A30">
              <w:rPr>
                <w:sz w:val="18"/>
                <w:szCs w:val="18"/>
              </w:rPr>
              <w:fldChar w:fldCharType="begin" w:fldLock="1"/>
            </w:r>
            <w:r w:rsidRPr="003E5A30">
              <w:rPr>
                <w:sz w:val="18"/>
                <w:szCs w:val="18"/>
              </w:rPr>
              <w:instrText>ADDIN CSL_CITATION {"citationItems":[{"id":"ITEM-1","itemData":{"DOI":"10.1016/j.scienta.2017.10.008","ISSN":"03044238","abstract":"Environmental stresses are increasing over time adversely affecting crop productivity. To face these stresses, plants adopt endogenous mechanisms, but they are not enough in most cases. Therefore, the effect of exogenous application of proline, silicon (Si) or methionine on growth and yield criteria, leaf physio-biochemical properties and leaf anatomical structure of cowpea plants grown under three levels of water deficit (W0; 60, W1; 40 and W2; 20% of soil water holding capacity) was investigated. The water level W0 was adequate to optimum cowpea plant growth and specified as a control. Results obtained indicated that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were significantly decreased, while activity of leaf antioxidant enzymes such as peroxidase (POX), superoxide dismutase (SOD) and catalase (CAT), content of leaf proline and electrolyte leakage, and shoot Si were significantly increased under water deficit stress (W1 and W2) conditions compared to the control (W0). However under water deficit stress, foliar application of proline, Si or methionine seemed to overcome the harmful effects of water deficit stress, at varying degrees, on the abovementioned cowpea plants characters, which were improved, compared to the corresponding controls. The Si was the most helpful one, where it increased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and further increased shoot Si content and leaf antioxidant enzyme activities of cowpea plants compared to those of either proline or methionine application. For leaf anatomical features, the width of midvein and xylem, and the thickness of midvein, phloem and xylem tissues, and palisade and spongy tissues of leaf blade were decreased with increasing the water deficit stress; however, foliar spray of Si improved all histological features compared to those of untreated plants.","author":[{"dropping-particle":"","family":"Merwad","given":"Abdel Rahman M.A.","non-dropping-particle":"","parse-names":false,"suffix":""},{"dropping-particle":"","family":"Desoky","given":"El Sayed M.","non-dropping-particle":"","parse-names":false,"suffix":""},{"dropping-particle":"","family":"Rady","given":"Mostafa M.","non-dropping-particle":"","parse-names":false,"suffix":""}],"container-title":"Scientia Horticulturae","id":"ITEM-1","issue":"May 2017","issued":{"date-parts":[["2018"]]},"page":"132-144","publisher":"Elsevier","title":"Response of water deficit-stressed Vigna unguiculata performances to silicon, proline or methionine foliar application","type":"article-journal","volume":"228"},"uris":["http://www.mendeley.com/documents/?uuid=b8e680f6-7063-466c-b0b5-0aec22e6ab45"]}],"mendeley":{"formattedCitation":"(Merwad et al., 2018)","manualFormatting":"Merwad et al. (2018)","plainTextFormattedCitation":"(Merwad et al., 2018)","previouslyFormattedCitation":"(Merwad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Merwad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45EDD8A3" w14:textId="1D8E59F6" w:rsidR="00530ECE" w:rsidRPr="003E5A30" w:rsidRDefault="00530ECE" w:rsidP="00530ECE">
            <w:pPr>
              <w:rPr>
                <w:sz w:val="18"/>
                <w:szCs w:val="18"/>
              </w:rPr>
            </w:pPr>
            <w:r w:rsidRPr="003E5A30">
              <w:rPr>
                <w:sz w:val="18"/>
                <w:szCs w:val="18"/>
              </w:rPr>
              <w:t>13</w:t>
            </w:r>
          </w:p>
        </w:tc>
        <w:tc>
          <w:tcPr>
            <w:tcW w:w="1842" w:type="dxa"/>
            <w:shd w:val="clear" w:color="auto" w:fill="auto"/>
          </w:tcPr>
          <w:p w14:paraId="509CBD41" w14:textId="78233747" w:rsidR="00530ECE" w:rsidRPr="003E5A30" w:rsidRDefault="00530ECE" w:rsidP="007A3F60">
            <w:pPr>
              <w:rPr>
                <w:sz w:val="18"/>
                <w:szCs w:val="18"/>
              </w:rPr>
            </w:pPr>
            <w:r w:rsidRPr="003E5A30">
              <w:rPr>
                <w:sz w:val="18"/>
                <w:szCs w:val="18"/>
              </w:rPr>
              <w:t xml:space="preserve">2 mM K silicate (foliar spray 15, 30, 45 </w:t>
            </w:r>
            <w:r w:rsidR="007A3F60">
              <w:rPr>
                <w:sz w:val="18"/>
                <w:szCs w:val="18"/>
              </w:rPr>
              <w:t>DAS</w:t>
            </w:r>
            <w:r w:rsidRPr="003E5A30">
              <w:rPr>
                <w:sz w:val="18"/>
                <w:szCs w:val="18"/>
              </w:rPr>
              <w:t>)</w:t>
            </w:r>
          </w:p>
        </w:tc>
        <w:tc>
          <w:tcPr>
            <w:tcW w:w="1276" w:type="dxa"/>
            <w:shd w:val="clear" w:color="auto" w:fill="auto"/>
          </w:tcPr>
          <w:p w14:paraId="281550DD" w14:textId="0DA24324" w:rsidR="00530ECE" w:rsidRPr="003E5A30" w:rsidRDefault="00530ECE" w:rsidP="00530ECE">
            <w:pPr>
              <w:rPr>
                <w:sz w:val="18"/>
                <w:szCs w:val="18"/>
              </w:rPr>
            </w:pPr>
            <w:r w:rsidRPr="003E5A30">
              <w:rPr>
                <w:sz w:val="18"/>
                <w:szCs w:val="18"/>
              </w:rPr>
              <w:t xml:space="preserve">20 % </w:t>
            </w:r>
            <w:r>
              <w:rPr>
                <w:sz w:val="18"/>
                <w:szCs w:val="18"/>
              </w:rPr>
              <w:t>WHC</w:t>
            </w:r>
          </w:p>
        </w:tc>
        <w:tc>
          <w:tcPr>
            <w:tcW w:w="1418" w:type="dxa"/>
            <w:shd w:val="clear" w:color="auto" w:fill="auto"/>
          </w:tcPr>
          <w:p w14:paraId="54CBF77D" w14:textId="24F67241" w:rsidR="00530ECE" w:rsidRPr="003E5A30" w:rsidRDefault="00530ECE" w:rsidP="00530ECE">
            <w:pPr>
              <w:rPr>
                <w:sz w:val="18"/>
                <w:szCs w:val="18"/>
              </w:rPr>
            </w:pPr>
            <w:r>
              <w:rPr>
                <w:sz w:val="18"/>
                <w:szCs w:val="18"/>
              </w:rPr>
              <w:t xml:space="preserve">55 and </w:t>
            </w:r>
            <w:r w:rsidRPr="003E5A30">
              <w:rPr>
                <w:sz w:val="18"/>
                <w:szCs w:val="18"/>
              </w:rPr>
              <w:t>80 days</w:t>
            </w:r>
          </w:p>
        </w:tc>
        <w:tc>
          <w:tcPr>
            <w:tcW w:w="1559" w:type="dxa"/>
            <w:shd w:val="clear" w:color="auto" w:fill="auto"/>
          </w:tcPr>
          <w:p w14:paraId="2FE26202" w14:textId="1D89E79B" w:rsidR="00530ECE" w:rsidRPr="003E5A30" w:rsidRDefault="00530ECE" w:rsidP="00530ECE">
            <w:pPr>
              <w:rPr>
                <w:sz w:val="18"/>
                <w:szCs w:val="18"/>
              </w:rPr>
            </w:pPr>
            <w:r w:rsidRPr="003E5A30">
              <w:rPr>
                <w:sz w:val="18"/>
                <w:szCs w:val="18"/>
              </w:rPr>
              <w:t>80 days</w:t>
            </w:r>
          </w:p>
        </w:tc>
        <w:tc>
          <w:tcPr>
            <w:tcW w:w="1417" w:type="dxa"/>
            <w:shd w:val="clear" w:color="auto" w:fill="auto"/>
          </w:tcPr>
          <w:p w14:paraId="1AD6BA46" w14:textId="4E86DD6E" w:rsidR="00530ECE" w:rsidRPr="003E5A30" w:rsidRDefault="00530ECE" w:rsidP="00530ECE">
            <w:pPr>
              <w:rPr>
                <w:sz w:val="18"/>
                <w:szCs w:val="18"/>
              </w:rPr>
            </w:pPr>
            <w:r w:rsidRPr="003E5A30">
              <w:rPr>
                <w:sz w:val="18"/>
                <w:szCs w:val="18"/>
              </w:rPr>
              <w:t>Soil</w:t>
            </w:r>
          </w:p>
        </w:tc>
        <w:tc>
          <w:tcPr>
            <w:tcW w:w="1985" w:type="dxa"/>
            <w:shd w:val="clear" w:color="auto" w:fill="auto"/>
          </w:tcPr>
          <w:p w14:paraId="3AB4D736" w14:textId="26E9A0AD" w:rsidR="00530ECE" w:rsidRDefault="00530ECE" w:rsidP="00530ECE">
            <w:pPr>
              <w:rPr>
                <w:sz w:val="18"/>
                <w:szCs w:val="18"/>
              </w:rPr>
            </w:pPr>
            <w:r>
              <w:rPr>
                <w:sz w:val="18"/>
                <w:szCs w:val="18"/>
              </w:rPr>
              <w:t>+ +</w:t>
            </w:r>
          </w:p>
        </w:tc>
        <w:tc>
          <w:tcPr>
            <w:tcW w:w="2268" w:type="dxa"/>
            <w:shd w:val="clear" w:color="auto" w:fill="auto"/>
          </w:tcPr>
          <w:p w14:paraId="46B10CE8" w14:textId="6BC5CCE9" w:rsidR="00530ECE" w:rsidRDefault="00530ECE" w:rsidP="00530ECE">
            <w:pPr>
              <w:rPr>
                <w:sz w:val="18"/>
                <w:szCs w:val="18"/>
              </w:rPr>
            </w:pPr>
            <w:r>
              <w:rPr>
                <w:sz w:val="18"/>
                <w:szCs w:val="18"/>
              </w:rPr>
              <w:t>+ +</w:t>
            </w:r>
          </w:p>
        </w:tc>
      </w:tr>
      <w:tr w:rsidR="00530ECE" w:rsidRPr="003E5A30" w14:paraId="0E965382" w14:textId="77777777" w:rsidTr="0014185E">
        <w:tc>
          <w:tcPr>
            <w:tcW w:w="993" w:type="dxa"/>
            <w:vMerge/>
            <w:shd w:val="clear" w:color="auto" w:fill="auto"/>
          </w:tcPr>
          <w:p w14:paraId="5D4075A6" w14:textId="77777777" w:rsidR="00530ECE" w:rsidRPr="003E5A30" w:rsidRDefault="00530ECE" w:rsidP="00530ECE">
            <w:pPr>
              <w:rPr>
                <w:sz w:val="18"/>
                <w:szCs w:val="18"/>
              </w:rPr>
            </w:pPr>
          </w:p>
        </w:tc>
        <w:tc>
          <w:tcPr>
            <w:tcW w:w="1276" w:type="dxa"/>
            <w:shd w:val="clear" w:color="auto" w:fill="auto"/>
          </w:tcPr>
          <w:p w14:paraId="0CEE5BEE" w14:textId="77777777" w:rsidR="00530ECE" w:rsidRPr="003E5A30" w:rsidRDefault="00530ECE" w:rsidP="00530ECE">
            <w:pPr>
              <w:rPr>
                <w:sz w:val="18"/>
                <w:szCs w:val="18"/>
              </w:rPr>
            </w:pPr>
            <w:r w:rsidRPr="003E5A30">
              <w:rPr>
                <w:i/>
                <w:iCs/>
                <w:sz w:val="18"/>
                <w:szCs w:val="18"/>
              </w:rPr>
              <w:t>Zygophyllum xanthoxylum</w:t>
            </w:r>
          </w:p>
        </w:tc>
        <w:tc>
          <w:tcPr>
            <w:tcW w:w="1417" w:type="dxa"/>
            <w:shd w:val="clear" w:color="auto" w:fill="auto"/>
          </w:tcPr>
          <w:p w14:paraId="2F496392" w14:textId="77777777" w:rsidR="00530ECE" w:rsidRPr="003E5A30" w:rsidRDefault="00530ECE" w:rsidP="00530ECE">
            <w:pPr>
              <w:rPr>
                <w:sz w:val="18"/>
                <w:szCs w:val="18"/>
              </w:rPr>
            </w:pPr>
            <w:r w:rsidRPr="003E5A30">
              <w:rPr>
                <w:sz w:val="18"/>
                <w:szCs w:val="18"/>
              </w:rPr>
              <w:fldChar w:fldCharType="begin" w:fldLock="1"/>
            </w:r>
            <w:r w:rsidRPr="003E5A30">
              <w:rPr>
                <w:sz w:val="18"/>
                <w:szCs w:val="18"/>
              </w:rPr>
              <w:instrText>ADDIN CSL_CITATION {"citationItems":[{"id":"ITEM-1","itemData":{"DOI":"10.1016/j.jplph.2016.05.009","ISSN":"01761617","abstract":"One main strategic adaptive mechanism adopted by succulent xerophyte species, resistance to drought stress is absorbing and accumulating large amounts of sodium (Na+) from poor and dry soil which was stored in photosynthesizing branches as well as leaves as major osmoregulators, while still accumulating and storing a great deal of silicon (Si) in roots to resist to arid environments. To understand the possible adaptive strategies underlying how Si accumulation stimulates growth and ameliorates the adverse environmental impacts of drought stress on the C3 succulent xerophyte Z. xanthoxylum, plants grown for 3 weeks were suffered different K2SiO3 concentrations (1.5–7.5mM) (3–15mM KCl as control) treatments in sand culture experiments. Plants were also treated with different osmotic stresses caused by polyethylene glycol (PEG 6000) and drought stress (maintain water content about 30% of field water capacity) (30% of FWC) with or without additional 2.5mMK2SiO3 (5mM KCl as control) treatment in sand culture and pot experiments, respectively. We found that 2.5mMK2SiO3 (5mM KCl as control) resulted in optimal plant growth and alleviated adverse influences of drought stress on Z. xanthoxylum, by strengthening the activities of superoxide dismutase, peroxidase and catalase, reducing membrane lipid peroxidation and decreasing soluble sugar and free proline concentrations, concomitantly, increasing tissue water content, leaf area and chlorophyll a concentration. The result of ion analysis indicated that the Si absorption of Z. xanthoxylum was markedly induced by drought stress and that the 2.5mMK2SiO3 (5mM KCl as control) treatment significantly increased the aboveground and root Si concentration under different osmotic stresses and 30% of field water capacity compared with the drought and drought with 5mM KCl treatments. Although the K+ concentration in root in the drought with 2.5mMK2SiO3 treatment was no significant changes compared with the drought treatment, K+ concentration in aboveground and root in drought with 2.5mMK2SiO3 treatment were significantly decreased by 42% and 65.2% compared with drought with 5mM KCl treatment under 30% of FWC, indicating that Si replaced the function of K+, thus stimulating the growth and mitigating adverse effects of Z. xanthoxylum under water deficit. These findings showed that the positive roles of Si in the drought tolerance of Z. xanthoxylum might be due to the ability of plant to accumulate a great quantity of Si and ut…","author":[{"dropping-particle":"","family":"Kang","given":"Jianjun","non-dropping-particle":"","parse-names":false,"suffix":""},{"dropping-particle":"","family":"Zhao","given":"Wenzhi","non-dropping-particle":"","parse-names":false,"suffix":""},{"dropping-particle":"","family":"Zhu","given":"Xi","non-dropping-particle":"","parse-names":false,"suffix":""}],"container-title":"Journal of Plant Physiology","id":"ITEM-1","issued":{"date-parts":[["2016"]]},"page":"76-86","publisher":"Elsevier GmbH.","title":"Silicon improves photosynthesis and strengthens enzyme activities in the C3 succulent xerophyte &lt;i&gt;Zygophyllum xanthoxylum&lt;/i&gt; under drought stress","type":"article-journal","volume":"199"},"uris":["http://www.mendeley.com/documents/?uuid=8a2417f8-6a2b-4dc7-a9c3-ba19b5504e2b"]}],"mendeley":{"formattedCitation":"(Kang et al., 2016)","manualFormatting":"Kang et al. (2016)","plainTextFormattedCitation":"(Kang et al., 2016)","previouslyFormattedCitation":"(Kang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Kang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2D7DB507" w14:textId="77777777" w:rsidR="00530ECE" w:rsidRPr="003E5A30" w:rsidRDefault="00530ECE" w:rsidP="00530ECE">
            <w:pPr>
              <w:rPr>
                <w:sz w:val="18"/>
                <w:szCs w:val="18"/>
              </w:rPr>
            </w:pPr>
            <w:r w:rsidRPr="003E5A30">
              <w:rPr>
                <w:sz w:val="18"/>
                <w:szCs w:val="18"/>
              </w:rPr>
              <w:t>12</w:t>
            </w:r>
          </w:p>
        </w:tc>
        <w:tc>
          <w:tcPr>
            <w:tcW w:w="1842" w:type="dxa"/>
            <w:shd w:val="clear" w:color="auto" w:fill="auto"/>
          </w:tcPr>
          <w:p w14:paraId="4A9690FA" w14:textId="77777777" w:rsidR="00530ECE" w:rsidRPr="003E5A30" w:rsidRDefault="00530ECE" w:rsidP="00530ECE">
            <w:pPr>
              <w:rPr>
                <w:sz w:val="18"/>
                <w:szCs w:val="18"/>
              </w:rPr>
            </w:pPr>
            <w:r w:rsidRPr="003E5A30">
              <w:rPr>
                <w:sz w:val="18"/>
                <w:szCs w:val="18"/>
              </w:rPr>
              <w:t>2.5</w:t>
            </w:r>
          </w:p>
          <w:p w14:paraId="0D44B2F2" w14:textId="77777777" w:rsidR="00530ECE" w:rsidRPr="003E5A30" w:rsidRDefault="00530ECE" w:rsidP="00530ECE">
            <w:pPr>
              <w:rPr>
                <w:sz w:val="18"/>
                <w:szCs w:val="18"/>
              </w:rPr>
            </w:pPr>
            <w:r w:rsidRPr="003E5A30">
              <w:rPr>
                <w:sz w:val="18"/>
                <w:szCs w:val="18"/>
              </w:rPr>
              <w:t>mM K</w:t>
            </w:r>
            <w:r>
              <w:rPr>
                <w:sz w:val="18"/>
                <w:szCs w:val="18"/>
              </w:rPr>
              <w:t xml:space="preserve"> silicate</w:t>
            </w:r>
          </w:p>
        </w:tc>
        <w:tc>
          <w:tcPr>
            <w:tcW w:w="1276" w:type="dxa"/>
            <w:shd w:val="clear" w:color="auto" w:fill="auto"/>
          </w:tcPr>
          <w:p w14:paraId="1F91A583" w14:textId="77777777" w:rsidR="00530ECE" w:rsidRPr="003E5A30" w:rsidRDefault="00530ECE" w:rsidP="00530ECE">
            <w:pPr>
              <w:rPr>
                <w:sz w:val="18"/>
                <w:szCs w:val="18"/>
              </w:rPr>
            </w:pPr>
            <w:r w:rsidRPr="003E5A30">
              <w:rPr>
                <w:sz w:val="18"/>
                <w:szCs w:val="18"/>
              </w:rPr>
              <w:t>30% FC</w:t>
            </w:r>
          </w:p>
        </w:tc>
        <w:tc>
          <w:tcPr>
            <w:tcW w:w="1418" w:type="dxa"/>
            <w:shd w:val="clear" w:color="auto" w:fill="auto"/>
          </w:tcPr>
          <w:p w14:paraId="318763E3" w14:textId="77777777" w:rsidR="00530ECE" w:rsidRPr="003E5A30" w:rsidRDefault="00530ECE" w:rsidP="00530ECE">
            <w:pPr>
              <w:rPr>
                <w:sz w:val="18"/>
                <w:szCs w:val="18"/>
              </w:rPr>
            </w:pPr>
            <w:r w:rsidRPr="003E5A30">
              <w:rPr>
                <w:sz w:val="18"/>
                <w:szCs w:val="18"/>
              </w:rPr>
              <w:t>10</w:t>
            </w:r>
            <w:r>
              <w:rPr>
                <w:sz w:val="18"/>
                <w:szCs w:val="18"/>
              </w:rPr>
              <w:t xml:space="preserve"> </w:t>
            </w:r>
            <w:r w:rsidRPr="003E5A30">
              <w:rPr>
                <w:sz w:val="18"/>
                <w:szCs w:val="18"/>
              </w:rPr>
              <w:t>days</w:t>
            </w:r>
          </w:p>
        </w:tc>
        <w:tc>
          <w:tcPr>
            <w:tcW w:w="1559" w:type="dxa"/>
            <w:shd w:val="clear" w:color="auto" w:fill="auto"/>
          </w:tcPr>
          <w:p w14:paraId="320FD861" w14:textId="77777777" w:rsidR="00530ECE" w:rsidRPr="003E5A30" w:rsidRDefault="00530ECE" w:rsidP="00530ECE">
            <w:pPr>
              <w:rPr>
                <w:sz w:val="18"/>
                <w:szCs w:val="18"/>
              </w:rPr>
            </w:pPr>
            <w:r w:rsidRPr="003E5A30">
              <w:rPr>
                <w:sz w:val="18"/>
                <w:szCs w:val="18"/>
              </w:rPr>
              <w:t>5 weeks</w:t>
            </w:r>
          </w:p>
        </w:tc>
        <w:tc>
          <w:tcPr>
            <w:tcW w:w="1417" w:type="dxa"/>
            <w:shd w:val="clear" w:color="auto" w:fill="auto"/>
          </w:tcPr>
          <w:p w14:paraId="24ECBDB5" w14:textId="77777777" w:rsidR="00530ECE" w:rsidRPr="003E5A30" w:rsidRDefault="00530ECE" w:rsidP="00530ECE">
            <w:pPr>
              <w:rPr>
                <w:sz w:val="18"/>
                <w:szCs w:val="18"/>
              </w:rPr>
            </w:pPr>
            <w:r w:rsidRPr="003E5A30">
              <w:rPr>
                <w:sz w:val="18"/>
                <w:szCs w:val="18"/>
              </w:rPr>
              <w:t>Vermiculture</w:t>
            </w:r>
          </w:p>
        </w:tc>
        <w:tc>
          <w:tcPr>
            <w:tcW w:w="1985" w:type="dxa"/>
            <w:shd w:val="clear" w:color="auto" w:fill="auto"/>
          </w:tcPr>
          <w:p w14:paraId="293692A3" w14:textId="77777777" w:rsidR="00530ECE" w:rsidRPr="003E5A30" w:rsidRDefault="00530ECE" w:rsidP="00530ECE">
            <w:pPr>
              <w:rPr>
                <w:sz w:val="18"/>
                <w:szCs w:val="18"/>
              </w:rPr>
            </w:pPr>
            <w:r>
              <w:rPr>
                <w:sz w:val="18"/>
                <w:szCs w:val="18"/>
              </w:rPr>
              <w:t>+ + + +</w:t>
            </w:r>
          </w:p>
        </w:tc>
        <w:tc>
          <w:tcPr>
            <w:tcW w:w="2268" w:type="dxa"/>
            <w:shd w:val="clear" w:color="auto" w:fill="auto"/>
          </w:tcPr>
          <w:p w14:paraId="2DA42E70" w14:textId="77777777" w:rsidR="00530ECE" w:rsidRPr="003E5A30" w:rsidRDefault="00530ECE" w:rsidP="00530ECE">
            <w:pPr>
              <w:rPr>
                <w:sz w:val="18"/>
                <w:szCs w:val="18"/>
              </w:rPr>
            </w:pPr>
            <w:r>
              <w:rPr>
                <w:sz w:val="18"/>
                <w:szCs w:val="18"/>
              </w:rPr>
              <w:t>+ + + +</w:t>
            </w:r>
          </w:p>
        </w:tc>
      </w:tr>
      <w:tr w:rsidR="00530ECE" w:rsidRPr="003E5A30" w14:paraId="4D274D0F" w14:textId="77777777" w:rsidTr="0014185E">
        <w:tc>
          <w:tcPr>
            <w:tcW w:w="993" w:type="dxa"/>
            <w:vMerge/>
            <w:shd w:val="clear" w:color="auto" w:fill="auto"/>
          </w:tcPr>
          <w:p w14:paraId="0C8579D3" w14:textId="77777777" w:rsidR="00530ECE" w:rsidRPr="003E5A30" w:rsidRDefault="00530ECE" w:rsidP="00530ECE">
            <w:pPr>
              <w:rPr>
                <w:sz w:val="18"/>
                <w:szCs w:val="18"/>
              </w:rPr>
            </w:pPr>
          </w:p>
        </w:tc>
        <w:tc>
          <w:tcPr>
            <w:tcW w:w="1276" w:type="dxa"/>
            <w:shd w:val="clear" w:color="auto" w:fill="auto"/>
          </w:tcPr>
          <w:p w14:paraId="779F4EFE" w14:textId="638DB3C2" w:rsidR="00530ECE" w:rsidRPr="003E5A30" w:rsidRDefault="00530ECE" w:rsidP="00530ECE">
            <w:pPr>
              <w:rPr>
                <w:sz w:val="18"/>
                <w:szCs w:val="18"/>
              </w:rPr>
            </w:pPr>
            <w:r w:rsidRPr="003E5A30">
              <w:rPr>
                <w:iCs/>
                <w:sz w:val="18"/>
                <w:szCs w:val="18"/>
              </w:rPr>
              <w:t>Cucumber</w:t>
            </w:r>
          </w:p>
        </w:tc>
        <w:tc>
          <w:tcPr>
            <w:tcW w:w="1417" w:type="dxa"/>
            <w:shd w:val="clear" w:color="auto" w:fill="auto"/>
          </w:tcPr>
          <w:p w14:paraId="35A66115" w14:textId="4E361781" w:rsidR="00530ECE" w:rsidRPr="003E5A30" w:rsidRDefault="00530ECE" w:rsidP="00530ECE">
            <w:pPr>
              <w:rPr>
                <w:sz w:val="18"/>
                <w:szCs w:val="18"/>
              </w:rPr>
            </w:pPr>
            <w:r w:rsidRPr="003E5A30">
              <w:rPr>
                <w:sz w:val="18"/>
                <w:szCs w:val="18"/>
              </w:rPr>
              <w:fldChar w:fldCharType="begin" w:fldLock="1"/>
            </w:r>
            <w:r w:rsidRPr="003E5A30">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Ouzounidou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4AE73161" w14:textId="0C309DA3" w:rsidR="00530ECE" w:rsidRPr="003E5A30" w:rsidRDefault="00530ECE" w:rsidP="00530ECE">
            <w:pPr>
              <w:rPr>
                <w:sz w:val="18"/>
                <w:szCs w:val="18"/>
              </w:rPr>
            </w:pPr>
            <w:r w:rsidRPr="003E5A30">
              <w:rPr>
                <w:sz w:val="18"/>
                <w:szCs w:val="18"/>
              </w:rPr>
              <w:t>12</w:t>
            </w:r>
          </w:p>
        </w:tc>
        <w:tc>
          <w:tcPr>
            <w:tcW w:w="1842" w:type="dxa"/>
            <w:shd w:val="clear" w:color="auto" w:fill="auto"/>
          </w:tcPr>
          <w:p w14:paraId="225E2C68" w14:textId="401C2DA9" w:rsidR="00530ECE" w:rsidRPr="003E5A30" w:rsidRDefault="00530ECE" w:rsidP="00530ECE">
            <w:pPr>
              <w:rPr>
                <w:sz w:val="18"/>
                <w:szCs w:val="18"/>
              </w:rPr>
            </w:pPr>
            <w:r w:rsidRPr="003E5A30">
              <w:rPr>
                <w:sz w:val="18"/>
                <w:szCs w:val="18"/>
              </w:rPr>
              <w:t>2.25 mM K silicate (foliar spray every 10 d)</w:t>
            </w:r>
          </w:p>
        </w:tc>
        <w:tc>
          <w:tcPr>
            <w:tcW w:w="1276" w:type="dxa"/>
            <w:shd w:val="clear" w:color="auto" w:fill="auto"/>
          </w:tcPr>
          <w:p w14:paraId="11DA6747" w14:textId="1410961F" w:rsidR="00530ECE" w:rsidRPr="003E5A30" w:rsidRDefault="00530ECE" w:rsidP="00530ECE">
            <w:pPr>
              <w:rPr>
                <w:sz w:val="18"/>
                <w:szCs w:val="18"/>
              </w:rPr>
            </w:pPr>
            <w:r w:rsidRPr="003E5A30">
              <w:rPr>
                <w:sz w:val="18"/>
                <w:szCs w:val="18"/>
              </w:rPr>
              <w:t>Irrigation reduced by 50%</w:t>
            </w:r>
          </w:p>
        </w:tc>
        <w:tc>
          <w:tcPr>
            <w:tcW w:w="1418" w:type="dxa"/>
            <w:shd w:val="clear" w:color="auto" w:fill="auto"/>
          </w:tcPr>
          <w:p w14:paraId="02B8CBF0" w14:textId="5B5BE20D" w:rsidR="00530ECE" w:rsidRPr="003E5A30" w:rsidRDefault="00530ECE" w:rsidP="00530ECE">
            <w:pPr>
              <w:rPr>
                <w:sz w:val="18"/>
                <w:szCs w:val="18"/>
              </w:rPr>
            </w:pPr>
            <w:r w:rsidRPr="003E5A30">
              <w:rPr>
                <w:sz w:val="18"/>
                <w:szCs w:val="18"/>
              </w:rPr>
              <w:t>~3 months</w:t>
            </w:r>
          </w:p>
        </w:tc>
        <w:tc>
          <w:tcPr>
            <w:tcW w:w="1559" w:type="dxa"/>
            <w:shd w:val="clear" w:color="auto" w:fill="auto"/>
          </w:tcPr>
          <w:p w14:paraId="0674720F" w14:textId="6EFBEECD" w:rsidR="00530ECE" w:rsidRPr="003E5A30" w:rsidRDefault="00530ECE" w:rsidP="00530ECE">
            <w:pPr>
              <w:rPr>
                <w:sz w:val="18"/>
                <w:szCs w:val="18"/>
              </w:rPr>
            </w:pPr>
            <w:r w:rsidRPr="003E5A30">
              <w:rPr>
                <w:sz w:val="18"/>
                <w:szCs w:val="18"/>
              </w:rPr>
              <w:t>When fruits ripe</w:t>
            </w:r>
          </w:p>
        </w:tc>
        <w:tc>
          <w:tcPr>
            <w:tcW w:w="1417" w:type="dxa"/>
            <w:shd w:val="clear" w:color="auto" w:fill="auto"/>
          </w:tcPr>
          <w:p w14:paraId="3C4861F3" w14:textId="520525C2" w:rsidR="00530ECE" w:rsidRPr="003E5A30" w:rsidRDefault="00530ECE" w:rsidP="00530ECE">
            <w:pPr>
              <w:rPr>
                <w:sz w:val="18"/>
                <w:szCs w:val="18"/>
              </w:rPr>
            </w:pPr>
            <w:r w:rsidRPr="003E5A30">
              <w:rPr>
                <w:sz w:val="18"/>
                <w:szCs w:val="18"/>
              </w:rPr>
              <w:t>Soil</w:t>
            </w:r>
          </w:p>
        </w:tc>
        <w:tc>
          <w:tcPr>
            <w:tcW w:w="1985" w:type="dxa"/>
            <w:shd w:val="clear" w:color="auto" w:fill="auto"/>
          </w:tcPr>
          <w:p w14:paraId="2A8663E9" w14:textId="77777777" w:rsidR="00530ECE" w:rsidRPr="003E5A30" w:rsidRDefault="00530ECE" w:rsidP="00530ECE">
            <w:pPr>
              <w:rPr>
                <w:sz w:val="18"/>
                <w:szCs w:val="18"/>
              </w:rPr>
            </w:pPr>
            <w:r>
              <w:rPr>
                <w:sz w:val="18"/>
                <w:szCs w:val="18"/>
              </w:rPr>
              <w:t>S</w:t>
            </w:r>
            <w:r w:rsidRPr="003E5A30">
              <w:rPr>
                <w:sz w:val="18"/>
                <w:szCs w:val="18"/>
              </w:rPr>
              <w:t xml:space="preserve">ensitive: </w:t>
            </w:r>
            <w:r>
              <w:rPr>
                <w:sz w:val="18"/>
                <w:szCs w:val="18"/>
              </w:rPr>
              <w:t>+ + +</w:t>
            </w:r>
          </w:p>
          <w:p w14:paraId="3FE27019" w14:textId="00B3B2B9" w:rsidR="00530ECE" w:rsidRDefault="00530ECE" w:rsidP="00530ECE">
            <w:pPr>
              <w:rPr>
                <w:sz w:val="18"/>
                <w:szCs w:val="18"/>
              </w:rPr>
            </w:pPr>
            <w:r>
              <w:rPr>
                <w:sz w:val="18"/>
                <w:szCs w:val="18"/>
              </w:rPr>
              <w:t>T</w:t>
            </w:r>
            <w:r w:rsidRPr="003E5A30">
              <w:rPr>
                <w:sz w:val="18"/>
                <w:szCs w:val="18"/>
              </w:rPr>
              <w:t xml:space="preserve">olerant: </w:t>
            </w:r>
            <w:r>
              <w:rPr>
                <w:sz w:val="18"/>
                <w:szCs w:val="18"/>
              </w:rPr>
              <w:t>+ + + +</w:t>
            </w:r>
          </w:p>
        </w:tc>
        <w:tc>
          <w:tcPr>
            <w:tcW w:w="2268" w:type="dxa"/>
            <w:shd w:val="clear" w:color="auto" w:fill="auto"/>
          </w:tcPr>
          <w:p w14:paraId="08DC04DB" w14:textId="77777777" w:rsidR="00530ECE" w:rsidRPr="003E5A30" w:rsidRDefault="00530ECE" w:rsidP="00530ECE">
            <w:pPr>
              <w:rPr>
                <w:sz w:val="18"/>
                <w:szCs w:val="18"/>
              </w:rPr>
            </w:pPr>
            <w:r w:rsidRPr="003E5A30">
              <w:rPr>
                <w:sz w:val="18"/>
                <w:szCs w:val="18"/>
              </w:rPr>
              <w:t xml:space="preserve">Sensitive: </w:t>
            </w:r>
            <w:r>
              <w:rPr>
                <w:sz w:val="18"/>
                <w:szCs w:val="18"/>
              </w:rPr>
              <w:t>+ +</w:t>
            </w:r>
          </w:p>
          <w:p w14:paraId="6CF34EEA" w14:textId="7BB2E806" w:rsidR="00530ECE" w:rsidRDefault="00530ECE" w:rsidP="00530ECE">
            <w:pPr>
              <w:rPr>
                <w:sz w:val="18"/>
                <w:szCs w:val="18"/>
              </w:rPr>
            </w:pPr>
            <w:r>
              <w:rPr>
                <w:sz w:val="18"/>
                <w:szCs w:val="18"/>
              </w:rPr>
              <w:t>T</w:t>
            </w:r>
            <w:r w:rsidRPr="003E5A30">
              <w:rPr>
                <w:sz w:val="18"/>
                <w:szCs w:val="18"/>
              </w:rPr>
              <w:t>olerant: no effect</w:t>
            </w:r>
          </w:p>
        </w:tc>
      </w:tr>
      <w:tr w:rsidR="00530ECE" w:rsidRPr="003E5A30" w14:paraId="504FFC9B" w14:textId="77777777" w:rsidTr="0014185E">
        <w:tc>
          <w:tcPr>
            <w:tcW w:w="993" w:type="dxa"/>
            <w:vMerge/>
            <w:shd w:val="clear" w:color="auto" w:fill="auto"/>
          </w:tcPr>
          <w:p w14:paraId="7AD584E2" w14:textId="77777777" w:rsidR="00530ECE" w:rsidRPr="003E5A30" w:rsidRDefault="00530ECE" w:rsidP="00530ECE">
            <w:pPr>
              <w:rPr>
                <w:sz w:val="18"/>
                <w:szCs w:val="18"/>
              </w:rPr>
            </w:pPr>
          </w:p>
        </w:tc>
        <w:tc>
          <w:tcPr>
            <w:tcW w:w="1276" w:type="dxa"/>
            <w:shd w:val="clear" w:color="auto" w:fill="auto"/>
          </w:tcPr>
          <w:p w14:paraId="6C57DC31" w14:textId="77777777" w:rsidR="00530ECE" w:rsidRPr="003E5A30" w:rsidRDefault="00530ECE" w:rsidP="00530ECE">
            <w:pPr>
              <w:rPr>
                <w:sz w:val="18"/>
                <w:szCs w:val="18"/>
              </w:rPr>
            </w:pPr>
            <w:r w:rsidRPr="003E5A30">
              <w:rPr>
                <w:sz w:val="18"/>
                <w:szCs w:val="18"/>
              </w:rPr>
              <w:t xml:space="preserve">Wheat </w:t>
            </w:r>
          </w:p>
        </w:tc>
        <w:tc>
          <w:tcPr>
            <w:tcW w:w="1417" w:type="dxa"/>
            <w:shd w:val="clear" w:color="auto" w:fill="auto"/>
          </w:tcPr>
          <w:p w14:paraId="01A73B04" w14:textId="77777777" w:rsidR="00530ECE" w:rsidRPr="003E5A30" w:rsidRDefault="00530ECE" w:rsidP="00530ECE">
            <w:pPr>
              <w:rPr>
                <w:sz w:val="18"/>
                <w:szCs w:val="18"/>
              </w:rPr>
            </w:pPr>
            <w:r w:rsidRPr="003E5A30">
              <w:rPr>
                <w:sz w:val="18"/>
                <w:szCs w:val="18"/>
              </w:rPr>
              <w:fldChar w:fldCharType="begin" w:fldLock="1"/>
            </w:r>
            <w:r w:rsidRPr="003E5A30">
              <w:rPr>
                <w:sz w:val="18"/>
                <w:szCs w:val="18"/>
              </w:rPr>
              <w:instrText>ADDIN CSL_CITATION {"citationItems":[{"id":"ITEM-1","itemData":{"DOI":"10.3906/bot-1407-11","ISSN":"13036106","abstract":"The influence of foliar application of silicon (Si) on chlorophyll contents, chlorophyll fluorescence, and growth of four wheat cultivars differing in drought tolerance (Sirvan and Chamran, as relatively drought tolerant, and Shiraz and Marvdasht, as drought sensitive) was examined under water deficit (100% and 40% F.C.) created in a greenhouse. The results showed that water deficit decreased shoot and root lengths, shoot dry weight, root dry weight, water utilization efficiency, chlorophyll a and b, and chlorophyll stability index. In contrast, foliar application of Si improved plant growth parameters and chlorophyll pigment concentration under water deficit; however, it did not significantly affect wheat growth under control conditions. Limited water supply reduced the values of minimal fluorescence from dark-adapted leaf (F&lt;inf&gt;0&lt;/inf&gt;), maximal fluorescence from dark-adapted leaf (F&lt;inf&gt;m&lt;/inf&gt;), maximum quantum yield of PSII (F&lt;inf&gt;v&lt;/inf&gt; /F&lt;inf&gt;m&lt;/inf&gt;), effective quantum yield of PSII (ΦPSII), photochemical quenching (q&lt;inf&gt;P&lt;/inf&gt;), and apparent photosynthetic electron transport rate (ETR). However, under water deficit, foliar application of Si application increased the earlier mentioned parameters. In contrast, nonphotochemical quenching (q&lt;inf&gt;N&lt;/inf&gt;) and F&lt;inf&gt;0&lt;/inf&gt; /F&lt;inf&gt;m&lt;/inf&gt; increased under water deficit, and application of Si further improved these parameters. Chlorophyll fluorescence analysis suggested that Si alleviated water deficit-induced adverse effects by reducing nonphotochemical quenching, while increasing F&lt;inf&gt;v&lt;/inf&gt; /F&lt;inf&gt;m&lt;/inf&gt; and q&lt;inf&gt;P&lt;/inf&gt;, so that it improved the light use efficiency in the four wheat cultivars under stress. Overall, we concluded that drought-sensitive cultivars (Shiraz and Marvdasht) could resemble resistant cultivars upon foliar application of silicon.","author":[{"dropping-particle":"","family":"Maghsoudi","given":"Kobra","non-dropping-particle":"","parse-names":false,"suffix":""},{"dropping-particle":"","family":"Emam","given":"Yahya","non-dropping-particle":"","parse-names":false,"suffix":""},{"dropping-particle":"","family":"Ashraf","given":"Muhammad","non-dropping-particle":"","parse-names":false,"suffix":""}],"container-title":"Turkish Journal of Botany","id":"ITEM-1","issue":"4","issued":{"date-parts":[["2015"]]},"page":"625-634","title":"Influence of foliar application of silicon on chlorophyll fluorescence, photosynthetic pigments, and growth in water-stressed wheat cultivars differing in drought tolerance","type":"article-journal","volume":"39"},"uris":["http://www.mendeley.com/documents/?uuid=e90c6fb4-65e7-44fe-907c-c991440371e9"]}],"mendeley":{"formattedCitation":"(Maghsoudi et al., 2015)","manualFormatting":"Maghsoudi et al. (2015)","plainTextFormattedCitation":"(Maghsoudi et al., 2015)","previouslyFormattedCitation":"(Maghsoudi et al., 2015)"},"properties":{"noteIndex":0},"schema":"https://github.com/citation-style-language/schema/raw/master/csl-citation.json"}</w:instrText>
            </w:r>
            <w:r w:rsidRPr="003E5A30">
              <w:rPr>
                <w:sz w:val="18"/>
                <w:szCs w:val="18"/>
              </w:rPr>
              <w:fldChar w:fldCharType="separate"/>
            </w:r>
            <w:r w:rsidRPr="003E5A30">
              <w:rPr>
                <w:noProof/>
                <w:sz w:val="18"/>
                <w:szCs w:val="18"/>
              </w:rPr>
              <w:t xml:space="preserve">Maghsoudi </w:t>
            </w:r>
            <w:r w:rsidRPr="00C3153C">
              <w:rPr>
                <w:i/>
                <w:noProof/>
                <w:sz w:val="18"/>
                <w:szCs w:val="18"/>
              </w:rPr>
              <w:t>et al</w:t>
            </w:r>
            <w:r w:rsidRPr="003E5A30">
              <w:rPr>
                <w:noProof/>
                <w:sz w:val="18"/>
                <w:szCs w:val="18"/>
              </w:rPr>
              <w:t>. (2015)</w:t>
            </w:r>
            <w:r w:rsidRPr="003E5A30">
              <w:rPr>
                <w:sz w:val="18"/>
                <w:szCs w:val="18"/>
              </w:rPr>
              <w:fldChar w:fldCharType="end"/>
            </w:r>
          </w:p>
        </w:tc>
        <w:tc>
          <w:tcPr>
            <w:tcW w:w="426" w:type="dxa"/>
            <w:shd w:val="clear" w:color="auto" w:fill="auto"/>
          </w:tcPr>
          <w:p w14:paraId="078FBBA2" w14:textId="77777777" w:rsidR="00530ECE" w:rsidRPr="003E5A30" w:rsidRDefault="00530ECE" w:rsidP="00530ECE">
            <w:pPr>
              <w:rPr>
                <w:sz w:val="18"/>
                <w:szCs w:val="18"/>
              </w:rPr>
            </w:pPr>
            <w:r w:rsidRPr="003E5A30">
              <w:rPr>
                <w:sz w:val="18"/>
                <w:szCs w:val="18"/>
              </w:rPr>
              <w:t>11</w:t>
            </w:r>
          </w:p>
        </w:tc>
        <w:tc>
          <w:tcPr>
            <w:tcW w:w="1842" w:type="dxa"/>
            <w:shd w:val="clear" w:color="auto" w:fill="auto"/>
          </w:tcPr>
          <w:p w14:paraId="301DEBA7" w14:textId="6689F296" w:rsidR="00530ECE" w:rsidRPr="003E5A30" w:rsidRDefault="00530ECE" w:rsidP="007A3F60">
            <w:pPr>
              <w:rPr>
                <w:sz w:val="18"/>
                <w:szCs w:val="18"/>
              </w:rPr>
            </w:pPr>
            <w:r w:rsidRPr="003E5A30">
              <w:rPr>
                <w:sz w:val="18"/>
                <w:szCs w:val="18"/>
              </w:rPr>
              <w:t xml:space="preserve">6 mM Na silicate (foliar spray 30 </w:t>
            </w:r>
            <w:r w:rsidR="007A3F60">
              <w:rPr>
                <w:sz w:val="18"/>
                <w:szCs w:val="18"/>
              </w:rPr>
              <w:t>DAS</w:t>
            </w:r>
            <w:r w:rsidRPr="003E5A30">
              <w:rPr>
                <w:sz w:val="18"/>
                <w:szCs w:val="18"/>
              </w:rPr>
              <w:t>)</w:t>
            </w:r>
          </w:p>
        </w:tc>
        <w:tc>
          <w:tcPr>
            <w:tcW w:w="1276" w:type="dxa"/>
            <w:shd w:val="clear" w:color="auto" w:fill="auto"/>
          </w:tcPr>
          <w:p w14:paraId="06E634AF" w14:textId="77777777" w:rsidR="00530ECE" w:rsidRPr="003E5A30" w:rsidRDefault="00530ECE" w:rsidP="00530ECE">
            <w:pPr>
              <w:rPr>
                <w:sz w:val="18"/>
                <w:szCs w:val="18"/>
              </w:rPr>
            </w:pPr>
            <w:r w:rsidRPr="003E5A30">
              <w:rPr>
                <w:sz w:val="18"/>
                <w:szCs w:val="18"/>
              </w:rPr>
              <w:t xml:space="preserve">40% </w:t>
            </w:r>
            <w:r>
              <w:rPr>
                <w:sz w:val="18"/>
                <w:szCs w:val="18"/>
              </w:rPr>
              <w:t>FC</w:t>
            </w:r>
          </w:p>
        </w:tc>
        <w:tc>
          <w:tcPr>
            <w:tcW w:w="1418" w:type="dxa"/>
            <w:shd w:val="clear" w:color="auto" w:fill="auto"/>
          </w:tcPr>
          <w:p w14:paraId="487FD296" w14:textId="77777777" w:rsidR="00530ECE" w:rsidRPr="003E5A30" w:rsidRDefault="00530ECE" w:rsidP="00530ECE">
            <w:pPr>
              <w:rPr>
                <w:sz w:val="18"/>
                <w:szCs w:val="18"/>
              </w:rPr>
            </w:pPr>
            <w:r w:rsidRPr="003E5A30">
              <w:rPr>
                <w:sz w:val="18"/>
                <w:szCs w:val="18"/>
              </w:rPr>
              <w:t>20 days</w:t>
            </w:r>
          </w:p>
        </w:tc>
        <w:tc>
          <w:tcPr>
            <w:tcW w:w="1559" w:type="dxa"/>
            <w:shd w:val="clear" w:color="auto" w:fill="auto"/>
          </w:tcPr>
          <w:p w14:paraId="6ABE9EBE" w14:textId="77777777" w:rsidR="00530ECE" w:rsidRPr="003E5A30" w:rsidRDefault="00530ECE" w:rsidP="00530ECE">
            <w:pPr>
              <w:rPr>
                <w:sz w:val="18"/>
                <w:szCs w:val="18"/>
              </w:rPr>
            </w:pPr>
            <w:r w:rsidRPr="003E5A30">
              <w:rPr>
                <w:sz w:val="18"/>
                <w:szCs w:val="18"/>
              </w:rPr>
              <w:t>45 days</w:t>
            </w:r>
          </w:p>
        </w:tc>
        <w:tc>
          <w:tcPr>
            <w:tcW w:w="1417" w:type="dxa"/>
            <w:shd w:val="clear" w:color="auto" w:fill="auto"/>
          </w:tcPr>
          <w:p w14:paraId="2DDCC3E1" w14:textId="77777777" w:rsidR="00530ECE" w:rsidRPr="003E5A30" w:rsidRDefault="00530ECE" w:rsidP="00530ECE">
            <w:pPr>
              <w:rPr>
                <w:sz w:val="18"/>
                <w:szCs w:val="18"/>
              </w:rPr>
            </w:pPr>
            <w:r w:rsidRPr="003E5A30">
              <w:rPr>
                <w:sz w:val="18"/>
                <w:szCs w:val="18"/>
              </w:rPr>
              <w:t>Soil</w:t>
            </w:r>
          </w:p>
        </w:tc>
        <w:tc>
          <w:tcPr>
            <w:tcW w:w="1985" w:type="dxa"/>
            <w:shd w:val="clear" w:color="auto" w:fill="auto"/>
          </w:tcPr>
          <w:p w14:paraId="095354F3" w14:textId="77777777" w:rsidR="00530ECE" w:rsidRPr="003E5A30" w:rsidRDefault="00530ECE" w:rsidP="00530ECE">
            <w:pPr>
              <w:rPr>
                <w:sz w:val="18"/>
                <w:szCs w:val="18"/>
              </w:rPr>
            </w:pPr>
            <w:r w:rsidRPr="003E5A30">
              <w:rPr>
                <w:sz w:val="18"/>
                <w:szCs w:val="18"/>
              </w:rPr>
              <w:t xml:space="preserve">Tolerant: </w:t>
            </w:r>
            <w:r>
              <w:rPr>
                <w:sz w:val="18"/>
                <w:szCs w:val="18"/>
              </w:rPr>
              <w:t>+ + + +</w:t>
            </w:r>
          </w:p>
          <w:p w14:paraId="5CEEA952" w14:textId="77777777" w:rsidR="00530ECE" w:rsidRPr="003E5A30" w:rsidRDefault="00530ECE" w:rsidP="00530ECE">
            <w:pPr>
              <w:rPr>
                <w:sz w:val="18"/>
                <w:szCs w:val="18"/>
              </w:rPr>
            </w:pPr>
            <w:r w:rsidRPr="003E5A30">
              <w:rPr>
                <w:sz w:val="18"/>
                <w:szCs w:val="18"/>
              </w:rPr>
              <w:t xml:space="preserve">Sensitive: </w:t>
            </w:r>
            <w:r>
              <w:rPr>
                <w:sz w:val="18"/>
                <w:szCs w:val="18"/>
              </w:rPr>
              <w:t>+ + +</w:t>
            </w:r>
          </w:p>
          <w:p w14:paraId="4AE28DB9" w14:textId="77777777" w:rsidR="00530ECE" w:rsidRPr="003E5A30" w:rsidRDefault="00530ECE" w:rsidP="00530ECE">
            <w:pPr>
              <w:rPr>
                <w:sz w:val="18"/>
                <w:szCs w:val="18"/>
              </w:rPr>
            </w:pPr>
            <w:r w:rsidRPr="003E5A30">
              <w:rPr>
                <w:sz w:val="18"/>
                <w:szCs w:val="18"/>
              </w:rPr>
              <w:t>(2 cultivars of each)</w:t>
            </w:r>
          </w:p>
        </w:tc>
        <w:tc>
          <w:tcPr>
            <w:tcW w:w="2268" w:type="dxa"/>
            <w:shd w:val="clear" w:color="auto" w:fill="auto"/>
          </w:tcPr>
          <w:p w14:paraId="7063D15D" w14:textId="77777777" w:rsidR="00530ECE" w:rsidRPr="003E5A30" w:rsidRDefault="00530ECE" w:rsidP="00530ECE">
            <w:pPr>
              <w:rPr>
                <w:sz w:val="18"/>
                <w:szCs w:val="18"/>
              </w:rPr>
            </w:pPr>
            <w:r w:rsidRPr="003E5A30">
              <w:rPr>
                <w:sz w:val="18"/>
                <w:szCs w:val="18"/>
              </w:rPr>
              <w:t xml:space="preserve">Tolerant: </w:t>
            </w:r>
            <w:r>
              <w:rPr>
                <w:sz w:val="18"/>
                <w:szCs w:val="18"/>
              </w:rPr>
              <w:t>+ + +</w:t>
            </w:r>
          </w:p>
          <w:p w14:paraId="4063D0D9" w14:textId="77777777" w:rsidR="00530ECE" w:rsidRPr="003E5A30" w:rsidRDefault="00530ECE" w:rsidP="00530ECE">
            <w:pPr>
              <w:rPr>
                <w:sz w:val="18"/>
                <w:szCs w:val="18"/>
              </w:rPr>
            </w:pPr>
            <w:r w:rsidRPr="003E5A30">
              <w:rPr>
                <w:sz w:val="18"/>
                <w:szCs w:val="18"/>
              </w:rPr>
              <w:t xml:space="preserve">Sensitive: </w:t>
            </w:r>
            <w:r>
              <w:rPr>
                <w:sz w:val="18"/>
                <w:szCs w:val="18"/>
              </w:rPr>
              <w:t>+ +</w:t>
            </w:r>
            <w:r w:rsidRPr="003E5A30">
              <w:rPr>
                <w:sz w:val="18"/>
                <w:szCs w:val="18"/>
              </w:rPr>
              <w:t xml:space="preserve"> </w:t>
            </w:r>
          </w:p>
        </w:tc>
      </w:tr>
      <w:tr w:rsidR="00530ECE" w:rsidRPr="003E5A30" w14:paraId="581546FE" w14:textId="77777777" w:rsidTr="0014185E">
        <w:tc>
          <w:tcPr>
            <w:tcW w:w="993" w:type="dxa"/>
            <w:vMerge/>
            <w:shd w:val="clear" w:color="auto" w:fill="auto"/>
          </w:tcPr>
          <w:p w14:paraId="460AA8EF" w14:textId="1E52EC1A" w:rsidR="00530ECE" w:rsidRPr="003E5A30" w:rsidRDefault="00530ECE" w:rsidP="00530ECE">
            <w:pPr>
              <w:rPr>
                <w:sz w:val="18"/>
                <w:szCs w:val="18"/>
              </w:rPr>
            </w:pPr>
          </w:p>
        </w:tc>
        <w:tc>
          <w:tcPr>
            <w:tcW w:w="1276" w:type="dxa"/>
            <w:shd w:val="clear" w:color="auto" w:fill="auto"/>
          </w:tcPr>
          <w:p w14:paraId="21FFB7E9" w14:textId="24F970C1" w:rsidR="00530ECE" w:rsidRPr="003E5A30" w:rsidRDefault="00530ECE" w:rsidP="00530ECE">
            <w:pPr>
              <w:rPr>
                <w:sz w:val="18"/>
                <w:szCs w:val="18"/>
              </w:rPr>
            </w:pPr>
            <w:r w:rsidRPr="003E5A30">
              <w:rPr>
                <w:sz w:val="18"/>
                <w:szCs w:val="18"/>
              </w:rPr>
              <w:t>Strawberry</w:t>
            </w:r>
          </w:p>
        </w:tc>
        <w:tc>
          <w:tcPr>
            <w:tcW w:w="1417" w:type="dxa"/>
            <w:shd w:val="clear" w:color="auto" w:fill="auto"/>
          </w:tcPr>
          <w:p w14:paraId="6A3F2C60" w14:textId="10675104" w:rsidR="00530ECE" w:rsidRPr="003E5A30" w:rsidRDefault="00530ECE" w:rsidP="00530ECE">
            <w:pPr>
              <w:rPr>
                <w:sz w:val="18"/>
                <w:szCs w:val="18"/>
              </w:rPr>
            </w:pPr>
            <w:r w:rsidRPr="003E5A30">
              <w:rPr>
                <w:sz w:val="18"/>
                <w:szCs w:val="18"/>
              </w:rPr>
              <w:fldChar w:fldCharType="begin" w:fldLock="1"/>
            </w:r>
            <w:r w:rsidRPr="003E5A30">
              <w:rPr>
                <w:sz w:val="18"/>
                <w:szCs w:val="18"/>
              </w:rPr>
              <w:instrText>ADDIN CSL_CITATION {"citationItems":[{"id":"ITEM-1","itemData":{"DOI":"10.1016/j.hpj.2018.09.004","ISBN":"8415683111","ISSN":"24680141","abstract":"Water stress is a major factor that limits agricultural crop production. Silicon (Si) is generally considered as a beneficial element for the growth of higher plants, especially for those grown under stressful environment. This study was conducted to examine the effects of Si on growth and development of strawberry (Fragaria × ananassa ‘Camarosa’) under water stress conditions. A factorial experiment, in a completely randomized design, was used to investigate the effects of three irrigation levels and four Si treatments consisting of 0, 5, 10, and 15 mmol·L −1 potassium silicate (K 2 SiO 3 ). The results showed that an increase in the levels of water stress caused a decrease in most of the quantitative characteristics such as specific leaf area, chlorophyll fluorescence, net photosynthesis rate, and stomata conductance; addition of Si significantly increased most of the mentioned factors; water stress increased electrolyte leakage, proline, and water use efficiency (WUE); Si treatment significantly decreased transpiration rate and improved chlorophyll content and WUE. Water stress stimulated mineral nutrient absorption whereas Si application decreased it under water stress. In conclusion, it was found that in most of the investigated factors, 10 mmol·L −1 potassium silicate had the best effect on growth and development of strawberry. Besides, Si application had beneficial effects on strawberry plants and the addition of it could alleviate water stress.","author":[{"dropping-particle":"","family":"Dehghanipoodeh","given":"Safoora","non-dropping-particle":"","parse-names":false,"suffix":""},{"dropping-particle":"","family":"Ghobadi","given":"Cyrus","non-dropping-particle":"","parse-names":false,"suffix":""},{"dropping-particle":"","family":"Baninasab","given":"Bahram","non-dropping-particle":"","parse-names":false,"suffix":""},{"dropping-particle":"","family":"Gheysari","given":"Mahdi","non-dropping-particle":"","parse-names":false,"suffix":""},{"dropping-particle":"","family":"Shiranibidabadi","given":"Siamak","non-dropping-particle":"","parse-names":false,"suffix":""}],"container-title":"Horticultural Plant Journal","id":"ITEM-1","issue":"6","issued":{"date-parts":[["2018","11"]]},"page":"226-232","publisher":"Elsevier B.V.","title":"Effect of Silicon on Growth and Development of Strawberry under Water Deficit Conditions","type":"article-journal","volume":"4"},"uris":["http://www.mendeley.com/documents/?uuid=bd8ce723-fc9b-4e2e-89cf-16bb148db214"]}],"mendeley":{"formattedCitation":"(Dehghanipoodeh et al., 2018)","manualFormatting":"Dehghanipoodeh et al. (2018)","plainTextFormattedCitation":"(Dehghanipoodeh et al., 2018)","previouslyFormattedCitation":"(Dehghanipoodeh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Dehghanipoodeh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14964AB3" w14:textId="669BCE92" w:rsidR="00530ECE" w:rsidRPr="003E5A30" w:rsidRDefault="00530ECE" w:rsidP="00530ECE">
            <w:pPr>
              <w:rPr>
                <w:sz w:val="18"/>
                <w:szCs w:val="18"/>
              </w:rPr>
            </w:pPr>
            <w:r w:rsidRPr="003E5A30">
              <w:rPr>
                <w:sz w:val="18"/>
                <w:szCs w:val="18"/>
              </w:rPr>
              <w:t>4</w:t>
            </w:r>
          </w:p>
        </w:tc>
        <w:tc>
          <w:tcPr>
            <w:tcW w:w="1842" w:type="dxa"/>
            <w:shd w:val="clear" w:color="auto" w:fill="auto"/>
          </w:tcPr>
          <w:p w14:paraId="64BC771D" w14:textId="02509D82" w:rsidR="00530ECE" w:rsidRPr="003E5A30" w:rsidRDefault="00530ECE" w:rsidP="00530ECE">
            <w:pPr>
              <w:rPr>
                <w:sz w:val="18"/>
                <w:szCs w:val="18"/>
              </w:rPr>
            </w:pPr>
            <w:r w:rsidRPr="003E5A30">
              <w:rPr>
                <w:sz w:val="18"/>
                <w:szCs w:val="18"/>
              </w:rPr>
              <w:t>10 mM K silicate</w:t>
            </w:r>
          </w:p>
        </w:tc>
        <w:tc>
          <w:tcPr>
            <w:tcW w:w="1276" w:type="dxa"/>
            <w:shd w:val="clear" w:color="auto" w:fill="auto"/>
          </w:tcPr>
          <w:p w14:paraId="2D327551" w14:textId="69B73394" w:rsidR="00530ECE" w:rsidRPr="003E5A30" w:rsidRDefault="00530ECE" w:rsidP="00530ECE">
            <w:pPr>
              <w:rPr>
                <w:sz w:val="18"/>
                <w:szCs w:val="18"/>
              </w:rPr>
            </w:pPr>
            <w:r w:rsidRPr="003E5A30">
              <w:rPr>
                <w:sz w:val="18"/>
                <w:szCs w:val="18"/>
              </w:rPr>
              <w:t>0.75 soil moisture depletion</w:t>
            </w:r>
          </w:p>
        </w:tc>
        <w:tc>
          <w:tcPr>
            <w:tcW w:w="1418" w:type="dxa"/>
            <w:shd w:val="clear" w:color="auto" w:fill="auto"/>
          </w:tcPr>
          <w:p w14:paraId="03CB7FD8" w14:textId="3442AD2E" w:rsidR="00530ECE" w:rsidRPr="003E5A30" w:rsidRDefault="00530ECE" w:rsidP="00530ECE">
            <w:pPr>
              <w:rPr>
                <w:sz w:val="18"/>
                <w:szCs w:val="18"/>
              </w:rPr>
            </w:pPr>
            <w:r w:rsidRPr="003E5A30">
              <w:rPr>
                <w:sz w:val="18"/>
                <w:szCs w:val="18"/>
              </w:rPr>
              <w:t>3 months</w:t>
            </w:r>
          </w:p>
        </w:tc>
        <w:tc>
          <w:tcPr>
            <w:tcW w:w="1559" w:type="dxa"/>
            <w:shd w:val="clear" w:color="auto" w:fill="auto"/>
          </w:tcPr>
          <w:p w14:paraId="30F425A9" w14:textId="7CFA8437" w:rsidR="00530ECE" w:rsidRPr="003E5A30" w:rsidRDefault="00530ECE" w:rsidP="00530ECE">
            <w:pPr>
              <w:rPr>
                <w:sz w:val="18"/>
                <w:szCs w:val="18"/>
              </w:rPr>
            </w:pPr>
            <w:r w:rsidRPr="003E5A30">
              <w:rPr>
                <w:sz w:val="18"/>
                <w:szCs w:val="18"/>
              </w:rPr>
              <w:t>7 months</w:t>
            </w:r>
          </w:p>
        </w:tc>
        <w:tc>
          <w:tcPr>
            <w:tcW w:w="1417" w:type="dxa"/>
            <w:shd w:val="clear" w:color="auto" w:fill="auto"/>
          </w:tcPr>
          <w:p w14:paraId="215593F8" w14:textId="31AF2F43" w:rsidR="00530ECE" w:rsidRPr="003E5A30" w:rsidRDefault="00530ECE" w:rsidP="00530ECE">
            <w:pPr>
              <w:rPr>
                <w:sz w:val="18"/>
                <w:szCs w:val="18"/>
              </w:rPr>
            </w:pPr>
            <w:r w:rsidRPr="003E5A30">
              <w:rPr>
                <w:sz w:val="18"/>
                <w:szCs w:val="18"/>
              </w:rPr>
              <w:t>1:1:1 Soil:Peat:Perlite</w:t>
            </w:r>
          </w:p>
        </w:tc>
        <w:tc>
          <w:tcPr>
            <w:tcW w:w="1985" w:type="dxa"/>
            <w:shd w:val="clear" w:color="auto" w:fill="auto"/>
          </w:tcPr>
          <w:p w14:paraId="6B1A672F" w14:textId="28B4EBCB" w:rsidR="00530ECE" w:rsidRPr="003E5A30" w:rsidRDefault="00530ECE" w:rsidP="00530ECE">
            <w:pPr>
              <w:rPr>
                <w:sz w:val="18"/>
                <w:szCs w:val="18"/>
              </w:rPr>
            </w:pPr>
            <w:r>
              <w:rPr>
                <w:sz w:val="18"/>
                <w:szCs w:val="18"/>
              </w:rPr>
              <w:t>+ + +</w:t>
            </w:r>
          </w:p>
        </w:tc>
        <w:tc>
          <w:tcPr>
            <w:tcW w:w="2268" w:type="dxa"/>
            <w:shd w:val="clear" w:color="auto" w:fill="auto"/>
          </w:tcPr>
          <w:p w14:paraId="6EF56AF6" w14:textId="3FC6850A" w:rsidR="00530ECE" w:rsidRPr="003E5A30" w:rsidRDefault="00530ECE" w:rsidP="00530ECE">
            <w:pPr>
              <w:rPr>
                <w:sz w:val="18"/>
                <w:szCs w:val="18"/>
              </w:rPr>
            </w:pPr>
            <w:r>
              <w:rPr>
                <w:sz w:val="18"/>
                <w:szCs w:val="18"/>
              </w:rPr>
              <w:t>+ + + + +</w:t>
            </w:r>
          </w:p>
        </w:tc>
      </w:tr>
      <w:tr w:rsidR="00530ECE" w:rsidRPr="003E5A30" w14:paraId="408E422C" w14:textId="77777777" w:rsidTr="0014185E">
        <w:tc>
          <w:tcPr>
            <w:tcW w:w="993" w:type="dxa"/>
            <w:vMerge/>
            <w:shd w:val="clear" w:color="auto" w:fill="auto"/>
          </w:tcPr>
          <w:p w14:paraId="43516034" w14:textId="77777777" w:rsidR="00530ECE" w:rsidRPr="003E5A30" w:rsidRDefault="00530ECE" w:rsidP="00530ECE">
            <w:pPr>
              <w:rPr>
                <w:sz w:val="18"/>
                <w:szCs w:val="18"/>
              </w:rPr>
            </w:pPr>
          </w:p>
        </w:tc>
        <w:tc>
          <w:tcPr>
            <w:tcW w:w="1276" w:type="dxa"/>
            <w:shd w:val="clear" w:color="auto" w:fill="auto"/>
          </w:tcPr>
          <w:p w14:paraId="23E4943E" w14:textId="3F62CE1D" w:rsidR="00530ECE" w:rsidRPr="003E5A30" w:rsidRDefault="00530ECE" w:rsidP="00530ECE">
            <w:pPr>
              <w:rPr>
                <w:iCs/>
                <w:sz w:val="18"/>
                <w:szCs w:val="18"/>
              </w:rPr>
            </w:pPr>
            <w:r w:rsidRPr="003E5A30">
              <w:rPr>
                <w:sz w:val="18"/>
                <w:szCs w:val="18"/>
              </w:rPr>
              <w:t>Strawberry</w:t>
            </w:r>
          </w:p>
        </w:tc>
        <w:tc>
          <w:tcPr>
            <w:tcW w:w="1417" w:type="dxa"/>
            <w:shd w:val="clear" w:color="auto" w:fill="auto"/>
          </w:tcPr>
          <w:p w14:paraId="1317D0D7" w14:textId="4C8A0633" w:rsidR="00530ECE" w:rsidRPr="003E5A30" w:rsidRDefault="00530ECE" w:rsidP="00530ECE">
            <w:pPr>
              <w:rPr>
                <w:sz w:val="18"/>
                <w:szCs w:val="18"/>
              </w:rPr>
            </w:pPr>
            <w:r w:rsidRPr="003E5A30">
              <w:rPr>
                <w:sz w:val="18"/>
                <w:szCs w:val="18"/>
              </w:rPr>
              <w:fldChar w:fldCharType="begin" w:fldLock="1"/>
            </w:r>
            <w:r w:rsidRPr="003E5A30">
              <w:rPr>
                <w:sz w:val="18"/>
                <w:szCs w:val="18"/>
              </w:rPr>
              <w:instrText>ADDIN CSL_CITATION {"citationItems":[{"id":"ITEM-1","itemData":{"DOI":"10.3390/agronomy9010041","ISBN":"4971145923","ISSN":"2073-4395","abstract":"Silicon (Si) is a beneficial element that alleviates the effects of stress factors including drought (D). Strawberry is a Si-accumulator species sensitive to D; however, the function of Si in this species is obscure. This study was conducted to examine the effect of Si and inoculation with an arbuscular mycorrhizal fungus (AMF) on physiological and biochemical responses of strawberry plants under D. Plants were grown for six weeks in perlite and irrigated with a nutrient solution. The effect of Si (3 mmol L‒1), AMF (Rhizophagus clarus) and D (mild and severe D) was studied on growth, water relations, mycorrhization, antioxidative defense, osmolytes concentration, and micronutrients status. Si and AMF significantly enhanced plant biomass production by increasing photosynthesis rate, water content and use efficiency, antioxidant enzyme defense, and the nutritional status of particularly Zn. In contrast to the roots, osmotic adjustment did not contribute to the increase of leaf water content suggesting a different strategy of both Si and AMF for improving water status in the leaves and roots. Our results demonstrated a synergistic effect of AMF and Si on improving the growth of strawberry not only under D but also under control conditions.","author":[{"dropping-particle":"","family":"Moradtalab","given":"Narges","non-dropping-particle":"","parse-names":false,"suffix":""},{"dropping-particle":"","family":"Hajiboland","given":"Roghieh","non-dropping-particle":"","parse-names":false,"suffix":""},{"dropping-particle":"","family":"Aliasgharzad","given":"Nasser","non-dropping-particle":"","parse-names":false,"suffix":""},{"dropping-particle":"","family":"Hartmann","given":"Tobias E.","non-dropping-particle":"","parse-names":false,"suffix":""},{"dropping-particle":"","family":"Neumann","given":"Günter","non-dropping-particle":"","parse-names":false,"suffix":""}],"container-title":"Agronomy","id":"ITEM-1","issue":"1","issued":{"date-parts":[["2019","1","21"]]},"page":"41","title":"Silicon and the Association with an Arbuscular-Mycorrhizal Fungus (Rhizophagus clarus) Mitigate the Adverse Effects of Drought Stress on Strawberry","type":"article-journal","volume":"9"},"uris":["http://www.mendeley.com/documents/?uuid=1476ac9f-8d13-4e1b-82f9-baa447850e4b"]}],"mendeley":{"formattedCitation":"(Moradtalab et al., 2019)","manualFormatting":"Moradtalab et al. (2019)","plainTextFormattedCitation":"(Moradtalab et al., 2019)","previouslyFormattedCitation":"(Moradtalab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oradtalab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13B37211" w14:textId="661CC04C" w:rsidR="00530ECE" w:rsidRPr="003E5A30" w:rsidRDefault="00530ECE" w:rsidP="00530ECE">
            <w:pPr>
              <w:rPr>
                <w:sz w:val="18"/>
                <w:szCs w:val="18"/>
              </w:rPr>
            </w:pPr>
            <w:r w:rsidRPr="003E5A30">
              <w:rPr>
                <w:sz w:val="18"/>
                <w:szCs w:val="18"/>
              </w:rPr>
              <w:t>2</w:t>
            </w:r>
          </w:p>
        </w:tc>
        <w:tc>
          <w:tcPr>
            <w:tcW w:w="1842" w:type="dxa"/>
            <w:shd w:val="clear" w:color="auto" w:fill="auto"/>
          </w:tcPr>
          <w:p w14:paraId="662BC539" w14:textId="780A016B" w:rsidR="00530ECE" w:rsidRPr="003E5A30" w:rsidRDefault="00530ECE" w:rsidP="00530ECE">
            <w:pPr>
              <w:rPr>
                <w:sz w:val="18"/>
                <w:szCs w:val="18"/>
              </w:rPr>
            </w:pPr>
            <w:r w:rsidRPr="003E5A30">
              <w:rPr>
                <w:sz w:val="18"/>
                <w:szCs w:val="18"/>
              </w:rPr>
              <w:t>0.6 mM Na silicate</w:t>
            </w:r>
          </w:p>
        </w:tc>
        <w:tc>
          <w:tcPr>
            <w:tcW w:w="1276" w:type="dxa"/>
            <w:shd w:val="clear" w:color="auto" w:fill="auto"/>
          </w:tcPr>
          <w:p w14:paraId="383A0DC0" w14:textId="32E54F99" w:rsidR="00530ECE" w:rsidRPr="003E5A30" w:rsidRDefault="00530ECE" w:rsidP="00530ECE">
            <w:pPr>
              <w:rPr>
                <w:sz w:val="18"/>
                <w:szCs w:val="18"/>
              </w:rPr>
            </w:pPr>
            <w:r w:rsidRPr="003E5A30">
              <w:rPr>
                <w:sz w:val="18"/>
                <w:szCs w:val="18"/>
              </w:rPr>
              <w:t xml:space="preserve">35% </w:t>
            </w:r>
            <w:r>
              <w:rPr>
                <w:sz w:val="18"/>
                <w:szCs w:val="18"/>
              </w:rPr>
              <w:t>WHC</w:t>
            </w:r>
          </w:p>
        </w:tc>
        <w:tc>
          <w:tcPr>
            <w:tcW w:w="1418" w:type="dxa"/>
            <w:shd w:val="clear" w:color="auto" w:fill="auto"/>
          </w:tcPr>
          <w:p w14:paraId="262E43C3" w14:textId="222B5F73" w:rsidR="00530ECE" w:rsidRPr="003E5A30" w:rsidRDefault="00530ECE" w:rsidP="00530ECE">
            <w:pPr>
              <w:rPr>
                <w:sz w:val="18"/>
                <w:szCs w:val="18"/>
              </w:rPr>
            </w:pPr>
            <w:r w:rsidRPr="003E5A30">
              <w:rPr>
                <w:sz w:val="18"/>
                <w:szCs w:val="18"/>
              </w:rPr>
              <w:t>4 weeks</w:t>
            </w:r>
          </w:p>
        </w:tc>
        <w:tc>
          <w:tcPr>
            <w:tcW w:w="1559" w:type="dxa"/>
            <w:shd w:val="clear" w:color="auto" w:fill="auto"/>
          </w:tcPr>
          <w:p w14:paraId="57EA4E7B" w14:textId="74F98176" w:rsidR="00530ECE" w:rsidRPr="003E5A30" w:rsidRDefault="00530ECE" w:rsidP="00530ECE">
            <w:pPr>
              <w:rPr>
                <w:sz w:val="18"/>
                <w:szCs w:val="18"/>
              </w:rPr>
            </w:pPr>
            <w:r w:rsidRPr="003E5A30">
              <w:rPr>
                <w:sz w:val="18"/>
                <w:szCs w:val="18"/>
              </w:rPr>
              <w:t>6 weeks</w:t>
            </w:r>
          </w:p>
        </w:tc>
        <w:tc>
          <w:tcPr>
            <w:tcW w:w="1417" w:type="dxa"/>
            <w:shd w:val="clear" w:color="auto" w:fill="auto"/>
          </w:tcPr>
          <w:p w14:paraId="52D198D4" w14:textId="22E87F09" w:rsidR="00530ECE" w:rsidRPr="003E5A30" w:rsidRDefault="00530ECE" w:rsidP="00530ECE">
            <w:pPr>
              <w:rPr>
                <w:sz w:val="18"/>
                <w:szCs w:val="18"/>
              </w:rPr>
            </w:pPr>
            <w:r w:rsidRPr="003E5A30">
              <w:rPr>
                <w:sz w:val="18"/>
                <w:szCs w:val="18"/>
              </w:rPr>
              <w:t>Hydroponics</w:t>
            </w:r>
          </w:p>
        </w:tc>
        <w:tc>
          <w:tcPr>
            <w:tcW w:w="1985" w:type="dxa"/>
            <w:shd w:val="clear" w:color="auto" w:fill="auto"/>
          </w:tcPr>
          <w:p w14:paraId="45858265" w14:textId="4C5E36CA" w:rsidR="00530ECE" w:rsidRPr="003E5A30" w:rsidRDefault="00530ECE" w:rsidP="00530ECE">
            <w:pPr>
              <w:rPr>
                <w:sz w:val="18"/>
                <w:szCs w:val="18"/>
              </w:rPr>
            </w:pPr>
            <w:r>
              <w:rPr>
                <w:sz w:val="18"/>
                <w:szCs w:val="18"/>
              </w:rPr>
              <w:t>+ + +</w:t>
            </w:r>
          </w:p>
        </w:tc>
        <w:tc>
          <w:tcPr>
            <w:tcW w:w="2268" w:type="dxa"/>
            <w:shd w:val="clear" w:color="auto" w:fill="auto"/>
          </w:tcPr>
          <w:p w14:paraId="403EB40E" w14:textId="5568B7E7" w:rsidR="00530ECE" w:rsidRPr="003E5A30" w:rsidRDefault="00530ECE" w:rsidP="00530ECE">
            <w:pPr>
              <w:rPr>
                <w:sz w:val="18"/>
                <w:szCs w:val="18"/>
              </w:rPr>
            </w:pPr>
            <w:r>
              <w:rPr>
                <w:sz w:val="18"/>
                <w:szCs w:val="18"/>
              </w:rPr>
              <w:t>+ +</w:t>
            </w:r>
          </w:p>
        </w:tc>
      </w:tr>
      <w:tr w:rsidR="00530ECE" w:rsidRPr="003E5A30" w14:paraId="4FAB66EC" w14:textId="77777777" w:rsidTr="0014185E">
        <w:tc>
          <w:tcPr>
            <w:tcW w:w="993" w:type="dxa"/>
            <w:vMerge/>
            <w:shd w:val="clear" w:color="auto" w:fill="auto"/>
          </w:tcPr>
          <w:p w14:paraId="2C8D5798" w14:textId="77777777" w:rsidR="00530ECE" w:rsidRPr="003E5A30" w:rsidRDefault="00530ECE" w:rsidP="00530ECE">
            <w:pPr>
              <w:rPr>
                <w:sz w:val="18"/>
                <w:szCs w:val="18"/>
              </w:rPr>
            </w:pPr>
          </w:p>
        </w:tc>
        <w:tc>
          <w:tcPr>
            <w:tcW w:w="1276" w:type="dxa"/>
            <w:shd w:val="clear" w:color="auto" w:fill="auto"/>
          </w:tcPr>
          <w:p w14:paraId="4566323E" w14:textId="20E02FE4" w:rsidR="00530ECE" w:rsidRPr="003E5A30" w:rsidRDefault="00530ECE" w:rsidP="00530ECE">
            <w:pPr>
              <w:rPr>
                <w:sz w:val="18"/>
                <w:szCs w:val="18"/>
              </w:rPr>
            </w:pPr>
            <w:r w:rsidRPr="003E5A30">
              <w:rPr>
                <w:sz w:val="18"/>
                <w:szCs w:val="18"/>
              </w:rPr>
              <w:t>Rice</w:t>
            </w:r>
          </w:p>
        </w:tc>
        <w:tc>
          <w:tcPr>
            <w:tcW w:w="1417" w:type="dxa"/>
            <w:shd w:val="clear" w:color="auto" w:fill="auto"/>
          </w:tcPr>
          <w:p w14:paraId="7CA24E0F" w14:textId="539A023D" w:rsidR="00530ECE" w:rsidRPr="003E5A30" w:rsidRDefault="00530ECE" w:rsidP="00530ECE">
            <w:pPr>
              <w:rPr>
                <w:sz w:val="18"/>
                <w:szCs w:val="18"/>
              </w:rPr>
            </w:pPr>
            <w:r w:rsidRPr="003E5A30">
              <w:rPr>
                <w:sz w:val="18"/>
                <w:szCs w:val="18"/>
              </w:rPr>
              <w:fldChar w:fldCharType="begin" w:fldLock="1"/>
            </w:r>
            <w:r w:rsidRPr="003E5A30">
              <w:rPr>
                <w:sz w:val="18"/>
                <w:szCs w:val="18"/>
              </w:rPr>
              <w:instrText>ADDIN CSL_CITATION {"citationItems":[{"id":"ITEM-1","itemData":{"DOI":"10.1080/00103624.2018.1448856","ISSN":"15322416","abstract":"The aims of this work were to assess the effect of drought and silicon on rice growth and productivity. A completely randomized design pot experiment with three replications was conducted in a clay soil with five levels of soil moisture content (SMC) (70, 80, 90, 100, and 120% of the soil saturation point) and five rates of Si (0, 2.1, 4.2, 6.3, and 8.4 mg Si/10 plants). When SMC was reduced from 120% to 70%, plant height, rice straw, root yield, and grain yield significantly reduced with 32, 52, 36, and 27%, respectively; however, when Si rate increased from 0.0 to 8.4 mg/10 plants, they significantly increased by 38, 97, 49, and 106%, respectively. At the SMC of 70%, when Si rate increased from 0.0 to 6.3 mg/10 plants, N, P, K, and Si concentrations in straw increased by 42, 59, 36, and 53%, respectively.","author":[{"dropping-particle":"","family":"Ibrahim","given":"Mostafa A.","non-dropping-particle":"","parse-names":false,"suffix":""},{"dropping-particle":"","family":"Merwad","given":"Abdel Rahman M.","non-dropping-particle":"","parse-names":false,"suffix":""},{"dropping-particle":"","family":"Elnaka","given":"Elsayed A.","non-dropping-particle":"","parse-names":false,"suffix":""}],"container-title":"Communications in Soil Science and Plant Analysis","id":"ITEM-1","issue":"8","issued":{"date-parts":[["2018"]]},"page":"945-957","publisher":"Taylor &amp; Francis","title":"Rice (Oryza Sativa L.) Tolerance to Drought Can Be Improved by Silicon Application","type":"article-journal","volume":"49"},"uris":["http://www.mendeley.com/documents/?uuid=0765aacc-36dc-4507-acf0-6ec656a244a8"]}],"mendeley":{"formattedCitation":"(Ibrahim et al., 2018)","manualFormatting":"Ibrahim et al. (2018)","plainTextFormattedCitation":"(Ibrahim et al., 2018)","previouslyFormattedCitation":"(Ibrahim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Ibrahim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799997F9" w14:textId="5654B1C7" w:rsidR="00530ECE" w:rsidRPr="003E5A30" w:rsidRDefault="00530ECE" w:rsidP="00530ECE">
            <w:pPr>
              <w:rPr>
                <w:sz w:val="18"/>
                <w:szCs w:val="18"/>
              </w:rPr>
            </w:pPr>
            <w:r w:rsidRPr="003E5A30">
              <w:rPr>
                <w:sz w:val="18"/>
                <w:szCs w:val="18"/>
              </w:rPr>
              <w:t>1</w:t>
            </w:r>
          </w:p>
        </w:tc>
        <w:tc>
          <w:tcPr>
            <w:tcW w:w="1842" w:type="dxa"/>
            <w:shd w:val="clear" w:color="auto" w:fill="auto"/>
          </w:tcPr>
          <w:p w14:paraId="1468157C" w14:textId="5CEE8227" w:rsidR="00530ECE" w:rsidRPr="003E5A30" w:rsidRDefault="00530ECE" w:rsidP="007A3F60">
            <w:pPr>
              <w:rPr>
                <w:sz w:val="18"/>
                <w:szCs w:val="18"/>
              </w:rPr>
            </w:pPr>
            <w:r w:rsidRPr="003E5A30">
              <w:rPr>
                <w:sz w:val="18"/>
                <w:szCs w:val="18"/>
              </w:rPr>
              <w:t xml:space="preserve">560 </w:t>
            </w:r>
            <w:r>
              <w:rPr>
                <w:sz w:val="18"/>
                <w:szCs w:val="18"/>
              </w:rPr>
              <w:t xml:space="preserve">mg </w:t>
            </w:r>
            <w:r w:rsidRPr="003E5A30">
              <w:rPr>
                <w:sz w:val="18"/>
                <w:szCs w:val="18"/>
              </w:rPr>
              <w:t>L</w:t>
            </w:r>
            <w:r>
              <w:rPr>
                <w:sz w:val="18"/>
                <w:szCs w:val="18"/>
                <w:vertAlign w:val="superscript"/>
              </w:rPr>
              <w:t>-1</w:t>
            </w:r>
            <w:r w:rsidRPr="003E5A30">
              <w:rPr>
                <w:sz w:val="18"/>
                <w:szCs w:val="18"/>
              </w:rPr>
              <w:t xml:space="preserve"> </w:t>
            </w:r>
            <w:r>
              <w:rPr>
                <w:sz w:val="18"/>
                <w:szCs w:val="18"/>
              </w:rPr>
              <w:t xml:space="preserve"> </w:t>
            </w:r>
            <w:r w:rsidRPr="003E5A30">
              <w:rPr>
                <w:sz w:val="18"/>
                <w:szCs w:val="18"/>
              </w:rPr>
              <w:t xml:space="preserve"> K silicate (foliar spray 30, 40, 50, 60 </w:t>
            </w:r>
            <w:r w:rsidR="007A3F60">
              <w:rPr>
                <w:sz w:val="18"/>
                <w:szCs w:val="18"/>
              </w:rPr>
              <w:t>DAS</w:t>
            </w:r>
            <w:r w:rsidRPr="003E5A30">
              <w:rPr>
                <w:sz w:val="18"/>
                <w:szCs w:val="18"/>
              </w:rPr>
              <w:t>)</w:t>
            </w:r>
          </w:p>
        </w:tc>
        <w:tc>
          <w:tcPr>
            <w:tcW w:w="1276" w:type="dxa"/>
            <w:shd w:val="clear" w:color="auto" w:fill="auto"/>
          </w:tcPr>
          <w:p w14:paraId="780CEA6B" w14:textId="315CAFF3" w:rsidR="00530ECE" w:rsidRPr="003E5A30" w:rsidRDefault="00530ECE" w:rsidP="00530ECE">
            <w:pPr>
              <w:rPr>
                <w:sz w:val="18"/>
                <w:szCs w:val="18"/>
              </w:rPr>
            </w:pPr>
            <w:r w:rsidRPr="003E5A30">
              <w:rPr>
                <w:sz w:val="18"/>
                <w:szCs w:val="18"/>
              </w:rPr>
              <w:t>70% soil saturation point</w:t>
            </w:r>
          </w:p>
        </w:tc>
        <w:tc>
          <w:tcPr>
            <w:tcW w:w="1418" w:type="dxa"/>
            <w:shd w:val="clear" w:color="auto" w:fill="auto"/>
          </w:tcPr>
          <w:p w14:paraId="228A09CD" w14:textId="4BD6D2C5" w:rsidR="00530ECE" w:rsidRPr="003E5A30" w:rsidRDefault="00530ECE" w:rsidP="00530ECE">
            <w:pPr>
              <w:rPr>
                <w:sz w:val="18"/>
                <w:szCs w:val="18"/>
              </w:rPr>
            </w:pPr>
            <w:r w:rsidRPr="003E5A30">
              <w:rPr>
                <w:sz w:val="18"/>
                <w:szCs w:val="18"/>
              </w:rPr>
              <w:t>2 ½ months</w:t>
            </w:r>
          </w:p>
        </w:tc>
        <w:tc>
          <w:tcPr>
            <w:tcW w:w="1559" w:type="dxa"/>
            <w:shd w:val="clear" w:color="auto" w:fill="auto"/>
          </w:tcPr>
          <w:p w14:paraId="24A6CBED" w14:textId="0B60B313" w:rsidR="00530ECE" w:rsidRPr="003E5A30" w:rsidRDefault="00530ECE" w:rsidP="00530ECE">
            <w:pPr>
              <w:rPr>
                <w:sz w:val="18"/>
                <w:szCs w:val="18"/>
              </w:rPr>
            </w:pPr>
            <w:r w:rsidRPr="003E5A30">
              <w:rPr>
                <w:sz w:val="18"/>
                <w:szCs w:val="18"/>
              </w:rPr>
              <w:t>3 ½ months</w:t>
            </w:r>
          </w:p>
        </w:tc>
        <w:tc>
          <w:tcPr>
            <w:tcW w:w="1417" w:type="dxa"/>
            <w:shd w:val="clear" w:color="auto" w:fill="auto"/>
          </w:tcPr>
          <w:p w14:paraId="2DE9FD65" w14:textId="17C29BC6" w:rsidR="00530ECE" w:rsidRPr="003E5A30" w:rsidRDefault="00530ECE" w:rsidP="00530ECE">
            <w:pPr>
              <w:rPr>
                <w:sz w:val="18"/>
                <w:szCs w:val="18"/>
              </w:rPr>
            </w:pPr>
            <w:r w:rsidRPr="003E5A30">
              <w:rPr>
                <w:sz w:val="18"/>
                <w:szCs w:val="18"/>
              </w:rPr>
              <w:t>Soil</w:t>
            </w:r>
          </w:p>
        </w:tc>
        <w:tc>
          <w:tcPr>
            <w:tcW w:w="1985" w:type="dxa"/>
            <w:shd w:val="clear" w:color="auto" w:fill="auto"/>
          </w:tcPr>
          <w:p w14:paraId="04AACB4F" w14:textId="1FDEB36E" w:rsidR="00530ECE" w:rsidRPr="003E5A30" w:rsidRDefault="00530ECE" w:rsidP="00530ECE">
            <w:pPr>
              <w:rPr>
                <w:sz w:val="18"/>
                <w:szCs w:val="18"/>
              </w:rPr>
            </w:pPr>
            <w:r>
              <w:rPr>
                <w:sz w:val="18"/>
                <w:szCs w:val="18"/>
              </w:rPr>
              <w:t>+ + + +</w:t>
            </w:r>
          </w:p>
        </w:tc>
        <w:tc>
          <w:tcPr>
            <w:tcW w:w="2268" w:type="dxa"/>
            <w:shd w:val="clear" w:color="auto" w:fill="auto"/>
          </w:tcPr>
          <w:p w14:paraId="27465158" w14:textId="7DA526DA" w:rsidR="00530ECE" w:rsidRPr="003E5A30" w:rsidRDefault="00AC0314" w:rsidP="00530ECE">
            <w:pPr>
              <w:rPr>
                <w:sz w:val="18"/>
                <w:szCs w:val="18"/>
              </w:rPr>
            </w:pPr>
            <w:r>
              <w:rPr>
                <w:sz w:val="18"/>
                <w:szCs w:val="18"/>
              </w:rPr>
              <w:t>+ + + + +</w:t>
            </w:r>
          </w:p>
        </w:tc>
      </w:tr>
      <w:tr w:rsidR="00C524F6" w:rsidRPr="003E5A30" w14:paraId="36424879" w14:textId="77777777" w:rsidTr="0014185E">
        <w:tc>
          <w:tcPr>
            <w:tcW w:w="993" w:type="dxa"/>
            <w:vMerge w:val="restart"/>
            <w:shd w:val="clear" w:color="auto" w:fill="auto"/>
          </w:tcPr>
          <w:p w14:paraId="715CDBB2" w14:textId="77777777" w:rsidR="00C524F6" w:rsidRPr="003E5A30" w:rsidRDefault="00C524F6" w:rsidP="00C524F6">
            <w:pPr>
              <w:rPr>
                <w:sz w:val="18"/>
                <w:szCs w:val="18"/>
              </w:rPr>
            </w:pPr>
            <w:r w:rsidRPr="003E5A30">
              <w:rPr>
                <w:sz w:val="18"/>
                <w:szCs w:val="18"/>
              </w:rPr>
              <w:t>Transpiration</w:t>
            </w:r>
          </w:p>
        </w:tc>
        <w:tc>
          <w:tcPr>
            <w:tcW w:w="1276" w:type="dxa"/>
            <w:shd w:val="clear" w:color="auto" w:fill="auto"/>
          </w:tcPr>
          <w:p w14:paraId="12653247" w14:textId="703EC259" w:rsidR="00C524F6" w:rsidRPr="003E5A30" w:rsidRDefault="00C524F6" w:rsidP="00C524F6">
            <w:pPr>
              <w:rPr>
                <w:sz w:val="18"/>
                <w:szCs w:val="18"/>
              </w:rPr>
            </w:pPr>
            <w:r w:rsidRPr="003E5A30">
              <w:rPr>
                <w:sz w:val="18"/>
                <w:szCs w:val="18"/>
              </w:rPr>
              <w:t>Tomato</w:t>
            </w:r>
          </w:p>
        </w:tc>
        <w:tc>
          <w:tcPr>
            <w:tcW w:w="1417" w:type="dxa"/>
            <w:shd w:val="clear" w:color="auto" w:fill="auto"/>
          </w:tcPr>
          <w:p w14:paraId="4F4695F3" w14:textId="32B2B39D" w:rsidR="00C524F6" w:rsidRPr="003E5A30" w:rsidRDefault="00C524F6" w:rsidP="00C524F6">
            <w:pPr>
              <w:rPr>
                <w:sz w:val="18"/>
                <w:szCs w:val="18"/>
              </w:rPr>
            </w:pPr>
            <w:r w:rsidRPr="003E5A30">
              <w:rPr>
                <w:sz w:val="18"/>
                <w:szCs w:val="18"/>
              </w:rPr>
              <w:fldChar w:fldCharType="begin" w:fldLock="1"/>
            </w:r>
            <w:r w:rsidRPr="003E5A30">
              <w:rPr>
                <w:sz w:val="18"/>
                <w:szCs w:val="18"/>
              </w:rPr>
              <w:instrText>ADDIN CSL_CITATION {"citationItems":[{"id":"ITEM-1","itemData":{"DOI":"10.3389/fpls.2016.00196","ISSN":"1664462X","abstract":"Silicon (Si) can improve drought tolerance in plants, but the mechanism is still not fully understood. Previous research has been concentrating on Si’s role in leaf water maintenance in Si accumulators, while little information is available on its role in water uptake and in less Si-accumulating plants. Here, we investigated the effects of Si on root water uptake and its role in decreasing oxidative damage in relation to root hydraulic conductance in tomato (Solanum lycopersicum ‘Zhongza No.9’) under water stress. Tomato seedlings were subjected to water stress induced by 10% (w/v) polyethylene glycol-6000 in the absence or presence of 2.5 mM added silicate. The results showed that Si addition ameliorated the inhibition in tomato growth and photosynthesis, and improved water status under water stress. The root hydraulic conductance of tomato plants was decreased under water stress, and it was significantly increased by added Si. There was no significant contribution of osmotic adjustment in Si-enhanced root water uptake under water stress. The transcriptions of plasma membrane aquaporin genes were not obviously changed by Si under water stress. Water stress increased the production of reactive oxygen species and induced oxidative damage, while added Si reversed these. In addition, Si addition increased the activities of superoxide dismutase and catalase and the levels of ascorbic acid and glutathione in the roots under stress. It is concluded that Si enhances the water stress tolerance via enhancing root hydraulic conductance and water uptake in tomato plants. Si-mediated decrease in membrane oxidative damage may have contributed to the enhanced root hydraulic conductance.","author":[{"dropping-particle":"","family":"Shi","given":"Yu","non-dropping-particle":"","parse-names":false,"suffix":""},{"dropping-particle":"","family":"Zhang","given":"Yi","non-dropping-particle":"","parse-names":false,"suffix":""},{"dropping-particle":"","family":"Han","given":"Weihua","non-dropping-particle":"","parse-names":false,"suffix":""},{"dropping-particle":"","family":"Feng","given":"Ru","non-dropping-particle":"","parse-names":false,"suffix":""},{"dropping-particle":"","family":"Hu","given":"Yanhong","non-dropping-particle":"","parse-names":false,"suffix":""},{"dropping-particle":"","family":"Guo","given":"Jia","non-dropping-particle":"","parse-names":false,"suffix":""},{"dropping-particle":"","family":"Gong","given":"Haijun","non-dropping-particle":"","parse-names":false,"suffix":""}],"container-title":"Frontiers in Plant Science","id":"ITEM-1","issue":"FEB2016","issued":{"date-parts":[["2016"]]},"page":"1-15","title":"Silicon enhances water stress tolerance by improving root hydraulic conductance in solanum lycopersicum L.","type":"article-journal","volume":"7"},"uris":["http://www.mendeley.com/documents/?uuid=8c803161-ff32-4609-a729-11a690c939b5"]}],"mendeley":{"formattedCitation":"(Shi et al., 2016)","manualFormatting":"Shi et al. (2016)","plainTextFormattedCitation":"(Shi et al., 2016)","previouslyFormattedCitation":"(Shi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Shi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61F3620B" w14:textId="0CA15B71" w:rsidR="00C524F6" w:rsidRPr="003E5A30" w:rsidRDefault="00C524F6" w:rsidP="00C524F6">
            <w:pPr>
              <w:rPr>
                <w:sz w:val="18"/>
                <w:szCs w:val="18"/>
              </w:rPr>
            </w:pPr>
            <w:r w:rsidRPr="003E5A30">
              <w:rPr>
                <w:sz w:val="18"/>
                <w:szCs w:val="18"/>
              </w:rPr>
              <w:t>36</w:t>
            </w:r>
          </w:p>
        </w:tc>
        <w:tc>
          <w:tcPr>
            <w:tcW w:w="1842" w:type="dxa"/>
            <w:shd w:val="clear" w:color="auto" w:fill="auto"/>
          </w:tcPr>
          <w:p w14:paraId="510526DF" w14:textId="253DA384" w:rsidR="00C524F6" w:rsidRPr="003E5A30" w:rsidRDefault="00C524F6" w:rsidP="00C524F6">
            <w:pPr>
              <w:rPr>
                <w:sz w:val="18"/>
                <w:szCs w:val="18"/>
              </w:rPr>
            </w:pPr>
            <w:r w:rsidRPr="003E5A30">
              <w:rPr>
                <w:sz w:val="18"/>
                <w:szCs w:val="18"/>
              </w:rPr>
              <w:t>2.5 mM K silicate</w:t>
            </w:r>
          </w:p>
        </w:tc>
        <w:tc>
          <w:tcPr>
            <w:tcW w:w="1276" w:type="dxa"/>
            <w:shd w:val="clear" w:color="auto" w:fill="auto"/>
          </w:tcPr>
          <w:p w14:paraId="4DB121E9" w14:textId="48B6D1E6" w:rsidR="00C524F6" w:rsidRPr="003E5A30" w:rsidRDefault="00C524F6" w:rsidP="00C524F6">
            <w:pPr>
              <w:rPr>
                <w:sz w:val="18"/>
                <w:szCs w:val="18"/>
              </w:rPr>
            </w:pPr>
            <w:r w:rsidRPr="003E5A30">
              <w:rPr>
                <w:sz w:val="18"/>
                <w:szCs w:val="18"/>
              </w:rPr>
              <w:t>10% PEG-6000</w:t>
            </w:r>
          </w:p>
        </w:tc>
        <w:tc>
          <w:tcPr>
            <w:tcW w:w="1418" w:type="dxa"/>
            <w:shd w:val="clear" w:color="auto" w:fill="auto"/>
          </w:tcPr>
          <w:p w14:paraId="1F6ECCE0" w14:textId="289F4151" w:rsidR="00C524F6" w:rsidRPr="003E5A30" w:rsidRDefault="00C524F6" w:rsidP="00C524F6">
            <w:pPr>
              <w:rPr>
                <w:sz w:val="18"/>
                <w:szCs w:val="18"/>
              </w:rPr>
            </w:pPr>
            <w:r w:rsidRPr="003E5A30">
              <w:rPr>
                <w:sz w:val="18"/>
                <w:szCs w:val="18"/>
              </w:rPr>
              <w:t>7 days</w:t>
            </w:r>
          </w:p>
        </w:tc>
        <w:tc>
          <w:tcPr>
            <w:tcW w:w="1559" w:type="dxa"/>
            <w:shd w:val="clear" w:color="auto" w:fill="auto"/>
          </w:tcPr>
          <w:p w14:paraId="78B6700F" w14:textId="7ED78D8C" w:rsidR="00C524F6" w:rsidRPr="003E5A30" w:rsidRDefault="00C524F6" w:rsidP="00C524F6">
            <w:pPr>
              <w:rPr>
                <w:sz w:val="18"/>
                <w:szCs w:val="18"/>
              </w:rPr>
            </w:pPr>
            <w:r w:rsidRPr="003E5A30">
              <w:rPr>
                <w:sz w:val="18"/>
                <w:szCs w:val="18"/>
              </w:rPr>
              <w:t>7 days after 5</w:t>
            </w:r>
            <w:r w:rsidR="00BC5890">
              <w:rPr>
                <w:sz w:val="18"/>
                <w:szCs w:val="18"/>
              </w:rPr>
              <w:t>-</w:t>
            </w:r>
            <w:r w:rsidRPr="003E5A30">
              <w:rPr>
                <w:sz w:val="18"/>
                <w:szCs w:val="18"/>
              </w:rPr>
              <w:t>leaf stage</w:t>
            </w:r>
          </w:p>
        </w:tc>
        <w:tc>
          <w:tcPr>
            <w:tcW w:w="1417" w:type="dxa"/>
            <w:shd w:val="clear" w:color="auto" w:fill="auto"/>
          </w:tcPr>
          <w:p w14:paraId="09F5E29E" w14:textId="1F023CEA" w:rsidR="00C524F6" w:rsidRPr="003E5A30" w:rsidRDefault="00C524F6" w:rsidP="00C524F6">
            <w:pPr>
              <w:rPr>
                <w:sz w:val="18"/>
                <w:szCs w:val="18"/>
              </w:rPr>
            </w:pPr>
            <w:r w:rsidRPr="003E5A30">
              <w:rPr>
                <w:sz w:val="18"/>
                <w:szCs w:val="18"/>
              </w:rPr>
              <w:t>Hydroponics</w:t>
            </w:r>
          </w:p>
        </w:tc>
        <w:tc>
          <w:tcPr>
            <w:tcW w:w="1985" w:type="dxa"/>
            <w:shd w:val="clear" w:color="auto" w:fill="auto"/>
          </w:tcPr>
          <w:p w14:paraId="390381EB" w14:textId="33E7937C" w:rsidR="00C524F6" w:rsidRPr="003E5A30" w:rsidRDefault="00C524F6" w:rsidP="00C524F6">
            <w:pPr>
              <w:rPr>
                <w:sz w:val="18"/>
                <w:szCs w:val="18"/>
              </w:rPr>
            </w:pPr>
            <w:r>
              <w:rPr>
                <w:sz w:val="18"/>
                <w:szCs w:val="18"/>
              </w:rPr>
              <w:t>+ + + +</w:t>
            </w:r>
          </w:p>
        </w:tc>
        <w:tc>
          <w:tcPr>
            <w:tcW w:w="2268" w:type="dxa"/>
            <w:shd w:val="clear" w:color="auto" w:fill="auto"/>
          </w:tcPr>
          <w:p w14:paraId="569BE8E4" w14:textId="5611BD0C" w:rsidR="00C524F6" w:rsidRPr="003E5A30" w:rsidRDefault="00C524F6" w:rsidP="00C524F6">
            <w:pPr>
              <w:rPr>
                <w:sz w:val="18"/>
                <w:szCs w:val="18"/>
              </w:rPr>
            </w:pPr>
            <w:r>
              <w:rPr>
                <w:sz w:val="18"/>
                <w:szCs w:val="18"/>
              </w:rPr>
              <w:t>+ + +</w:t>
            </w:r>
          </w:p>
        </w:tc>
      </w:tr>
      <w:tr w:rsidR="00C524F6" w:rsidRPr="003E5A30" w14:paraId="13EEB744" w14:textId="77777777" w:rsidTr="0014185E">
        <w:tc>
          <w:tcPr>
            <w:tcW w:w="993" w:type="dxa"/>
            <w:vMerge/>
            <w:shd w:val="clear" w:color="auto" w:fill="auto"/>
          </w:tcPr>
          <w:p w14:paraId="49CEB56D" w14:textId="77777777" w:rsidR="00C524F6" w:rsidRPr="003E5A30" w:rsidRDefault="00C524F6" w:rsidP="00C524F6">
            <w:pPr>
              <w:rPr>
                <w:sz w:val="18"/>
                <w:szCs w:val="18"/>
              </w:rPr>
            </w:pPr>
          </w:p>
        </w:tc>
        <w:tc>
          <w:tcPr>
            <w:tcW w:w="1276" w:type="dxa"/>
            <w:shd w:val="clear" w:color="auto" w:fill="auto"/>
          </w:tcPr>
          <w:p w14:paraId="1A12ED5E" w14:textId="0E552E7C" w:rsidR="00C524F6" w:rsidRPr="003E5A30" w:rsidRDefault="00C524F6" w:rsidP="00C524F6">
            <w:pPr>
              <w:rPr>
                <w:sz w:val="18"/>
                <w:szCs w:val="18"/>
              </w:rPr>
            </w:pPr>
            <w:r w:rsidRPr="003E5A30">
              <w:rPr>
                <w:sz w:val="18"/>
                <w:szCs w:val="18"/>
              </w:rPr>
              <w:t>Wheat</w:t>
            </w:r>
          </w:p>
        </w:tc>
        <w:tc>
          <w:tcPr>
            <w:tcW w:w="1417" w:type="dxa"/>
            <w:shd w:val="clear" w:color="auto" w:fill="auto"/>
          </w:tcPr>
          <w:p w14:paraId="6328EFA9" w14:textId="74E516A6" w:rsidR="00C524F6" w:rsidRPr="003E5A30" w:rsidRDefault="00C524F6" w:rsidP="00C524F6">
            <w:pPr>
              <w:rPr>
                <w:sz w:val="18"/>
                <w:szCs w:val="18"/>
              </w:rPr>
            </w:pPr>
            <w:r w:rsidRPr="003E5A30">
              <w:rPr>
                <w:sz w:val="18"/>
                <w:szCs w:val="18"/>
              </w:rPr>
              <w:fldChar w:fldCharType="begin" w:fldLock="1"/>
            </w:r>
            <w:r w:rsidRPr="003E5A30">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zahran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347F0F4C" w14:textId="13A2C2B6" w:rsidR="00C524F6" w:rsidRPr="003E5A30" w:rsidRDefault="00C524F6" w:rsidP="00C524F6">
            <w:pPr>
              <w:rPr>
                <w:sz w:val="18"/>
                <w:szCs w:val="18"/>
              </w:rPr>
            </w:pPr>
            <w:r w:rsidRPr="003E5A30">
              <w:rPr>
                <w:sz w:val="18"/>
                <w:szCs w:val="18"/>
              </w:rPr>
              <w:t>20</w:t>
            </w:r>
          </w:p>
        </w:tc>
        <w:tc>
          <w:tcPr>
            <w:tcW w:w="1842" w:type="dxa"/>
            <w:shd w:val="clear" w:color="auto" w:fill="auto"/>
          </w:tcPr>
          <w:p w14:paraId="097A957A" w14:textId="661482E0" w:rsidR="00C524F6" w:rsidRPr="003E5A30" w:rsidRDefault="00C524F6" w:rsidP="00C524F6">
            <w:pPr>
              <w:rPr>
                <w:sz w:val="18"/>
                <w:szCs w:val="18"/>
              </w:rPr>
            </w:pPr>
            <w:r w:rsidRPr="003E5A30">
              <w:rPr>
                <w:sz w:val="18"/>
                <w:szCs w:val="18"/>
              </w:rPr>
              <w:t>4 mM K silicate</w:t>
            </w:r>
          </w:p>
        </w:tc>
        <w:tc>
          <w:tcPr>
            <w:tcW w:w="1276" w:type="dxa"/>
            <w:shd w:val="clear" w:color="auto" w:fill="auto"/>
          </w:tcPr>
          <w:p w14:paraId="3EC52C02" w14:textId="3BEDC582" w:rsidR="00C524F6" w:rsidRPr="003E5A30" w:rsidRDefault="00C524F6" w:rsidP="00C524F6">
            <w:pPr>
              <w:rPr>
                <w:sz w:val="18"/>
                <w:szCs w:val="18"/>
              </w:rPr>
            </w:pPr>
            <w:r w:rsidRPr="003E5A30">
              <w:rPr>
                <w:sz w:val="18"/>
                <w:szCs w:val="18"/>
              </w:rPr>
              <w:t>50% FC</w:t>
            </w:r>
          </w:p>
        </w:tc>
        <w:tc>
          <w:tcPr>
            <w:tcW w:w="1418" w:type="dxa"/>
            <w:shd w:val="clear" w:color="auto" w:fill="auto"/>
          </w:tcPr>
          <w:p w14:paraId="2D361588" w14:textId="2BBEE8EA" w:rsidR="00C524F6" w:rsidRPr="003E5A30" w:rsidRDefault="00C524F6" w:rsidP="00C524F6">
            <w:pPr>
              <w:rPr>
                <w:sz w:val="18"/>
                <w:szCs w:val="18"/>
              </w:rPr>
            </w:pPr>
            <w:r w:rsidRPr="003E5A30">
              <w:rPr>
                <w:sz w:val="18"/>
                <w:szCs w:val="18"/>
              </w:rPr>
              <w:t>45 days</w:t>
            </w:r>
          </w:p>
        </w:tc>
        <w:tc>
          <w:tcPr>
            <w:tcW w:w="1559" w:type="dxa"/>
            <w:shd w:val="clear" w:color="auto" w:fill="auto"/>
          </w:tcPr>
          <w:p w14:paraId="0EE4BCDB" w14:textId="55FA26EF" w:rsidR="00C524F6" w:rsidRDefault="00C524F6" w:rsidP="00C524F6">
            <w:pPr>
              <w:rPr>
                <w:sz w:val="18"/>
                <w:szCs w:val="18"/>
              </w:rPr>
            </w:pPr>
            <w:r>
              <w:rPr>
                <w:sz w:val="18"/>
                <w:szCs w:val="18"/>
              </w:rPr>
              <w:t xml:space="preserve">60 days </w:t>
            </w:r>
          </w:p>
        </w:tc>
        <w:tc>
          <w:tcPr>
            <w:tcW w:w="1417" w:type="dxa"/>
            <w:shd w:val="clear" w:color="auto" w:fill="auto"/>
          </w:tcPr>
          <w:p w14:paraId="782DC4BE" w14:textId="78B47510" w:rsidR="00C524F6" w:rsidRPr="003E5A30" w:rsidRDefault="00C524F6" w:rsidP="00C524F6">
            <w:pPr>
              <w:rPr>
                <w:sz w:val="18"/>
                <w:szCs w:val="18"/>
              </w:rPr>
            </w:pPr>
            <w:r w:rsidRPr="003E5A30">
              <w:rPr>
                <w:sz w:val="18"/>
                <w:szCs w:val="18"/>
              </w:rPr>
              <w:t>Soil</w:t>
            </w:r>
          </w:p>
        </w:tc>
        <w:tc>
          <w:tcPr>
            <w:tcW w:w="1985" w:type="dxa"/>
            <w:shd w:val="clear" w:color="auto" w:fill="auto"/>
          </w:tcPr>
          <w:p w14:paraId="0EE1AD27" w14:textId="3DFBE9A3" w:rsidR="00C524F6" w:rsidRDefault="00C524F6" w:rsidP="00C524F6">
            <w:pPr>
              <w:rPr>
                <w:sz w:val="18"/>
                <w:szCs w:val="18"/>
              </w:rPr>
            </w:pPr>
            <w:r>
              <w:rPr>
                <w:sz w:val="18"/>
                <w:szCs w:val="18"/>
              </w:rPr>
              <w:t>+ + +</w:t>
            </w:r>
          </w:p>
        </w:tc>
        <w:tc>
          <w:tcPr>
            <w:tcW w:w="2268" w:type="dxa"/>
            <w:shd w:val="clear" w:color="auto" w:fill="auto"/>
          </w:tcPr>
          <w:p w14:paraId="02BC7C07" w14:textId="043EF1C1" w:rsidR="00C524F6" w:rsidRDefault="00C524F6" w:rsidP="00C524F6">
            <w:pPr>
              <w:rPr>
                <w:sz w:val="18"/>
                <w:szCs w:val="18"/>
              </w:rPr>
            </w:pPr>
            <w:r>
              <w:rPr>
                <w:sz w:val="18"/>
                <w:szCs w:val="18"/>
              </w:rPr>
              <w:t>+ + +</w:t>
            </w:r>
          </w:p>
        </w:tc>
      </w:tr>
      <w:tr w:rsidR="00C524F6" w:rsidRPr="003E5A30" w14:paraId="5EFEE15C" w14:textId="77777777" w:rsidTr="0014185E">
        <w:tc>
          <w:tcPr>
            <w:tcW w:w="993" w:type="dxa"/>
            <w:vMerge/>
            <w:shd w:val="clear" w:color="auto" w:fill="auto"/>
          </w:tcPr>
          <w:p w14:paraId="27E31509" w14:textId="77777777" w:rsidR="00C524F6" w:rsidRPr="003E5A30" w:rsidRDefault="00C524F6" w:rsidP="00C524F6">
            <w:pPr>
              <w:rPr>
                <w:sz w:val="18"/>
                <w:szCs w:val="18"/>
              </w:rPr>
            </w:pPr>
          </w:p>
        </w:tc>
        <w:tc>
          <w:tcPr>
            <w:tcW w:w="1276" w:type="dxa"/>
            <w:shd w:val="clear" w:color="auto" w:fill="auto"/>
          </w:tcPr>
          <w:p w14:paraId="4DAAD442" w14:textId="1CD7EDA5" w:rsidR="00C524F6" w:rsidRPr="003E5A30" w:rsidRDefault="00C524F6" w:rsidP="00C524F6">
            <w:pPr>
              <w:rPr>
                <w:sz w:val="18"/>
                <w:szCs w:val="18"/>
              </w:rPr>
            </w:pPr>
            <w:r w:rsidRPr="003E5A30">
              <w:rPr>
                <w:iCs/>
                <w:sz w:val="18"/>
                <w:szCs w:val="18"/>
              </w:rPr>
              <w:t>Cucumber</w:t>
            </w:r>
          </w:p>
        </w:tc>
        <w:tc>
          <w:tcPr>
            <w:tcW w:w="1417" w:type="dxa"/>
            <w:shd w:val="clear" w:color="auto" w:fill="auto"/>
          </w:tcPr>
          <w:p w14:paraId="2D9DC796" w14:textId="22C496AE" w:rsidR="00C524F6" w:rsidRPr="003E5A30" w:rsidRDefault="00C524F6" w:rsidP="00C524F6">
            <w:pPr>
              <w:rPr>
                <w:sz w:val="18"/>
                <w:szCs w:val="18"/>
              </w:rPr>
            </w:pPr>
            <w:r w:rsidRPr="003E5A30">
              <w:rPr>
                <w:sz w:val="18"/>
                <w:szCs w:val="18"/>
              </w:rPr>
              <w:fldChar w:fldCharType="begin" w:fldLock="1"/>
            </w:r>
            <w:r w:rsidRPr="003E5A30">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Ouzounidou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18FE96A4" w14:textId="6AD54C7A" w:rsidR="00C524F6" w:rsidRPr="003E5A30" w:rsidRDefault="00C524F6" w:rsidP="00C524F6">
            <w:pPr>
              <w:rPr>
                <w:sz w:val="18"/>
                <w:szCs w:val="18"/>
              </w:rPr>
            </w:pPr>
            <w:r w:rsidRPr="003E5A30">
              <w:rPr>
                <w:sz w:val="18"/>
                <w:szCs w:val="18"/>
              </w:rPr>
              <w:t>12</w:t>
            </w:r>
          </w:p>
        </w:tc>
        <w:tc>
          <w:tcPr>
            <w:tcW w:w="1842" w:type="dxa"/>
            <w:shd w:val="clear" w:color="auto" w:fill="auto"/>
          </w:tcPr>
          <w:p w14:paraId="79E5E08D" w14:textId="13E3D82A" w:rsidR="00C524F6" w:rsidRPr="003E5A30" w:rsidRDefault="00C524F6" w:rsidP="00C524F6">
            <w:pPr>
              <w:rPr>
                <w:sz w:val="18"/>
                <w:szCs w:val="18"/>
              </w:rPr>
            </w:pPr>
            <w:r w:rsidRPr="003E5A30">
              <w:rPr>
                <w:sz w:val="18"/>
                <w:szCs w:val="18"/>
              </w:rPr>
              <w:t>2.25 mM K silicate (foliar spray every 10 d</w:t>
            </w:r>
            <w:r>
              <w:rPr>
                <w:sz w:val="18"/>
                <w:szCs w:val="18"/>
              </w:rPr>
              <w:t>ays</w:t>
            </w:r>
            <w:r w:rsidRPr="003E5A30">
              <w:rPr>
                <w:sz w:val="18"/>
                <w:szCs w:val="18"/>
              </w:rPr>
              <w:t>)</w:t>
            </w:r>
          </w:p>
        </w:tc>
        <w:tc>
          <w:tcPr>
            <w:tcW w:w="1276" w:type="dxa"/>
            <w:shd w:val="clear" w:color="auto" w:fill="auto"/>
          </w:tcPr>
          <w:p w14:paraId="02E46C4D" w14:textId="26E86FD8" w:rsidR="00C524F6" w:rsidRPr="003E5A30" w:rsidRDefault="00C524F6" w:rsidP="00C524F6">
            <w:pPr>
              <w:rPr>
                <w:sz w:val="18"/>
                <w:szCs w:val="18"/>
              </w:rPr>
            </w:pPr>
            <w:r w:rsidRPr="003E5A30">
              <w:rPr>
                <w:sz w:val="18"/>
                <w:szCs w:val="18"/>
              </w:rPr>
              <w:t>Irrigation reduced by 50%</w:t>
            </w:r>
          </w:p>
        </w:tc>
        <w:tc>
          <w:tcPr>
            <w:tcW w:w="1418" w:type="dxa"/>
            <w:shd w:val="clear" w:color="auto" w:fill="auto"/>
          </w:tcPr>
          <w:p w14:paraId="101B68D1" w14:textId="3E1767DE" w:rsidR="00C524F6" w:rsidRPr="003E5A30" w:rsidRDefault="00C524F6" w:rsidP="00C524F6">
            <w:pPr>
              <w:rPr>
                <w:sz w:val="18"/>
                <w:szCs w:val="18"/>
              </w:rPr>
            </w:pPr>
            <w:r w:rsidRPr="003E5A30">
              <w:rPr>
                <w:sz w:val="18"/>
                <w:szCs w:val="18"/>
              </w:rPr>
              <w:t>3 months</w:t>
            </w:r>
          </w:p>
        </w:tc>
        <w:tc>
          <w:tcPr>
            <w:tcW w:w="1559" w:type="dxa"/>
            <w:shd w:val="clear" w:color="auto" w:fill="auto"/>
          </w:tcPr>
          <w:p w14:paraId="0690DF2A" w14:textId="22F8848B" w:rsidR="00C524F6" w:rsidRPr="003E5A30" w:rsidRDefault="00C524F6" w:rsidP="00C524F6">
            <w:pPr>
              <w:rPr>
                <w:sz w:val="18"/>
                <w:szCs w:val="18"/>
              </w:rPr>
            </w:pPr>
            <w:r w:rsidRPr="003E5A30">
              <w:rPr>
                <w:sz w:val="18"/>
                <w:szCs w:val="18"/>
              </w:rPr>
              <w:t>When fruits ripe</w:t>
            </w:r>
          </w:p>
        </w:tc>
        <w:tc>
          <w:tcPr>
            <w:tcW w:w="1417" w:type="dxa"/>
            <w:shd w:val="clear" w:color="auto" w:fill="auto"/>
          </w:tcPr>
          <w:p w14:paraId="7ECE1270" w14:textId="33019A9E" w:rsidR="00C524F6" w:rsidRPr="003E5A30" w:rsidRDefault="00C524F6" w:rsidP="00C524F6">
            <w:pPr>
              <w:rPr>
                <w:sz w:val="18"/>
                <w:szCs w:val="18"/>
              </w:rPr>
            </w:pPr>
            <w:r w:rsidRPr="003E5A30">
              <w:rPr>
                <w:sz w:val="18"/>
                <w:szCs w:val="18"/>
              </w:rPr>
              <w:t>Soil</w:t>
            </w:r>
          </w:p>
        </w:tc>
        <w:tc>
          <w:tcPr>
            <w:tcW w:w="1985" w:type="dxa"/>
            <w:shd w:val="clear" w:color="auto" w:fill="auto"/>
          </w:tcPr>
          <w:p w14:paraId="5F957C3C" w14:textId="77777777" w:rsidR="00C524F6" w:rsidRPr="003E5A30" w:rsidRDefault="00C524F6" w:rsidP="00C524F6">
            <w:pPr>
              <w:rPr>
                <w:sz w:val="18"/>
                <w:szCs w:val="18"/>
              </w:rPr>
            </w:pPr>
            <w:r w:rsidRPr="003E5A30">
              <w:rPr>
                <w:sz w:val="18"/>
                <w:szCs w:val="18"/>
              </w:rPr>
              <w:t xml:space="preserve">Sensitive: </w:t>
            </w:r>
            <w:r>
              <w:rPr>
                <w:sz w:val="18"/>
                <w:szCs w:val="18"/>
              </w:rPr>
              <w:t>+ + +</w:t>
            </w:r>
          </w:p>
          <w:p w14:paraId="42A65E21" w14:textId="04CBE5AA" w:rsidR="00C524F6" w:rsidRPr="003E5A30" w:rsidRDefault="00C524F6" w:rsidP="00C524F6">
            <w:pPr>
              <w:rPr>
                <w:sz w:val="18"/>
                <w:szCs w:val="18"/>
              </w:rPr>
            </w:pPr>
            <w:r>
              <w:rPr>
                <w:sz w:val="18"/>
                <w:szCs w:val="18"/>
              </w:rPr>
              <w:t>T</w:t>
            </w:r>
            <w:r w:rsidRPr="003E5A30">
              <w:rPr>
                <w:sz w:val="18"/>
                <w:szCs w:val="18"/>
              </w:rPr>
              <w:t xml:space="preserve">olerant: </w:t>
            </w:r>
            <w:r>
              <w:rPr>
                <w:sz w:val="18"/>
                <w:szCs w:val="18"/>
              </w:rPr>
              <w:t>+ + + +</w:t>
            </w:r>
          </w:p>
        </w:tc>
        <w:tc>
          <w:tcPr>
            <w:tcW w:w="2268" w:type="dxa"/>
            <w:shd w:val="clear" w:color="auto" w:fill="auto"/>
          </w:tcPr>
          <w:p w14:paraId="0375F32E" w14:textId="1D365266" w:rsidR="00C524F6" w:rsidRPr="003E5A30" w:rsidRDefault="00C524F6" w:rsidP="00C524F6">
            <w:pPr>
              <w:rPr>
                <w:sz w:val="18"/>
                <w:szCs w:val="18"/>
              </w:rPr>
            </w:pPr>
            <w:r w:rsidRPr="003E5A30">
              <w:rPr>
                <w:sz w:val="18"/>
                <w:szCs w:val="18"/>
              </w:rPr>
              <w:t xml:space="preserve">Both cultivars: </w:t>
            </w:r>
            <w:r>
              <w:rPr>
                <w:sz w:val="18"/>
                <w:szCs w:val="18"/>
              </w:rPr>
              <w:t>+ + + + +</w:t>
            </w:r>
          </w:p>
        </w:tc>
      </w:tr>
      <w:tr w:rsidR="00C524F6" w:rsidRPr="003E5A30" w14:paraId="4E29F648" w14:textId="77777777" w:rsidTr="0014185E">
        <w:tc>
          <w:tcPr>
            <w:tcW w:w="993" w:type="dxa"/>
            <w:vMerge/>
            <w:shd w:val="clear" w:color="auto" w:fill="auto"/>
          </w:tcPr>
          <w:p w14:paraId="452B2A6B" w14:textId="77777777" w:rsidR="00C524F6" w:rsidRPr="003E5A30" w:rsidRDefault="00C524F6" w:rsidP="00C524F6">
            <w:pPr>
              <w:rPr>
                <w:sz w:val="18"/>
                <w:szCs w:val="18"/>
              </w:rPr>
            </w:pPr>
          </w:p>
        </w:tc>
        <w:tc>
          <w:tcPr>
            <w:tcW w:w="1276" w:type="dxa"/>
            <w:shd w:val="clear" w:color="auto" w:fill="auto"/>
          </w:tcPr>
          <w:p w14:paraId="24071607" w14:textId="7EAFB1D7" w:rsidR="00C524F6" w:rsidRPr="003E5A30" w:rsidRDefault="00C524F6" w:rsidP="00C524F6">
            <w:pPr>
              <w:rPr>
                <w:iCs/>
                <w:sz w:val="18"/>
                <w:szCs w:val="18"/>
              </w:rPr>
            </w:pPr>
            <w:r w:rsidRPr="003E5A30">
              <w:rPr>
                <w:sz w:val="18"/>
                <w:szCs w:val="18"/>
              </w:rPr>
              <w:t>Maize</w:t>
            </w:r>
          </w:p>
        </w:tc>
        <w:tc>
          <w:tcPr>
            <w:tcW w:w="1417" w:type="dxa"/>
            <w:shd w:val="clear" w:color="auto" w:fill="auto"/>
          </w:tcPr>
          <w:p w14:paraId="3EE4C523" w14:textId="354678F2" w:rsidR="00C524F6" w:rsidRPr="003E5A30" w:rsidRDefault="00C524F6" w:rsidP="00C524F6">
            <w:pPr>
              <w:rPr>
                <w:sz w:val="18"/>
                <w:szCs w:val="18"/>
              </w:rPr>
            </w:pPr>
            <w:r w:rsidRPr="003E5A30">
              <w:rPr>
                <w:sz w:val="18"/>
                <w:szCs w:val="18"/>
              </w:rPr>
              <w:fldChar w:fldCharType="begin" w:fldLock="1"/>
            </w:r>
            <w:r w:rsidRPr="003E5A30">
              <w:rPr>
                <w:sz w:val="18"/>
                <w:szCs w:val="18"/>
              </w:rPr>
              <w:instrText>ADDIN CSL_CITATION {"citationItems":[{"id":"ITEM-1","itemData":{"DOI":"10.1007/s12633-015-9372-x","ISSN":"18769918","abstract":"Silicon (Si) is a naturally occurring beneficial nutrient which modulates plant growth and development events and has been known to improve the crop tolerance to abiotic stresses. A pot experiment was conducted during 2011 at the Postgraduate Research Station (PARS), University of Agriculture Faisalabad, Pakistan. We evaluated growth of two maize hybrids P-33H25 and FH-810 under well watered and water deficit situations as affected by Si application. Silicon was added in soil @ 100 mg/kg. Plants were grown with two levels of soil water content viz. 100 % and 60 % of field capacity. Water deficiency in soil significantly reduces agro-morphological and physiological attributes of maize plants. In drought-stressed plants of hybrid P-33H25 and FH-810 silicon application significantly increased plant height (129.04 cm and 120.00 cm), stem diameter (1.23 cm and 1.22 cm), number of leaves (13.26 and 13.20), cob length (13.96 cm and 12.83 cm), number of grains/cob (235.05 and 215.35), 100 grain weight (19.65 g and 18.51 g), grain yield (46.18 g and 39.88 g) and biological yield (115.46 g and 102.34 g) along with improvement in photosynthetic rate and lowered transpiration rate, respectively. In conclusion, silicon application to drought stressed maize plants improved the growth and yield which could be attributed to improved photosynthetic rate and lowered transpiration.","author":[{"dropping-particle":"","family":"Amin","given":"Muhammad","non-dropping-particle":"","parse-names":false,"suffix":""},{"dropping-particle":"","family":"Ahmad","given":"Riaz","non-dropping-particle":"","parse-names":false,"suffix":""},{"dropping-particle":"","family":"Ali","given":"Anser","non-dropping-particle":"","parse-names":false,"suffix":""},{"dropping-particle":"","family":"Hussain","given":"Iqbal","non-dropping-particle":"","parse-names":false,"suffix":""},{"dropping-particle":"","family":"Mahmood","given":"Rashid","non-dropping-particle":"","parse-names":false,"suffix":""},{"dropping-particle":"","family":"Aslam","given":"Muhammad","non-dropping-particle":"","parse-names":false,"suffix":""},{"dropping-particle":"","family":"Lee","given":"Dong Jin","non-dropping-particle":"","parse-names":false,"suffix":""}],"container-title":"Silicon","id":"ITEM-1","issue":"2","issued":{"date-parts":[["2018"]]},"page":"177-183","title":"Influence of Silicon Fertilization on Maize Performance Under Limited Water Supply","type":"article-journal","volume":"10"},"uris":["http://www.mendeley.com/documents/?uuid=a4d13fa5-3db7-4518-a9d9-211668429d57"]}],"mendeley":{"formattedCitation":"(Amin et al., 2018)","manualFormatting":"Amin et al. (2018)","plainTextFormattedCitation":"(Amin et al., 2018)","previouslyFormattedCitation":"(Amin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min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696BAB33" w14:textId="6B9AAEDB" w:rsidR="00C524F6" w:rsidRPr="003E5A30" w:rsidRDefault="00C524F6" w:rsidP="00C524F6">
            <w:pPr>
              <w:rPr>
                <w:sz w:val="18"/>
                <w:szCs w:val="18"/>
              </w:rPr>
            </w:pPr>
            <w:r w:rsidRPr="003E5A30">
              <w:rPr>
                <w:sz w:val="18"/>
                <w:szCs w:val="18"/>
              </w:rPr>
              <w:t>7</w:t>
            </w:r>
          </w:p>
        </w:tc>
        <w:tc>
          <w:tcPr>
            <w:tcW w:w="1842" w:type="dxa"/>
            <w:shd w:val="clear" w:color="auto" w:fill="auto"/>
          </w:tcPr>
          <w:p w14:paraId="6293BB69" w14:textId="28330AAF" w:rsidR="00C524F6" w:rsidRPr="003E5A30" w:rsidRDefault="00C524F6" w:rsidP="00C524F6">
            <w:pPr>
              <w:rPr>
                <w:sz w:val="18"/>
                <w:szCs w:val="18"/>
              </w:rPr>
            </w:pPr>
            <w:r>
              <w:rPr>
                <w:sz w:val="18"/>
                <w:szCs w:val="18"/>
              </w:rPr>
              <w:t xml:space="preserve">100 mg </w:t>
            </w:r>
            <w:r w:rsidRPr="003E5A30">
              <w:rPr>
                <w:sz w:val="18"/>
                <w:szCs w:val="18"/>
              </w:rPr>
              <w:t>kg</w:t>
            </w:r>
            <w:r>
              <w:rPr>
                <w:rFonts w:cstheme="minorHAnsi"/>
                <w:sz w:val="18"/>
                <w:szCs w:val="18"/>
                <w:vertAlign w:val="superscript"/>
              </w:rPr>
              <w:t>-1</w:t>
            </w:r>
            <w:r w:rsidRPr="003E5A30">
              <w:rPr>
                <w:sz w:val="18"/>
                <w:szCs w:val="18"/>
              </w:rPr>
              <w:t xml:space="preserve"> Ca silicate</w:t>
            </w:r>
          </w:p>
        </w:tc>
        <w:tc>
          <w:tcPr>
            <w:tcW w:w="1276" w:type="dxa"/>
            <w:shd w:val="clear" w:color="auto" w:fill="auto"/>
          </w:tcPr>
          <w:p w14:paraId="58899CF6" w14:textId="3D627CC4" w:rsidR="00C524F6" w:rsidRPr="003E5A30" w:rsidRDefault="00C524F6" w:rsidP="007A3F60">
            <w:pPr>
              <w:rPr>
                <w:sz w:val="18"/>
                <w:szCs w:val="18"/>
              </w:rPr>
            </w:pPr>
            <w:r w:rsidRPr="003E5A30">
              <w:rPr>
                <w:sz w:val="18"/>
                <w:szCs w:val="18"/>
              </w:rPr>
              <w:t xml:space="preserve">60 % </w:t>
            </w:r>
            <w:r w:rsidR="007A3F60">
              <w:rPr>
                <w:sz w:val="18"/>
                <w:szCs w:val="18"/>
              </w:rPr>
              <w:t>FC</w:t>
            </w:r>
          </w:p>
        </w:tc>
        <w:tc>
          <w:tcPr>
            <w:tcW w:w="1418" w:type="dxa"/>
            <w:shd w:val="clear" w:color="auto" w:fill="auto"/>
          </w:tcPr>
          <w:p w14:paraId="32575FD6" w14:textId="78DD7D74" w:rsidR="00C524F6" w:rsidRPr="003E5A30" w:rsidRDefault="00C524F6" w:rsidP="00C524F6">
            <w:pPr>
              <w:rPr>
                <w:sz w:val="18"/>
                <w:szCs w:val="18"/>
              </w:rPr>
            </w:pPr>
            <w:r w:rsidRPr="003E5A30">
              <w:rPr>
                <w:sz w:val="18"/>
                <w:szCs w:val="18"/>
              </w:rPr>
              <w:t>3 weeks after germination until maturity</w:t>
            </w:r>
          </w:p>
        </w:tc>
        <w:tc>
          <w:tcPr>
            <w:tcW w:w="1559" w:type="dxa"/>
            <w:shd w:val="clear" w:color="auto" w:fill="auto"/>
          </w:tcPr>
          <w:p w14:paraId="5D045FBE" w14:textId="6422C619" w:rsidR="00C524F6" w:rsidRPr="003E5A30" w:rsidRDefault="00C524F6" w:rsidP="00C524F6">
            <w:pPr>
              <w:rPr>
                <w:sz w:val="18"/>
                <w:szCs w:val="18"/>
              </w:rPr>
            </w:pPr>
            <w:r w:rsidRPr="003E5A30">
              <w:rPr>
                <w:sz w:val="18"/>
                <w:szCs w:val="18"/>
              </w:rPr>
              <w:t>Maturity</w:t>
            </w:r>
          </w:p>
        </w:tc>
        <w:tc>
          <w:tcPr>
            <w:tcW w:w="1417" w:type="dxa"/>
            <w:shd w:val="clear" w:color="auto" w:fill="auto"/>
          </w:tcPr>
          <w:p w14:paraId="0BD9F569" w14:textId="251689C5" w:rsidR="00C524F6" w:rsidRPr="003E5A30" w:rsidRDefault="00C524F6" w:rsidP="00C524F6">
            <w:pPr>
              <w:rPr>
                <w:sz w:val="18"/>
                <w:szCs w:val="18"/>
              </w:rPr>
            </w:pPr>
            <w:r w:rsidRPr="003E5A30">
              <w:rPr>
                <w:sz w:val="18"/>
                <w:szCs w:val="18"/>
              </w:rPr>
              <w:t>Soil</w:t>
            </w:r>
          </w:p>
        </w:tc>
        <w:tc>
          <w:tcPr>
            <w:tcW w:w="1985" w:type="dxa"/>
            <w:shd w:val="clear" w:color="auto" w:fill="auto"/>
          </w:tcPr>
          <w:p w14:paraId="43A87A83" w14:textId="6CB0187D" w:rsidR="00C524F6" w:rsidRPr="003E5A30" w:rsidRDefault="00C524F6" w:rsidP="00C524F6">
            <w:pPr>
              <w:rPr>
                <w:sz w:val="18"/>
                <w:szCs w:val="18"/>
              </w:rPr>
            </w:pPr>
            <w:r w:rsidRPr="003E5A30">
              <w:rPr>
                <w:sz w:val="18"/>
                <w:szCs w:val="18"/>
              </w:rPr>
              <w:t xml:space="preserve">Both cultivars: </w:t>
            </w:r>
            <w:r>
              <w:rPr>
                <w:sz w:val="18"/>
                <w:szCs w:val="18"/>
              </w:rPr>
              <w:t>+ + +</w:t>
            </w:r>
            <w:r w:rsidRPr="003E5A30">
              <w:rPr>
                <w:sz w:val="18"/>
                <w:szCs w:val="18"/>
              </w:rPr>
              <w:t xml:space="preserve"> </w:t>
            </w:r>
          </w:p>
        </w:tc>
        <w:tc>
          <w:tcPr>
            <w:tcW w:w="2268" w:type="dxa"/>
            <w:shd w:val="clear" w:color="auto" w:fill="auto"/>
          </w:tcPr>
          <w:p w14:paraId="3170C45D" w14:textId="4503FFA3" w:rsidR="00C524F6" w:rsidRPr="003E5A30" w:rsidRDefault="00C524F6" w:rsidP="007A3F60">
            <w:pPr>
              <w:rPr>
                <w:sz w:val="18"/>
                <w:szCs w:val="18"/>
              </w:rPr>
            </w:pPr>
            <w:r w:rsidRPr="003E5A30">
              <w:rPr>
                <w:sz w:val="18"/>
                <w:szCs w:val="18"/>
              </w:rPr>
              <w:t xml:space="preserve">45 and 70: </w:t>
            </w:r>
            <w:r w:rsidR="00AC0314">
              <w:rPr>
                <w:sz w:val="18"/>
                <w:szCs w:val="18"/>
              </w:rPr>
              <w:t xml:space="preserve">– – – </w:t>
            </w:r>
            <w:r>
              <w:rPr>
                <w:sz w:val="18"/>
                <w:szCs w:val="18"/>
              </w:rPr>
              <w:t>– –</w:t>
            </w:r>
          </w:p>
        </w:tc>
      </w:tr>
      <w:tr w:rsidR="00C524F6" w:rsidRPr="003E5A30" w14:paraId="3F2606EE" w14:textId="77777777" w:rsidTr="0014185E">
        <w:tc>
          <w:tcPr>
            <w:tcW w:w="993" w:type="dxa"/>
            <w:vMerge/>
            <w:shd w:val="clear" w:color="auto" w:fill="auto"/>
          </w:tcPr>
          <w:p w14:paraId="7318625B" w14:textId="77777777" w:rsidR="00C524F6" w:rsidRPr="003E5A30" w:rsidRDefault="00C524F6" w:rsidP="00C524F6">
            <w:pPr>
              <w:rPr>
                <w:sz w:val="18"/>
                <w:szCs w:val="18"/>
              </w:rPr>
            </w:pPr>
          </w:p>
        </w:tc>
        <w:tc>
          <w:tcPr>
            <w:tcW w:w="1276" w:type="dxa"/>
            <w:shd w:val="clear" w:color="auto" w:fill="auto"/>
          </w:tcPr>
          <w:p w14:paraId="09823865" w14:textId="588BD82B" w:rsidR="00C524F6" w:rsidRPr="003E5A30" w:rsidRDefault="00C524F6" w:rsidP="00C524F6">
            <w:pPr>
              <w:rPr>
                <w:sz w:val="18"/>
                <w:szCs w:val="18"/>
              </w:rPr>
            </w:pPr>
            <w:r w:rsidRPr="003E5A30">
              <w:rPr>
                <w:sz w:val="18"/>
                <w:szCs w:val="18"/>
              </w:rPr>
              <w:t>Strawberry</w:t>
            </w:r>
          </w:p>
        </w:tc>
        <w:tc>
          <w:tcPr>
            <w:tcW w:w="1417" w:type="dxa"/>
            <w:shd w:val="clear" w:color="auto" w:fill="auto"/>
          </w:tcPr>
          <w:p w14:paraId="63BA2D91" w14:textId="07F0D0CD" w:rsidR="00C524F6" w:rsidRPr="003E5A30" w:rsidRDefault="00C524F6" w:rsidP="00C524F6">
            <w:pPr>
              <w:rPr>
                <w:sz w:val="18"/>
                <w:szCs w:val="18"/>
              </w:rPr>
            </w:pPr>
            <w:r w:rsidRPr="003E5A30">
              <w:rPr>
                <w:sz w:val="18"/>
                <w:szCs w:val="18"/>
              </w:rPr>
              <w:fldChar w:fldCharType="begin" w:fldLock="1"/>
            </w:r>
            <w:r w:rsidRPr="003E5A30">
              <w:rPr>
                <w:sz w:val="18"/>
                <w:szCs w:val="18"/>
              </w:rPr>
              <w:instrText>ADDIN CSL_CITATION {"citationItems":[{"id":"ITEM-1","itemData":{"DOI":"10.1016/j.hpj.2018.09.004","ISBN":"8415683111","ISSN":"24680141","abstract":"Water stress is a major factor that limits agricultural crop production. Silicon (Si) is generally considered as a beneficial element for the growth of higher plants, especially for those grown under stressful environment. This study was conducted to examine the effects of Si on growth and development of strawberry (Fragaria × ananassa ‘Camarosa’) under water stress conditions. A factorial experiment, in a completely randomized design, was used to investigate the effects of three irrigation levels and four Si treatments consisting of 0, 5, 10, and 15 mmol·L −1 potassium silicate (K 2 SiO 3 ). The results showed that an increase in the levels of water stress caused a decrease in most of the quantitative characteristics such as specific leaf area, chlorophyll fluorescence, net photosynthesis rate, and stomata conductance; addition of Si significantly increased most of the mentioned factors; water stress increased electrolyte leakage, proline, and water use efficiency (WUE); Si treatment significantly decreased transpiration rate and improved chlorophyll content and WUE. Water stress stimulated mineral nutrient absorption whereas Si application decreased it under water stress. In conclusion, it was found that in most of the investigated factors, 10 mmol·L −1 potassium silicate had the best effect on growth and development of strawberry. Besides, Si application had beneficial effects on strawberry plants and the addition of it could alleviate water stress.","author":[{"dropping-particle":"","family":"Dehghanipoodeh","given":"Safoora","non-dropping-particle":"","parse-names":false,"suffix":""},{"dropping-particle":"","family":"Ghobadi","given":"Cyrus","non-dropping-particle":"","parse-names":false,"suffix":""},{"dropping-particle":"","family":"Baninasab","given":"Bahram","non-dropping-particle":"","parse-names":false,"suffix":""},{"dropping-particle":"","family":"Gheysari","given":"Mahdi","non-dropping-particle":"","parse-names":false,"suffix":""},{"dropping-particle":"","family":"Shiranibidabadi","given":"Siamak","non-dropping-particle":"","parse-names":false,"suffix":""}],"container-title":"Horticultural Plant Journal","id":"ITEM-1","issue":"6","issued":{"date-parts":[["2018","11"]]},"page":"226-232","publisher":"Elsevier B.V.","title":"Effect of Silicon on Growth and Development of Strawberry under Water Deficit Conditions","type":"article-journal","volume":"4"},"uris":["http://www.mendeley.com/documents/?uuid=bd8ce723-fc9b-4e2e-89cf-16bb148db214"]}],"mendeley":{"formattedCitation":"(Dehghanipoodeh et al., 2018)","manualFormatting":"Dehghanipoodeh et al. (2018)","plainTextFormattedCitation":"(Dehghanipoodeh et al., 2018)","previouslyFormattedCitation":"(Dehghanipoodeh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Dehghanipoodeh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7872FA53" w14:textId="3C870085" w:rsidR="00C524F6" w:rsidRPr="003E5A30" w:rsidRDefault="00C524F6" w:rsidP="00C524F6">
            <w:pPr>
              <w:rPr>
                <w:sz w:val="18"/>
                <w:szCs w:val="18"/>
              </w:rPr>
            </w:pPr>
            <w:r w:rsidRPr="003E5A30">
              <w:rPr>
                <w:sz w:val="18"/>
                <w:szCs w:val="18"/>
              </w:rPr>
              <w:t>4</w:t>
            </w:r>
          </w:p>
        </w:tc>
        <w:tc>
          <w:tcPr>
            <w:tcW w:w="1842" w:type="dxa"/>
            <w:shd w:val="clear" w:color="auto" w:fill="auto"/>
          </w:tcPr>
          <w:p w14:paraId="6DFA3C82" w14:textId="222BC310" w:rsidR="00C524F6" w:rsidRPr="003E5A30" w:rsidRDefault="00C524F6" w:rsidP="00C524F6">
            <w:pPr>
              <w:rPr>
                <w:sz w:val="18"/>
                <w:szCs w:val="18"/>
              </w:rPr>
            </w:pPr>
            <w:r w:rsidRPr="003E5A30">
              <w:rPr>
                <w:sz w:val="18"/>
                <w:szCs w:val="18"/>
              </w:rPr>
              <w:t>10 mM K silicate</w:t>
            </w:r>
          </w:p>
        </w:tc>
        <w:tc>
          <w:tcPr>
            <w:tcW w:w="1276" w:type="dxa"/>
            <w:shd w:val="clear" w:color="auto" w:fill="auto"/>
          </w:tcPr>
          <w:p w14:paraId="33F038E5" w14:textId="03E70100" w:rsidR="00C524F6" w:rsidRPr="003E5A30" w:rsidRDefault="00C524F6" w:rsidP="00C524F6">
            <w:pPr>
              <w:rPr>
                <w:sz w:val="18"/>
                <w:szCs w:val="18"/>
              </w:rPr>
            </w:pPr>
            <w:r w:rsidRPr="003E5A30">
              <w:rPr>
                <w:sz w:val="18"/>
                <w:szCs w:val="18"/>
              </w:rPr>
              <w:t>0.75 soil moisture depletion</w:t>
            </w:r>
          </w:p>
        </w:tc>
        <w:tc>
          <w:tcPr>
            <w:tcW w:w="1418" w:type="dxa"/>
            <w:shd w:val="clear" w:color="auto" w:fill="auto"/>
          </w:tcPr>
          <w:p w14:paraId="21C371CD" w14:textId="501E1BB7" w:rsidR="00C524F6" w:rsidRPr="003E5A30" w:rsidRDefault="00C524F6" w:rsidP="00C524F6">
            <w:pPr>
              <w:rPr>
                <w:sz w:val="18"/>
                <w:szCs w:val="18"/>
              </w:rPr>
            </w:pPr>
            <w:r w:rsidRPr="003E5A30">
              <w:rPr>
                <w:sz w:val="18"/>
                <w:szCs w:val="18"/>
              </w:rPr>
              <w:t>3 months</w:t>
            </w:r>
          </w:p>
        </w:tc>
        <w:tc>
          <w:tcPr>
            <w:tcW w:w="1559" w:type="dxa"/>
            <w:shd w:val="clear" w:color="auto" w:fill="auto"/>
          </w:tcPr>
          <w:p w14:paraId="61F17952" w14:textId="2E1A1698" w:rsidR="00C524F6" w:rsidRPr="003E5A30" w:rsidRDefault="00C524F6" w:rsidP="00C524F6">
            <w:pPr>
              <w:rPr>
                <w:sz w:val="18"/>
                <w:szCs w:val="18"/>
              </w:rPr>
            </w:pPr>
            <w:r w:rsidRPr="003E5A30">
              <w:rPr>
                <w:sz w:val="18"/>
                <w:szCs w:val="18"/>
              </w:rPr>
              <w:t>7 months</w:t>
            </w:r>
          </w:p>
        </w:tc>
        <w:tc>
          <w:tcPr>
            <w:tcW w:w="1417" w:type="dxa"/>
            <w:shd w:val="clear" w:color="auto" w:fill="auto"/>
          </w:tcPr>
          <w:p w14:paraId="07C8334E" w14:textId="39E19A43" w:rsidR="00C524F6" w:rsidRPr="003E5A30" w:rsidRDefault="00C524F6" w:rsidP="00C524F6">
            <w:pPr>
              <w:rPr>
                <w:sz w:val="18"/>
                <w:szCs w:val="18"/>
              </w:rPr>
            </w:pPr>
            <w:r w:rsidRPr="003E5A30">
              <w:rPr>
                <w:sz w:val="18"/>
                <w:szCs w:val="18"/>
              </w:rPr>
              <w:t>1:1:1 Soil:Peat:Perlite</w:t>
            </w:r>
          </w:p>
        </w:tc>
        <w:tc>
          <w:tcPr>
            <w:tcW w:w="1985" w:type="dxa"/>
            <w:shd w:val="clear" w:color="auto" w:fill="auto"/>
          </w:tcPr>
          <w:p w14:paraId="2664FC1F" w14:textId="1EE7DC66" w:rsidR="00C524F6" w:rsidRPr="003E5A30" w:rsidRDefault="00C524F6" w:rsidP="00C524F6">
            <w:pPr>
              <w:rPr>
                <w:sz w:val="18"/>
                <w:szCs w:val="18"/>
              </w:rPr>
            </w:pPr>
            <w:r>
              <w:rPr>
                <w:sz w:val="18"/>
                <w:szCs w:val="18"/>
              </w:rPr>
              <w:t>+ + +</w:t>
            </w:r>
          </w:p>
        </w:tc>
        <w:tc>
          <w:tcPr>
            <w:tcW w:w="2268" w:type="dxa"/>
            <w:shd w:val="clear" w:color="auto" w:fill="auto"/>
          </w:tcPr>
          <w:p w14:paraId="0B29015D" w14:textId="56FF8145" w:rsidR="00C524F6" w:rsidRPr="003E5A30" w:rsidRDefault="00AC0314" w:rsidP="00AC0314">
            <w:pPr>
              <w:rPr>
                <w:sz w:val="18"/>
                <w:szCs w:val="18"/>
              </w:rPr>
            </w:pPr>
            <w:r>
              <w:rPr>
                <w:sz w:val="18"/>
                <w:szCs w:val="18"/>
              </w:rPr>
              <w:t xml:space="preserve">– – </w:t>
            </w:r>
            <w:r w:rsidR="00C524F6">
              <w:rPr>
                <w:sz w:val="18"/>
                <w:szCs w:val="18"/>
              </w:rPr>
              <w:t>–</w:t>
            </w:r>
            <w:r>
              <w:rPr>
                <w:sz w:val="18"/>
                <w:szCs w:val="18"/>
              </w:rPr>
              <w:t xml:space="preserve"> – –</w:t>
            </w:r>
          </w:p>
        </w:tc>
      </w:tr>
      <w:tr w:rsidR="00C524F6" w:rsidRPr="003E5A30" w14:paraId="3163DFDE" w14:textId="77777777" w:rsidTr="0014185E">
        <w:tc>
          <w:tcPr>
            <w:tcW w:w="993" w:type="dxa"/>
            <w:vMerge/>
            <w:shd w:val="clear" w:color="auto" w:fill="auto"/>
          </w:tcPr>
          <w:p w14:paraId="30E4B081" w14:textId="77777777" w:rsidR="00C524F6" w:rsidRPr="003E5A30" w:rsidRDefault="00C524F6" w:rsidP="00C524F6">
            <w:pPr>
              <w:rPr>
                <w:sz w:val="18"/>
                <w:szCs w:val="18"/>
              </w:rPr>
            </w:pPr>
          </w:p>
        </w:tc>
        <w:tc>
          <w:tcPr>
            <w:tcW w:w="1276" w:type="dxa"/>
            <w:shd w:val="clear" w:color="auto" w:fill="auto"/>
          </w:tcPr>
          <w:p w14:paraId="505408BF" w14:textId="77777777" w:rsidR="00C524F6" w:rsidRPr="003E5A30" w:rsidRDefault="00C524F6" w:rsidP="00C524F6">
            <w:pPr>
              <w:rPr>
                <w:sz w:val="18"/>
                <w:szCs w:val="18"/>
              </w:rPr>
            </w:pPr>
            <w:r w:rsidRPr="003E5A30">
              <w:rPr>
                <w:sz w:val="18"/>
                <w:szCs w:val="18"/>
              </w:rPr>
              <w:t>Strawberry</w:t>
            </w:r>
          </w:p>
        </w:tc>
        <w:tc>
          <w:tcPr>
            <w:tcW w:w="1417" w:type="dxa"/>
            <w:shd w:val="clear" w:color="auto" w:fill="auto"/>
          </w:tcPr>
          <w:p w14:paraId="42E076F5" w14:textId="77777777" w:rsidR="00C524F6" w:rsidRPr="003E5A30" w:rsidRDefault="00C524F6" w:rsidP="00C524F6">
            <w:pPr>
              <w:rPr>
                <w:sz w:val="18"/>
                <w:szCs w:val="18"/>
              </w:rPr>
            </w:pPr>
            <w:r w:rsidRPr="003E5A30">
              <w:rPr>
                <w:sz w:val="18"/>
                <w:szCs w:val="18"/>
              </w:rPr>
              <w:fldChar w:fldCharType="begin" w:fldLock="1"/>
            </w:r>
            <w:r w:rsidRPr="003E5A30">
              <w:rPr>
                <w:sz w:val="18"/>
                <w:szCs w:val="18"/>
              </w:rPr>
              <w:instrText>ADDIN CSL_CITATION {"citationItems":[{"id":"ITEM-1","itemData":{"DOI":"10.3390/agronomy9010041","ISBN":"4971145923","ISSN":"2073-4395","abstract":"Silicon (Si) is a beneficial element that alleviates the effects of stress factors including drought (D). Strawberry is a Si-accumulator species sensitive to D; however, the function of Si in this species is obscure. This study was conducted to examine the effect of Si and inoculation with an arbuscular mycorrhizal fungus (AMF) on physiological and biochemical responses of strawberry plants under D. Plants were grown for six weeks in perlite and irrigated with a nutrient solution. The effect of Si (3 mmol L‒1), AMF (Rhizophagus clarus) and D (mild and severe D) was studied on growth, water relations, mycorrhization, antioxidative defense, osmolytes concentration, and micronutrients status. Si and AMF significantly enhanced plant biomass production by increasing photosynthesis rate, water content and use efficiency, antioxidant enzyme defense, and the nutritional status of particularly Zn. In contrast to the roots, osmotic adjustment did not contribute to the increase of leaf water content suggesting a different strategy of both Si and AMF for improving water status in the leaves and roots. Our results demonstrated a synergistic effect of AMF and Si on improving the growth of strawberry not only under D but also under control conditions.","author":[{"dropping-particle":"","family":"Moradtalab","given":"Narges","non-dropping-particle":"","parse-names":false,"suffix":""},{"dropping-particle":"","family":"Hajiboland","given":"Roghieh","non-dropping-particle":"","parse-names":false,"suffix":""},{"dropping-particle":"","family":"Aliasgharzad","given":"Nasser","non-dropping-particle":"","parse-names":false,"suffix":""},{"dropping-particle":"","family":"Hartmann","given":"Tobias E.","non-dropping-particle":"","parse-names":false,"suffix":""},{"dropping-particle":"","family":"Neumann","given":"Günter","non-dropping-particle":"","parse-names":false,"suffix":""}],"container-title":"Agronomy","id":"ITEM-1","issue":"1","issued":{"date-parts":[["2019","1","21"]]},"page":"41","title":"Silicon and the Association with an Arbuscular-Mycorrhizal Fungus (Rhizophagus clarus) Mitigate the Adverse Effects of Drought Stress on Strawberry","type":"article-journal","volume":"9"},"uris":["http://www.mendeley.com/documents/?uuid=1476ac9f-8d13-4e1b-82f9-baa447850e4b"]}],"mendeley":{"formattedCitation":"(Moradtalab et al., 2019)","manualFormatting":"Moradtalab et al. (2019)","plainTextFormattedCitation":"(Moradtalab et al., 2019)","previouslyFormattedCitation":"(Moradtalab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oradtalab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38405A3D" w14:textId="77777777" w:rsidR="00C524F6" w:rsidRPr="003E5A30" w:rsidRDefault="00C524F6" w:rsidP="00C524F6">
            <w:pPr>
              <w:rPr>
                <w:sz w:val="18"/>
                <w:szCs w:val="18"/>
              </w:rPr>
            </w:pPr>
            <w:r w:rsidRPr="003E5A30">
              <w:rPr>
                <w:sz w:val="18"/>
                <w:szCs w:val="18"/>
              </w:rPr>
              <w:t>2</w:t>
            </w:r>
          </w:p>
        </w:tc>
        <w:tc>
          <w:tcPr>
            <w:tcW w:w="1842" w:type="dxa"/>
            <w:shd w:val="clear" w:color="auto" w:fill="auto"/>
          </w:tcPr>
          <w:p w14:paraId="17D2A9B5" w14:textId="77777777" w:rsidR="00C524F6" w:rsidRPr="003E5A30" w:rsidRDefault="00C524F6" w:rsidP="00C524F6">
            <w:pPr>
              <w:rPr>
                <w:sz w:val="18"/>
                <w:szCs w:val="18"/>
              </w:rPr>
            </w:pPr>
            <w:r w:rsidRPr="003E5A30">
              <w:rPr>
                <w:sz w:val="18"/>
                <w:szCs w:val="18"/>
              </w:rPr>
              <w:t>0.6 mM Na silicate</w:t>
            </w:r>
          </w:p>
        </w:tc>
        <w:tc>
          <w:tcPr>
            <w:tcW w:w="1276" w:type="dxa"/>
            <w:shd w:val="clear" w:color="auto" w:fill="auto"/>
          </w:tcPr>
          <w:p w14:paraId="07C54C8A" w14:textId="77777777" w:rsidR="00C524F6" w:rsidRPr="003E5A30" w:rsidRDefault="00C524F6" w:rsidP="00C524F6">
            <w:pPr>
              <w:rPr>
                <w:sz w:val="18"/>
                <w:szCs w:val="18"/>
              </w:rPr>
            </w:pPr>
            <w:r w:rsidRPr="003E5A30">
              <w:rPr>
                <w:sz w:val="18"/>
                <w:szCs w:val="18"/>
              </w:rPr>
              <w:t xml:space="preserve">35% </w:t>
            </w:r>
            <w:r>
              <w:rPr>
                <w:sz w:val="18"/>
                <w:szCs w:val="18"/>
              </w:rPr>
              <w:t>WHC</w:t>
            </w:r>
          </w:p>
        </w:tc>
        <w:tc>
          <w:tcPr>
            <w:tcW w:w="1418" w:type="dxa"/>
            <w:shd w:val="clear" w:color="auto" w:fill="auto"/>
          </w:tcPr>
          <w:p w14:paraId="3715FE0F" w14:textId="77777777" w:rsidR="00C524F6" w:rsidRPr="003E5A30" w:rsidRDefault="00C524F6" w:rsidP="00C524F6">
            <w:pPr>
              <w:rPr>
                <w:sz w:val="18"/>
                <w:szCs w:val="18"/>
              </w:rPr>
            </w:pPr>
            <w:r w:rsidRPr="003E5A30">
              <w:rPr>
                <w:sz w:val="18"/>
                <w:szCs w:val="18"/>
              </w:rPr>
              <w:t>4 weeks</w:t>
            </w:r>
          </w:p>
        </w:tc>
        <w:tc>
          <w:tcPr>
            <w:tcW w:w="1559" w:type="dxa"/>
            <w:shd w:val="clear" w:color="auto" w:fill="auto"/>
          </w:tcPr>
          <w:p w14:paraId="61C05A91" w14:textId="77777777" w:rsidR="00C524F6" w:rsidRPr="003E5A30" w:rsidRDefault="00C524F6" w:rsidP="00C524F6">
            <w:pPr>
              <w:rPr>
                <w:sz w:val="18"/>
                <w:szCs w:val="18"/>
              </w:rPr>
            </w:pPr>
            <w:r w:rsidRPr="003E5A30">
              <w:rPr>
                <w:sz w:val="18"/>
                <w:szCs w:val="18"/>
              </w:rPr>
              <w:t>6 weeks</w:t>
            </w:r>
          </w:p>
        </w:tc>
        <w:tc>
          <w:tcPr>
            <w:tcW w:w="1417" w:type="dxa"/>
            <w:shd w:val="clear" w:color="auto" w:fill="auto"/>
          </w:tcPr>
          <w:p w14:paraId="2B5F53B4" w14:textId="77777777" w:rsidR="00C524F6" w:rsidRPr="003E5A30" w:rsidRDefault="00C524F6" w:rsidP="00C524F6">
            <w:pPr>
              <w:rPr>
                <w:sz w:val="18"/>
                <w:szCs w:val="18"/>
              </w:rPr>
            </w:pPr>
            <w:r w:rsidRPr="003E5A30">
              <w:rPr>
                <w:sz w:val="18"/>
                <w:szCs w:val="18"/>
              </w:rPr>
              <w:t>Hydroponics</w:t>
            </w:r>
          </w:p>
        </w:tc>
        <w:tc>
          <w:tcPr>
            <w:tcW w:w="1985" w:type="dxa"/>
            <w:shd w:val="clear" w:color="auto" w:fill="auto"/>
          </w:tcPr>
          <w:p w14:paraId="031AF0DE" w14:textId="77777777" w:rsidR="00C524F6" w:rsidRPr="003E5A30" w:rsidRDefault="00C524F6" w:rsidP="00C524F6">
            <w:pPr>
              <w:rPr>
                <w:sz w:val="18"/>
                <w:szCs w:val="18"/>
              </w:rPr>
            </w:pPr>
            <w:r>
              <w:rPr>
                <w:sz w:val="18"/>
                <w:szCs w:val="18"/>
              </w:rPr>
              <w:t>+ + +</w:t>
            </w:r>
          </w:p>
        </w:tc>
        <w:tc>
          <w:tcPr>
            <w:tcW w:w="2268" w:type="dxa"/>
            <w:shd w:val="clear" w:color="auto" w:fill="auto"/>
          </w:tcPr>
          <w:p w14:paraId="3B972B46" w14:textId="77777777" w:rsidR="00C524F6" w:rsidRPr="003E5A30" w:rsidRDefault="00C524F6" w:rsidP="00C524F6">
            <w:pPr>
              <w:rPr>
                <w:sz w:val="18"/>
                <w:szCs w:val="18"/>
              </w:rPr>
            </w:pPr>
            <w:r>
              <w:rPr>
                <w:sz w:val="18"/>
                <w:szCs w:val="18"/>
              </w:rPr>
              <w:t>+ + +</w:t>
            </w:r>
          </w:p>
        </w:tc>
      </w:tr>
      <w:tr w:rsidR="00C524F6" w:rsidRPr="003E5A30" w14:paraId="3097D61F" w14:textId="77777777" w:rsidTr="0014185E">
        <w:tc>
          <w:tcPr>
            <w:tcW w:w="993" w:type="dxa"/>
            <w:vMerge/>
            <w:shd w:val="clear" w:color="auto" w:fill="auto"/>
          </w:tcPr>
          <w:p w14:paraId="1C73A89E" w14:textId="77777777" w:rsidR="00C524F6" w:rsidRPr="003E5A30" w:rsidRDefault="00C524F6" w:rsidP="00C524F6">
            <w:pPr>
              <w:rPr>
                <w:sz w:val="18"/>
                <w:szCs w:val="18"/>
              </w:rPr>
            </w:pPr>
          </w:p>
        </w:tc>
        <w:tc>
          <w:tcPr>
            <w:tcW w:w="1276" w:type="dxa"/>
            <w:shd w:val="clear" w:color="auto" w:fill="auto"/>
          </w:tcPr>
          <w:p w14:paraId="1C188520" w14:textId="4EFAB45D" w:rsidR="00C524F6" w:rsidRPr="003E5A30" w:rsidRDefault="00C524F6" w:rsidP="00C524F6">
            <w:pPr>
              <w:rPr>
                <w:sz w:val="18"/>
                <w:szCs w:val="18"/>
              </w:rPr>
            </w:pPr>
            <w:r w:rsidRPr="003E5A30">
              <w:rPr>
                <w:sz w:val="18"/>
                <w:szCs w:val="18"/>
              </w:rPr>
              <w:t>Rice</w:t>
            </w:r>
          </w:p>
        </w:tc>
        <w:tc>
          <w:tcPr>
            <w:tcW w:w="1417" w:type="dxa"/>
            <w:shd w:val="clear" w:color="auto" w:fill="auto"/>
          </w:tcPr>
          <w:p w14:paraId="73B7DA4A" w14:textId="02E62AC8" w:rsidR="00C524F6" w:rsidRPr="003E5A30" w:rsidRDefault="00C524F6" w:rsidP="00C524F6">
            <w:pPr>
              <w:rPr>
                <w:sz w:val="18"/>
                <w:szCs w:val="18"/>
              </w:rPr>
            </w:pPr>
            <w:r w:rsidRPr="003E5A30">
              <w:rPr>
                <w:sz w:val="18"/>
                <w:szCs w:val="18"/>
              </w:rPr>
              <w:fldChar w:fldCharType="begin" w:fldLock="1"/>
            </w:r>
            <w:r w:rsidRPr="003E5A30">
              <w:rPr>
                <w:sz w:val="18"/>
                <w:szCs w:val="18"/>
              </w:rPr>
              <w:instrText>ADDIN CSL_CITATION {"citationItems":[{"id":"ITEM-1","itemData":{"DOI":"10.1111/jac.12327","ISSN":"1439037X","abstract":"Silicon has been reported to reduce drought stress on many crops, but limited studies have evaluated this effect with rice using calcium silicate slag from the phosphorus fertilizer industry as a source of Si. A greenhouse study was performed to address this issue. Four slag rates (0, 1,000, 2,000 and 4,000 mg/kg) and two application methods (surface application and incorporation) were evaluated under two moisture regimes (flood and 50% field capacity) for drought stress mitigation in a mineral soil that is typical for rice production. Slag application significantly elevated plant-available Si in the soil and Si accumulation in plant tissues, and tended to improve rice shoot and root biomass relative to the untreated control under both flooding and drought stress. Increased carbon isotope discrimination (</w:instrText>
            </w:r>
            <w:r w:rsidRPr="003E5A30">
              <w:rPr>
                <w:rFonts w:ascii="Cambria Math" w:hAnsi="Cambria Math" w:cs="Cambria Math"/>
                <w:sz w:val="18"/>
                <w:szCs w:val="18"/>
              </w:rPr>
              <w:instrText>△</w:instrText>
            </w:r>
            <w:r w:rsidRPr="003E5A30">
              <w:rPr>
                <w:sz w:val="18"/>
                <w:szCs w:val="18"/>
              </w:rPr>
              <w:instrText>13C) and decreased proline in rice leaves subjected to drought stress indicate that this slag may reduce drought stress in rice, which was supported by restoration of foliage density, transpiration, photosynthesis rate and sugar accumulation to at or near flooded levels following the highest slag application. This study supports the usage of calcium silicate slag in rice production as it could improve Si availability and reduce drought stress.","author":[{"dropping-particle":"","family":"Yang","given":"Rui","non-dropping-particle":"","parse-names":false,"suffix":""},{"dropping-particle":"","family":"Howe","given":"Julie A.","non-dropping-particle":"","parse-names":false,"suffix":""},{"dropping-particle":"","family":"Golden","given":"Bobby R.","non-dropping-particle":"","parse-names":false,"suffix":""}],"container-title":"Journal of Agronomy and Crop Science","id":"ITEM-1","issue":"4","issued":{"date-parts":[["2019"]]},"page":"353-361","title":"Calcium silicate slag reduces drought stress in rice (Oryza sativa L.)","type":"article-journal","volume":"205"},"uris":["http://www.mendeley.com/documents/?uuid=62dbf049-a273-4311-93c4-fac01263c7cc"]}],"mendeley":{"formattedCitation":"(Yang et al., 2019)","manualFormatting":"Yang et al. (2019)","plainTextFormattedCitation":"(Yang et al., 2019)","previouslyFormattedCitation":"(Yang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Yang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6F3E3587" w14:textId="5303E9B6" w:rsidR="00C524F6" w:rsidRPr="003E5A30" w:rsidRDefault="00C524F6" w:rsidP="00C524F6">
            <w:pPr>
              <w:rPr>
                <w:sz w:val="18"/>
                <w:szCs w:val="18"/>
              </w:rPr>
            </w:pPr>
            <w:r w:rsidRPr="003E5A30">
              <w:rPr>
                <w:sz w:val="18"/>
                <w:szCs w:val="18"/>
              </w:rPr>
              <w:t>1</w:t>
            </w:r>
          </w:p>
        </w:tc>
        <w:tc>
          <w:tcPr>
            <w:tcW w:w="1842" w:type="dxa"/>
            <w:shd w:val="clear" w:color="auto" w:fill="auto"/>
          </w:tcPr>
          <w:p w14:paraId="40986491" w14:textId="5829C7A8" w:rsidR="00C524F6" w:rsidRPr="003E5A30" w:rsidRDefault="00C524F6" w:rsidP="00C524F6">
            <w:pPr>
              <w:rPr>
                <w:sz w:val="18"/>
                <w:szCs w:val="18"/>
              </w:rPr>
            </w:pPr>
            <w:r>
              <w:rPr>
                <w:sz w:val="18"/>
                <w:szCs w:val="18"/>
              </w:rPr>
              <w:t xml:space="preserve">4000 mg </w:t>
            </w:r>
            <w:r w:rsidRPr="003E5A30">
              <w:rPr>
                <w:sz w:val="18"/>
                <w:szCs w:val="18"/>
              </w:rPr>
              <w:t>kg</w:t>
            </w:r>
            <w:r>
              <w:rPr>
                <w:rFonts w:cstheme="minorHAnsi"/>
                <w:sz w:val="18"/>
                <w:szCs w:val="18"/>
                <w:vertAlign w:val="superscript"/>
              </w:rPr>
              <w:t>-1</w:t>
            </w:r>
            <w:r w:rsidRPr="003E5A30">
              <w:rPr>
                <w:sz w:val="18"/>
                <w:szCs w:val="18"/>
              </w:rPr>
              <w:t xml:space="preserve"> Ca silicate slag</w:t>
            </w:r>
          </w:p>
        </w:tc>
        <w:tc>
          <w:tcPr>
            <w:tcW w:w="1276" w:type="dxa"/>
            <w:shd w:val="clear" w:color="auto" w:fill="auto"/>
          </w:tcPr>
          <w:p w14:paraId="3156F780" w14:textId="55DD4F06" w:rsidR="00C524F6" w:rsidRPr="003E5A30" w:rsidRDefault="00C524F6" w:rsidP="00C524F6">
            <w:pPr>
              <w:rPr>
                <w:sz w:val="18"/>
                <w:szCs w:val="18"/>
              </w:rPr>
            </w:pPr>
            <w:r w:rsidRPr="003E5A30">
              <w:rPr>
                <w:sz w:val="18"/>
                <w:szCs w:val="18"/>
              </w:rPr>
              <w:t xml:space="preserve">50% </w:t>
            </w:r>
            <w:r>
              <w:rPr>
                <w:sz w:val="18"/>
                <w:szCs w:val="18"/>
              </w:rPr>
              <w:t>FC</w:t>
            </w:r>
          </w:p>
        </w:tc>
        <w:tc>
          <w:tcPr>
            <w:tcW w:w="1418" w:type="dxa"/>
            <w:shd w:val="clear" w:color="auto" w:fill="auto"/>
          </w:tcPr>
          <w:p w14:paraId="7061C7C2" w14:textId="262D6E9A" w:rsidR="00C524F6" w:rsidRPr="003E5A30" w:rsidRDefault="00C524F6" w:rsidP="00C524F6">
            <w:pPr>
              <w:rPr>
                <w:sz w:val="18"/>
                <w:szCs w:val="18"/>
              </w:rPr>
            </w:pPr>
            <w:r w:rsidRPr="003E5A30">
              <w:rPr>
                <w:sz w:val="18"/>
                <w:szCs w:val="18"/>
              </w:rPr>
              <w:t>28 days</w:t>
            </w:r>
          </w:p>
        </w:tc>
        <w:tc>
          <w:tcPr>
            <w:tcW w:w="1559" w:type="dxa"/>
            <w:shd w:val="clear" w:color="auto" w:fill="auto"/>
          </w:tcPr>
          <w:p w14:paraId="72394AA5" w14:textId="37F8C01F" w:rsidR="00C524F6" w:rsidRPr="003E5A30" w:rsidRDefault="00C524F6" w:rsidP="00C524F6">
            <w:pPr>
              <w:rPr>
                <w:sz w:val="18"/>
                <w:szCs w:val="18"/>
              </w:rPr>
            </w:pPr>
            <w:r>
              <w:rPr>
                <w:sz w:val="18"/>
                <w:szCs w:val="18"/>
              </w:rPr>
              <w:t xml:space="preserve">56 days </w:t>
            </w:r>
          </w:p>
        </w:tc>
        <w:tc>
          <w:tcPr>
            <w:tcW w:w="1417" w:type="dxa"/>
            <w:shd w:val="clear" w:color="auto" w:fill="auto"/>
          </w:tcPr>
          <w:p w14:paraId="1AF18ECF" w14:textId="5CEF2540" w:rsidR="00C524F6" w:rsidRPr="003E5A30" w:rsidRDefault="00C524F6" w:rsidP="00C524F6">
            <w:pPr>
              <w:rPr>
                <w:sz w:val="18"/>
                <w:szCs w:val="18"/>
              </w:rPr>
            </w:pPr>
            <w:r w:rsidRPr="003E5A30">
              <w:rPr>
                <w:sz w:val="18"/>
                <w:szCs w:val="18"/>
              </w:rPr>
              <w:t>Soil</w:t>
            </w:r>
          </w:p>
        </w:tc>
        <w:tc>
          <w:tcPr>
            <w:tcW w:w="1985" w:type="dxa"/>
            <w:shd w:val="clear" w:color="auto" w:fill="auto"/>
          </w:tcPr>
          <w:p w14:paraId="40006035" w14:textId="5D74E6BC" w:rsidR="00C524F6" w:rsidRPr="003E5A30" w:rsidRDefault="00C524F6" w:rsidP="00C524F6">
            <w:pPr>
              <w:rPr>
                <w:sz w:val="18"/>
                <w:szCs w:val="18"/>
              </w:rPr>
            </w:pPr>
            <w:r>
              <w:rPr>
                <w:sz w:val="18"/>
                <w:szCs w:val="18"/>
              </w:rPr>
              <w:t>+ +</w:t>
            </w:r>
          </w:p>
        </w:tc>
        <w:tc>
          <w:tcPr>
            <w:tcW w:w="2268" w:type="dxa"/>
            <w:shd w:val="clear" w:color="auto" w:fill="auto"/>
          </w:tcPr>
          <w:p w14:paraId="6977B641" w14:textId="68C49602" w:rsidR="00C524F6" w:rsidRPr="003E5A30" w:rsidRDefault="00C524F6" w:rsidP="00C524F6">
            <w:pPr>
              <w:rPr>
                <w:sz w:val="18"/>
                <w:szCs w:val="18"/>
              </w:rPr>
            </w:pPr>
            <w:r>
              <w:rPr>
                <w:sz w:val="18"/>
                <w:szCs w:val="18"/>
              </w:rPr>
              <w:t>+ +</w:t>
            </w:r>
          </w:p>
        </w:tc>
      </w:tr>
      <w:tr w:rsidR="002809A8" w:rsidRPr="003E5A30" w14:paraId="1E7B7B35" w14:textId="77777777" w:rsidTr="0014185E">
        <w:tc>
          <w:tcPr>
            <w:tcW w:w="993" w:type="dxa"/>
            <w:vMerge w:val="restart"/>
            <w:shd w:val="clear" w:color="auto" w:fill="auto"/>
          </w:tcPr>
          <w:p w14:paraId="1D292EAC" w14:textId="77777777" w:rsidR="002809A8" w:rsidRPr="003E5A30" w:rsidRDefault="002809A8" w:rsidP="002809A8">
            <w:pPr>
              <w:rPr>
                <w:sz w:val="18"/>
                <w:szCs w:val="18"/>
              </w:rPr>
            </w:pPr>
            <w:r>
              <w:rPr>
                <w:sz w:val="18"/>
                <w:szCs w:val="18"/>
              </w:rPr>
              <w:t>Stomatal conductance</w:t>
            </w:r>
          </w:p>
        </w:tc>
        <w:tc>
          <w:tcPr>
            <w:tcW w:w="1276" w:type="dxa"/>
            <w:shd w:val="clear" w:color="auto" w:fill="auto"/>
          </w:tcPr>
          <w:p w14:paraId="4FF04FA7" w14:textId="10EBCE9F" w:rsidR="002809A8" w:rsidRPr="003E5A30" w:rsidRDefault="002809A8" w:rsidP="002809A8">
            <w:pPr>
              <w:rPr>
                <w:iCs/>
                <w:sz w:val="18"/>
                <w:szCs w:val="18"/>
              </w:rPr>
            </w:pPr>
            <w:r w:rsidRPr="003E5A30">
              <w:rPr>
                <w:sz w:val="18"/>
                <w:szCs w:val="18"/>
              </w:rPr>
              <w:t>Wheat</w:t>
            </w:r>
          </w:p>
        </w:tc>
        <w:tc>
          <w:tcPr>
            <w:tcW w:w="1417" w:type="dxa"/>
            <w:shd w:val="clear" w:color="auto" w:fill="auto"/>
          </w:tcPr>
          <w:p w14:paraId="512CAB55" w14:textId="4162706B" w:rsidR="002809A8" w:rsidRPr="003E5A30" w:rsidRDefault="002809A8" w:rsidP="002809A8">
            <w:pPr>
              <w:rPr>
                <w:sz w:val="18"/>
                <w:szCs w:val="18"/>
              </w:rPr>
            </w:pPr>
            <w:r w:rsidRPr="003E5A30">
              <w:rPr>
                <w:sz w:val="18"/>
                <w:szCs w:val="18"/>
              </w:rPr>
              <w:fldChar w:fldCharType="begin" w:fldLock="1"/>
            </w:r>
            <w:r w:rsidRPr="003E5A30">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zahran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39B5CAC6" w14:textId="787F9DB9" w:rsidR="002809A8" w:rsidRPr="003E5A30" w:rsidRDefault="002809A8" w:rsidP="002809A8">
            <w:pPr>
              <w:rPr>
                <w:sz w:val="18"/>
                <w:szCs w:val="18"/>
              </w:rPr>
            </w:pPr>
            <w:r w:rsidRPr="003E5A30">
              <w:rPr>
                <w:sz w:val="18"/>
                <w:szCs w:val="18"/>
              </w:rPr>
              <w:t>20</w:t>
            </w:r>
          </w:p>
        </w:tc>
        <w:tc>
          <w:tcPr>
            <w:tcW w:w="1842" w:type="dxa"/>
            <w:shd w:val="clear" w:color="auto" w:fill="auto"/>
          </w:tcPr>
          <w:p w14:paraId="0E30E12E" w14:textId="52D2AEC7" w:rsidR="002809A8" w:rsidRPr="003E5A30" w:rsidRDefault="002809A8" w:rsidP="002809A8">
            <w:pPr>
              <w:rPr>
                <w:sz w:val="18"/>
                <w:szCs w:val="18"/>
              </w:rPr>
            </w:pPr>
            <w:r w:rsidRPr="003E5A30">
              <w:rPr>
                <w:sz w:val="18"/>
                <w:szCs w:val="18"/>
              </w:rPr>
              <w:t>4 mM K silicate</w:t>
            </w:r>
          </w:p>
        </w:tc>
        <w:tc>
          <w:tcPr>
            <w:tcW w:w="1276" w:type="dxa"/>
            <w:shd w:val="clear" w:color="auto" w:fill="auto"/>
          </w:tcPr>
          <w:p w14:paraId="043B4D9F" w14:textId="7787E9C6" w:rsidR="002809A8" w:rsidRPr="003E5A30" w:rsidRDefault="002809A8" w:rsidP="002809A8">
            <w:pPr>
              <w:rPr>
                <w:sz w:val="18"/>
                <w:szCs w:val="18"/>
              </w:rPr>
            </w:pPr>
            <w:r w:rsidRPr="003E5A30">
              <w:rPr>
                <w:sz w:val="18"/>
                <w:szCs w:val="18"/>
              </w:rPr>
              <w:t>50% FC</w:t>
            </w:r>
          </w:p>
        </w:tc>
        <w:tc>
          <w:tcPr>
            <w:tcW w:w="1418" w:type="dxa"/>
            <w:shd w:val="clear" w:color="auto" w:fill="auto"/>
          </w:tcPr>
          <w:p w14:paraId="721D912B" w14:textId="342036D5" w:rsidR="002809A8" w:rsidRPr="003E5A30" w:rsidRDefault="002809A8" w:rsidP="002809A8">
            <w:pPr>
              <w:rPr>
                <w:sz w:val="18"/>
                <w:szCs w:val="18"/>
              </w:rPr>
            </w:pPr>
            <w:r w:rsidRPr="003E5A30">
              <w:rPr>
                <w:sz w:val="18"/>
                <w:szCs w:val="18"/>
              </w:rPr>
              <w:t>45 days</w:t>
            </w:r>
          </w:p>
        </w:tc>
        <w:tc>
          <w:tcPr>
            <w:tcW w:w="1559" w:type="dxa"/>
            <w:shd w:val="clear" w:color="auto" w:fill="auto"/>
          </w:tcPr>
          <w:p w14:paraId="7357189A" w14:textId="52E4646A" w:rsidR="002809A8" w:rsidRPr="003E5A30" w:rsidRDefault="002809A8" w:rsidP="002809A8">
            <w:pPr>
              <w:rPr>
                <w:sz w:val="18"/>
                <w:szCs w:val="18"/>
              </w:rPr>
            </w:pPr>
            <w:r w:rsidRPr="003E5A30">
              <w:rPr>
                <w:sz w:val="18"/>
                <w:szCs w:val="18"/>
              </w:rPr>
              <w:t xml:space="preserve">60 days </w:t>
            </w:r>
          </w:p>
        </w:tc>
        <w:tc>
          <w:tcPr>
            <w:tcW w:w="1417" w:type="dxa"/>
            <w:shd w:val="clear" w:color="auto" w:fill="auto"/>
          </w:tcPr>
          <w:p w14:paraId="6F57C10E" w14:textId="1EED2AF3" w:rsidR="002809A8" w:rsidRPr="003E5A30" w:rsidRDefault="002809A8" w:rsidP="002809A8">
            <w:pPr>
              <w:rPr>
                <w:sz w:val="18"/>
                <w:szCs w:val="18"/>
              </w:rPr>
            </w:pPr>
            <w:r w:rsidRPr="003E5A30">
              <w:rPr>
                <w:sz w:val="18"/>
                <w:szCs w:val="18"/>
              </w:rPr>
              <w:t>Soil</w:t>
            </w:r>
          </w:p>
        </w:tc>
        <w:tc>
          <w:tcPr>
            <w:tcW w:w="1985" w:type="dxa"/>
            <w:shd w:val="clear" w:color="auto" w:fill="auto"/>
          </w:tcPr>
          <w:p w14:paraId="61238CD6" w14:textId="0B956A19" w:rsidR="002809A8" w:rsidRPr="003E5A30" w:rsidRDefault="002809A8" w:rsidP="002809A8">
            <w:pPr>
              <w:rPr>
                <w:sz w:val="18"/>
                <w:szCs w:val="18"/>
              </w:rPr>
            </w:pPr>
            <w:r>
              <w:rPr>
                <w:sz w:val="18"/>
                <w:szCs w:val="18"/>
              </w:rPr>
              <w:t>+ + +</w:t>
            </w:r>
          </w:p>
        </w:tc>
        <w:tc>
          <w:tcPr>
            <w:tcW w:w="2268" w:type="dxa"/>
            <w:shd w:val="clear" w:color="auto" w:fill="auto"/>
          </w:tcPr>
          <w:p w14:paraId="2BDED419" w14:textId="7E13EEEF" w:rsidR="002809A8" w:rsidRPr="003E5A30" w:rsidRDefault="002809A8" w:rsidP="002809A8">
            <w:pPr>
              <w:rPr>
                <w:sz w:val="18"/>
                <w:szCs w:val="18"/>
              </w:rPr>
            </w:pPr>
            <w:r>
              <w:rPr>
                <w:sz w:val="18"/>
                <w:szCs w:val="18"/>
              </w:rPr>
              <w:t>+ + +</w:t>
            </w:r>
          </w:p>
        </w:tc>
      </w:tr>
      <w:tr w:rsidR="002809A8" w:rsidRPr="003E5A30" w14:paraId="6ACCE33E" w14:textId="77777777" w:rsidTr="0014185E">
        <w:tc>
          <w:tcPr>
            <w:tcW w:w="993" w:type="dxa"/>
            <w:vMerge/>
            <w:shd w:val="clear" w:color="auto" w:fill="auto"/>
          </w:tcPr>
          <w:p w14:paraId="0232559B" w14:textId="77777777" w:rsidR="002809A8" w:rsidRPr="003E5A30" w:rsidRDefault="002809A8" w:rsidP="002809A8">
            <w:pPr>
              <w:rPr>
                <w:sz w:val="18"/>
                <w:szCs w:val="18"/>
              </w:rPr>
            </w:pPr>
          </w:p>
        </w:tc>
        <w:tc>
          <w:tcPr>
            <w:tcW w:w="1276" w:type="dxa"/>
            <w:shd w:val="clear" w:color="auto" w:fill="auto"/>
          </w:tcPr>
          <w:p w14:paraId="600ADB5F" w14:textId="2138FB24" w:rsidR="002809A8" w:rsidRPr="003E5A30" w:rsidRDefault="002809A8" w:rsidP="002809A8">
            <w:pPr>
              <w:rPr>
                <w:sz w:val="18"/>
                <w:szCs w:val="18"/>
              </w:rPr>
            </w:pPr>
            <w:r w:rsidRPr="003E5A30">
              <w:rPr>
                <w:i/>
                <w:iCs/>
                <w:sz w:val="18"/>
                <w:szCs w:val="18"/>
              </w:rPr>
              <w:t>Zygophyllum xanthoxylum</w:t>
            </w:r>
          </w:p>
        </w:tc>
        <w:tc>
          <w:tcPr>
            <w:tcW w:w="1417" w:type="dxa"/>
            <w:shd w:val="clear" w:color="auto" w:fill="auto"/>
          </w:tcPr>
          <w:p w14:paraId="1B8EB0F8" w14:textId="22076B39" w:rsidR="002809A8" w:rsidRPr="003E5A30" w:rsidRDefault="002809A8" w:rsidP="002809A8">
            <w:pPr>
              <w:rPr>
                <w:sz w:val="18"/>
                <w:szCs w:val="18"/>
              </w:rPr>
            </w:pPr>
            <w:r w:rsidRPr="003E5A30">
              <w:rPr>
                <w:sz w:val="18"/>
                <w:szCs w:val="18"/>
              </w:rPr>
              <w:fldChar w:fldCharType="begin" w:fldLock="1"/>
            </w:r>
            <w:r w:rsidRPr="003E5A30">
              <w:rPr>
                <w:sz w:val="18"/>
                <w:szCs w:val="18"/>
              </w:rPr>
              <w:instrText>ADDIN CSL_CITATION {"citationItems":[{"id":"ITEM-1","itemData":{"DOI":"10.1016/j.jplph.2016.05.009","ISSN":"01761617","abstract":"One main strategic adaptive mechanism adopted by succulent xerophyte species, resistance to drought stress is absorbing and accumulating large amounts of sodium (Na+) from poor and dry soil which was stored in photosynthesizing branches as well as leaves as major osmoregulators, while still accumulating and storing a great deal of silicon (Si) in roots to resist to arid environments. To understand the possible adaptive strategies underlying how Si accumulation stimulates growth and ameliorates the adverse environmental impacts of drought stress on the C3 succulent xerophyte Z. xanthoxylum, plants grown for 3 weeks were suffered different K2SiO3 concentrations (1.5–7.5mM) (3–15mM KCl as control) treatments in sand culture experiments. Plants were also treated with different osmotic stresses caused by polyethylene glycol (PEG 6000) and drought stress (maintain water content about 30% of field water capacity) (30% of FWC) with or without additional 2.5mMK2SiO3 (5mM KCl as control) treatment in sand culture and pot experiments, respectively. We found that 2.5mMK2SiO3 (5mM KCl as control) resulted in optimal plant growth and alleviated adverse influences of drought stress on Z. xanthoxylum, by strengthening the activities of superoxide dismutase, peroxidase and catalase, reducing membrane lipid peroxidation and decreasing soluble sugar and free proline concentrations, concomitantly, increasing tissue water content, leaf area and chlorophyll a concentration. The result of ion analysis indicated that the Si absorption of Z. xanthoxylum was markedly induced by drought stress and that the 2.5mMK2SiO3 (5mM KCl as control) treatment significantly increased the aboveground and root Si concentration under different osmotic stresses and 30% of field water capacity compared with the drought and drought with 5mM KCl treatments. Although the K+ concentration in root in the drought with 2.5mMK2SiO3 treatment was no significant changes compared with the drought treatment, K+ concentration in aboveground and root in drought with 2.5mMK2SiO3 treatment were significantly decreased by 42% and 65.2% compared with drought with 5mM KCl treatment under 30% of FWC, indicating that Si replaced the function of K+, thus stimulating the growth and mitigating adverse effects of Z. xanthoxylum under water deficit. These findings showed that the positive roles of Si in the drought tolerance of Z. xanthoxylum might be due to the ability of plant to accumulate a great quantity of Si and ut…","author":[{"dropping-particle":"","family":"Kang","given":"Jianjun","non-dropping-particle":"","parse-names":false,"suffix":""},{"dropping-particle":"","family":"Zhao","given":"Wenzhi","non-dropping-particle":"","parse-names":false,"suffix":""},{"dropping-particle":"","family":"Zhu","given":"Xi","non-dropping-particle":"","parse-names":false,"suffix":""}],"container-title":"Journal of Plant Physiology","id":"ITEM-1","issued":{"date-parts":[["2016"]]},"page":"76-86","publisher":"Elsevier GmbH.","title":"Silicon improves photosynthesis and strengthens enzyme activities in the C3 succulent xerophyte &lt;i&gt;Zygophyllum xanthoxylum&lt;/i&gt; under drought stress","type":"article-journal","volume":"199"},"uris":["http://www.mendeley.com/documents/?uuid=8a2417f8-6a2b-4dc7-a9c3-ba19b5504e2b"]}],"mendeley":{"formattedCitation":"(Kang et al., 2016)","manualFormatting":"Kang et al. (2016)","plainTextFormattedCitation":"(Kang et al., 2016)","previouslyFormattedCitation":"(Kang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Kang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4C27E253" w14:textId="11A926B4" w:rsidR="002809A8" w:rsidRPr="003E5A30" w:rsidRDefault="002809A8" w:rsidP="002809A8">
            <w:pPr>
              <w:rPr>
                <w:sz w:val="18"/>
                <w:szCs w:val="18"/>
              </w:rPr>
            </w:pPr>
            <w:r w:rsidRPr="003E5A30">
              <w:rPr>
                <w:sz w:val="18"/>
                <w:szCs w:val="18"/>
              </w:rPr>
              <w:t>12</w:t>
            </w:r>
          </w:p>
        </w:tc>
        <w:tc>
          <w:tcPr>
            <w:tcW w:w="1842" w:type="dxa"/>
            <w:shd w:val="clear" w:color="auto" w:fill="auto"/>
          </w:tcPr>
          <w:p w14:paraId="213E7553" w14:textId="77777777" w:rsidR="002809A8" w:rsidRPr="003E5A30" w:rsidRDefault="002809A8" w:rsidP="002809A8">
            <w:pPr>
              <w:rPr>
                <w:sz w:val="18"/>
                <w:szCs w:val="18"/>
              </w:rPr>
            </w:pPr>
            <w:r w:rsidRPr="003E5A30">
              <w:rPr>
                <w:sz w:val="18"/>
                <w:szCs w:val="18"/>
              </w:rPr>
              <w:t>2.5</w:t>
            </w:r>
          </w:p>
          <w:p w14:paraId="312267E4" w14:textId="7427B1E3" w:rsidR="002809A8" w:rsidRPr="003E5A30" w:rsidRDefault="002809A8" w:rsidP="002809A8">
            <w:pPr>
              <w:rPr>
                <w:sz w:val="18"/>
                <w:szCs w:val="18"/>
              </w:rPr>
            </w:pPr>
            <w:r w:rsidRPr="003E5A30">
              <w:rPr>
                <w:sz w:val="18"/>
                <w:szCs w:val="18"/>
              </w:rPr>
              <w:t>mM K</w:t>
            </w:r>
            <w:r>
              <w:rPr>
                <w:sz w:val="18"/>
                <w:szCs w:val="18"/>
              </w:rPr>
              <w:t xml:space="preserve"> silicate</w:t>
            </w:r>
          </w:p>
        </w:tc>
        <w:tc>
          <w:tcPr>
            <w:tcW w:w="1276" w:type="dxa"/>
            <w:shd w:val="clear" w:color="auto" w:fill="auto"/>
          </w:tcPr>
          <w:p w14:paraId="0FF85239" w14:textId="31E04F45" w:rsidR="002809A8" w:rsidRPr="003E5A30" w:rsidRDefault="002809A8" w:rsidP="002809A8">
            <w:pPr>
              <w:rPr>
                <w:sz w:val="18"/>
                <w:szCs w:val="18"/>
              </w:rPr>
            </w:pPr>
            <w:r w:rsidRPr="003E5A30">
              <w:rPr>
                <w:sz w:val="18"/>
                <w:szCs w:val="18"/>
              </w:rPr>
              <w:t>30% FC</w:t>
            </w:r>
          </w:p>
        </w:tc>
        <w:tc>
          <w:tcPr>
            <w:tcW w:w="1418" w:type="dxa"/>
            <w:shd w:val="clear" w:color="auto" w:fill="auto"/>
          </w:tcPr>
          <w:p w14:paraId="4477179E" w14:textId="054DE303" w:rsidR="002809A8" w:rsidRPr="003E5A30" w:rsidRDefault="002809A8" w:rsidP="002809A8">
            <w:pPr>
              <w:rPr>
                <w:sz w:val="18"/>
                <w:szCs w:val="18"/>
              </w:rPr>
            </w:pPr>
            <w:r w:rsidRPr="003E5A30">
              <w:rPr>
                <w:sz w:val="18"/>
                <w:szCs w:val="18"/>
              </w:rPr>
              <w:t>10</w:t>
            </w:r>
            <w:r>
              <w:rPr>
                <w:sz w:val="18"/>
                <w:szCs w:val="18"/>
              </w:rPr>
              <w:t xml:space="preserve"> </w:t>
            </w:r>
            <w:r w:rsidRPr="003E5A30">
              <w:rPr>
                <w:sz w:val="18"/>
                <w:szCs w:val="18"/>
              </w:rPr>
              <w:t>days</w:t>
            </w:r>
          </w:p>
        </w:tc>
        <w:tc>
          <w:tcPr>
            <w:tcW w:w="1559" w:type="dxa"/>
            <w:shd w:val="clear" w:color="auto" w:fill="auto"/>
          </w:tcPr>
          <w:p w14:paraId="27D1EA1B" w14:textId="180A8E82" w:rsidR="002809A8" w:rsidRPr="003E5A30" w:rsidRDefault="002809A8" w:rsidP="002809A8">
            <w:pPr>
              <w:rPr>
                <w:sz w:val="18"/>
                <w:szCs w:val="18"/>
              </w:rPr>
            </w:pPr>
            <w:r w:rsidRPr="003E5A30">
              <w:rPr>
                <w:sz w:val="18"/>
                <w:szCs w:val="18"/>
              </w:rPr>
              <w:t>5 weeks</w:t>
            </w:r>
          </w:p>
        </w:tc>
        <w:tc>
          <w:tcPr>
            <w:tcW w:w="1417" w:type="dxa"/>
            <w:shd w:val="clear" w:color="auto" w:fill="auto"/>
          </w:tcPr>
          <w:p w14:paraId="3B0EE241" w14:textId="6809CF57" w:rsidR="002809A8" w:rsidRPr="003E5A30" w:rsidRDefault="002809A8" w:rsidP="002809A8">
            <w:pPr>
              <w:rPr>
                <w:sz w:val="18"/>
                <w:szCs w:val="18"/>
              </w:rPr>
            </w:pPr>
            <w:r w:rsidRPr="003E5A30">
              <w:rPr>
                <w:sz w:val="18"/>
                <w:szCs w:val="18"/>
              </w:rPr>
              <w:t>Vermiculture</w:t>
            </w:r>
          </w:p>
        </w:tc>
        <w:tc>
          <w:tcPr>
            <w:tcW w:w="1985" w:type="dxa"/>
            <w:shd w:val="clear" w:color="auto" w:fill="auto"/>
          </w:tcPr>
          <w:p w14:paraId="450AA64A" w14:textId="5B642CB2" w:rsidR="002809A8" w:rsidRPr="003E5A30" w:rsidRDefault="002809A8" w:rsidP="002809A8">
            <w:pPr>
              <w:rPr>
                <w:sz w:val="18"/>
                <w:szCs w:val="18"/>
              </w:rPr>
            </w:pPr>
            <w:r>
              <w:rPr>
                <w:sz w:val="18"/>
                <w:szCs w:val="18"/>
              </w:rPr>
              <w:t>+ + + +</w:t>
            </w:r>
          </w:p>
        </w:tc>
        <w:tc>
          <w:tcPr>
            <w:tcW w:w="2268" w:type="dxa"/>
            <w:shd w:val="clear" w:color="auto" w:fill="auto"/>
          </w:tcPr>
          <w:p w14:paraId="449A3415" w14:textId="2D139EAD" w:rsidR="002809A8" w:rsidRPr="003E5A30" w:rsidRDefault="002809A8" w:rsidP="002809A8">
            <w:pPr>
              <w:rPr>
                <w:sz w:val="18"/>
                <w:szCs w:val="18"/>
              </w:rPr>
            </w:pPr>
            <w:r>
              <w:rPr>
                <w:sz w:val="18"/>
                <w:szCs w:val="18"/>
              </w:rPr>
              <w:t>+ + +</w:t>
            </w:r>
          </w:p>
        </w:tc>
      </w:tr>
      <w:tr w:rsidR="002809A8" w:rsidRPr="003E5A30" w14:paraId="46D605F7" w14:textId="77777777" w:rsidTr="0014185E">
        <w:tc>
          <w:tcPr>
            <w:tcW w:w="993" w:type="dxa"/>
            <w:vMerge/>
            <w:shd w:val="clear" w:color="auto" w:fill="auto"/>
          </w:tcPr>
          <w:p w14:paraId="5136A4A7" w14:textId="77777777" w:rsidR="002809A8" w:rsidRPr="003E5A30" w:rsidRDefault="002809A8" w:rsidP="002809A8">
            <w:pPr>
              <w:rPr>
                <w:sz w:val="18"/>
                <w:szCs w:val="18"/>
              </w:rPr>
            </w:pPr>
          </w:p>
        </w:tc>
        <w:tc>
          <w:tcPr>
            <w:tcW w:w="1276" w:type="dxa"/>
            <w:shd w:val="clear" w:color="auto" w:fill="auto"/>
          </w:tcPr>
          <w:p w14:paraId="3857807F" w14:textId="5355B714" w:rsidR="002809A8" w:rsidRPr="003E5A30" w:rsidRDefault="002809A8" w:rsidP="002809A8">
            <w:pPr>
              <w:rPr>
                <w:sz w:val="18"/>
                <w:szCs w:val="18"/>
              </w:rPr>
            </w:pPr>
            <w:r w:rsidRPr="003E5A30">
              <w:rPr>
                <w:iCs/>
                <w:sz w:val="18"/>
                <w:szCs w:val="18"/>
              </w:rPr>
              <w:t>Cucumber</w:t>
            </w:r>
          </w:p>
        </w:tc>
        <w:tc>
          <w:tcPr>
            <w:tcW w:w="1417" w:type="dxa"/>
            <w:shd w:val="clear" w:color="auto" w:fill="auto"/>
          </w:tcPr>
          <w:p w14:paraId="0FE95C36" w14:textId="1A5D56CE" w:rsidR="002809A8" w:rsidRPr="003E5A30" w:rsidRDefault="002809A8" w:rsidP="002809A8">
            <w:pPr>
              <w:rPr>
                <w:sz w:val="18"/>
                <w:szCs w:val="18"/>
              </w:rPr>
            </w:pPr>
            <w:r w:rsidRPr="003E5A30">
              <w:rPr>
                <w:sz w:val="18"/>
                <w:szCs w:val="18"/>
              </w:rPr>
              <w:fldChar w:fldCharType="begin" w:fldLock="1"/>
            </w:r>
            <w:r w:rsidRPr="003E5A30">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Ouzounidou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06832F74" w14:textId="09D7DCD4" w:rsidR="002809A8" w:rsidRPr="003E5A30" w:rsidRDefault="002809A8" w:rsidP="002809A8">
            <w:pPr>
              <w:rPr>
                <w:sz w:val="18"/>
                <w:szCs w:val="18"/>
              </w:rPr>
            </w:pPr>
            <w:r w:rsidRPr="003E5A30">
              <w:rPr>
                <w:sz w:val="18"/>
                <w:szCs w:val="18"/>
              </w:rPr>
              <w:t>12</w:t>
            </w:r>
          </w:p>
        </w:tc>
        <w:tc>
          <w:tcPr>
            <w:tcW w:w="1842" w:type="dxa"/>
            <w:shd w:val="clear" w:color="auto" w:fill="auto"/>
          </w:tcPr>
          <w:p w14:paraId="756155DE" w14:textId="393F6923" w:rsidR="002809A8" w:rsidRPr="003E5A30" w:rsidRDefault="002809A8" w:rsidP="002809A8">
            <w:pPr>
              <w:rPr>
                <w:sz w:val="18"/>
                <w:szCs w:val="18"/>
              </w:rPr>
            </w:pPr>
            <w:r w:rsidRPr="003E5A30">
              <w:rPr>
                <w:sz w:val="18"/>
                <w:szCs w:val="18"/>
              </w:rPr>
              <w:t>2.25 mM K silicate (foliar spray every 10 d</w:t>
            </w:r>
            <w:r>
              <w:rPr>
                <w:sz w:val="18"/>
                <w:szCs w:val="18"/>
              </w:rPr>
              <w:t>ays</w:t>
            </w:r>
            <w:r w:rsidRPr="003E5A30">
              <w:rPr>
                <w:sz w:val="18"/>
                <w:szCs w:val="18"/>
              </w:rPr>
              <w:t>)</w:t>
            </w:r>
          </w:p>
        </w:tc>
        <w:tc>
          <w:tcPr>
            <w:tcW w:w="1276" w:type="dxa"/>
            <w:shd w:val="clear" w:color="auto" w:fill="auto"/>
          </w:tcPr>
          <w:p w14:paraId="32281A76" w14:textId="50B13F6D" w:rsidR="002809A8" w:rsidRPr="003E5A30" w:rsidRDefault="002809A8" w:rsidP="002809A8">
            <w:pPr>
              <w:rPr>
                <w:sz w:val="18"/>
                <w:szCs w:val="18"/>
              </w:rPr>
            </w:pPr>
            <w:r w:rsidRPr="003E5A30">
              <w:rPr>
                <w:sz w:val="18"/>
                <w:szCs w:val="18"/>
              </w:rPr>
              <w:t>Irrigation reduced by 50%</w:t>
            </w:r>
          </w:p>
        </w:tc>
        <w:tc>
          <w:tcPr>
            <w:tcW w:w="1418" w:type="dxa"/>
            <w:shd w:val="clear" w:color="auto" w:fill="auto"/>
          </w:tcPr>
          <w:p w14:paraId="478C0199" w14:textId="3ADB1F06" w:rsidR="002809A8" w:rsidRPr="003E5A30" w:rsidRDefault="002809A8" w:rsidP="002809A8">
            <w:pPr>
              <w:rPr>
                <w:sz w:val="18"/>
                <w:szCs w:val="18"/>
              </w:rPr>
            </w:pPr>
            <w:r w:rsidRPr="003E5A30">
              <w:rPr>
                <w:sz w:val="18"/>
                <w:szCs w:val="18"/>
              </w:rPr>
              <w:t>~3 months</w:t>
            </w:r>
          </w:p>
        </w:tc>
        <w:tc>
          <w:tcPr>
            <w:tcW w:w="1559" w:type="dxa"/>
            <w:shd w:val="clear" w:color="auto" w:fill="auto"/>
          </w:tcPr>
          <w:p w14:paraId="61263787" w14:textId="03420EA3" w:rsidR="002809A8" w:rsidRPr="003E5A30" w:rsidRDefault="002809A8" w:rsidP="002809A8">
            <w:pPr>
              <w:rPr>
                <w:sz w:val="18"/>
                <w:szCs w:val="18"/>
              </w:rPr>
            </w:pPr>
            <w:r w:rsidRPr="003E5A30">
              <w:rPr>
                <w:sz w:val="18"/>
                <w:szCs w:val="18"/>
              </w:rPr>
              <w:t>When fruits ripe</w:t>
            </w:r>
          </w:p>
        </w:tc>
        <w:tc>
          <w:tcPr>
            <w:tcW w:w="1417" w:type="dxa"/>
            <w:shd w:val="clear" w:color="auto" w:fill="auto"/>
          </w:tcPr>
          <w:p w14:paraId="122D13EE" w14:textId="18383472" w:rsidR="002809A8" w:rsidRPr="003E5A30" w:rsidRDefault="002809A8" w:rsidP="002809A8">
            <w:pPr>
              <w:rPr>
                <w:sz w:val="18"/>
                <w:szCs w:val="18"/>
              </w:rPr>
            </w:pPr>
            <w:r w:rsidRPr="003E5A30">
              <w:rPr>
                <w:sz w:val="18"/>
                <w:szCs w:val="18"/>
              </w:rPr>
              <w:t>Soil</w:t>
            </w:r>
          </w:p>
        </w:tc>
        <w:tc>
          <w:tcPr>
            <w:tcW w:w="1985" w:type="dxa"/>
            <w:shd w:val="clear" w:color="auto" w:fill="auto"/>
          </w:tcPr>
          <w:p w14:paraId="3F40B9DB" w14:textId="77777777" w:rsidR="002809A8" w:rsidRPr="003E5A30" w:rsidRDefault="002809A8" w:rsidP="002809A8">
            <w:pPr>
              <w:rPr>
                <w:sz w:val="18"/>
                <w:szCs w:val="18"/>
              </w:rPr>
            </w:pPr>
            <w:r w:rsidRPr="003E5A30">
              <w:rPr>
                <w:sz w:val="18"/>
                <w:szCs w:val="18"/>
              </w:rPr>
              <w:t xml:space="preserve">Stress-sensitive cultivar: </w:t>
            </w:r>
            <w:r>
              <w:rPr>
                <w:sz w:val="18"/>
                <w:szCs w:val="18"/>
              </w:rPr>
              <w:t>+ + +</w:t>
            </w:r>
          </w:p>
          <w:p w14:paraId="66625BCA" w14:textId="3126D921" w:rsidR="002809A8" w:rsidRPr="003E5A30" w:rsidRDefault="002809A8" w:rsidP="002809A8">
            <w:pPr>
              <w:rPr>
                <w:sz w:val="18"/>
                <w:szCs w:val="18"/>
              </w:rPr>
            </w:pPr>
            <w:r w:rsidRPr="003E5A30">
              <w:rPr>
                <w:sz w:val="18"/>
                <w:szCs w:val="18"/>
              </w:rPr>
              <w:t xml:space="preserve">Stress tolerant cultivar: </w:t>
            </w:r>
            <w:r>
              <w:rPr>
                <w:sz w:val="18"/>
                <w:szCs w:val="18"/>
              </w:rPr>
              <w:t>+ + + +</w:t>
            </w:r>
          </w:p>
        </w:tc>
        <w:tc>
          <w:tcPr>
            <w:tcW w:w="2268" w:type="dxa"/>
            <w:shd w:val="clear" w:color="auto" w:fill="auto"/>
          </w:tcPr>
          <w:p w14:paraId="6668356A" w14:textId="3A64A746" w:rsidR="002809A8" w:rsidRPr="003E5A30" w:rsidRDefault="002809A8" w:rsidP="002809A8">
            <w:pPr>
              <w:rPr>
                <w:sz w:val="18"/>
                <w:szCs w:val="18"/>
              </w:rPr>
            </w:pPr>
            <w:r w:rsidRPr="003E5A30">
              <w:rPr>
                <w:sz w:val="18"/>
                <w:szCs w:val="18"/>
              </w:rPr>
              <w:t xml:space="preserve">Both cultivars: </w:t>
            </w:r>
            <w:r>
              <w:rPr>
                <w:sz w:val="18"/>
                <w:szCs w:val="18"/>
              </w:rPr>
              <w:t>+ + + +</w:t>
            </w:r>
          </w:p>
        </w:tc>
      </w:tr>
      <w:tr w:rsidR="002809A8" w:rsidRPr="003E5A30" w14:paraId="162CC31B" w14:textId="77777777" w:rsidTr="0014185E">
        <w:tc>
          <w:tcPr>
            <w:tcW w:w="993" w:type="dxa"/>
            <w:vMerge/>
            <w:shd w:val="clear" w:color="auto" w:fill="auto"/>
          </w:tcPr>
          <w:p w14:paraId="1BAFA222" w14:textId="77777777" w:rsidR="002809A8" w:rsidRPr="003E5A30" w:rsidRDefault="002809A8" w:rsidP="002809A8">
            <w:pPr>
              <w:rPr>
                <w:sz w:val="18"/>
                <w:szCs w:val="18"/>
              </w:rPr>
            </w:pPr>
          </w:p>
        </w:tc>
        <w:tc>
          <w:tcPr>
            <w:tcW w:w="1276" w:type="dxa"/>
            <w:shd w:val="clear" w:color="auto" w:fill="auto"/>
          </w:tcPr>
          <w:p w14:paraId="3BEBBE2E" w14:textId="55369967" w:rsidR="002809A8" w:rsidRPr="003E5A30" w:rsidRDefault="002809A8" w:rsidP="002809A8">
            <w:pPr>
              <w:rPr>
                <w:sz w:val="18"/>
                <w:szCs w:val="18"/>
              </w:rPr>
            </w:pPr>
            <w:r w:rsidRPr="003E5A30">
              <w:rPr>
                <w:sz w:val="18"/>
                <w:szCs w:val="18"/>
              </w:rPr>
              <w:t>Strawberry</w:t>
            </w:r>
          </w:p>
        </w:tc>
        <w:tc>
          <w:tcPr>
            <w:tcW w:w="1417" w:type="dxa"/>
            <w:shd w:val="clear" w:color="auto" w:fill="auto"/>
          </w:tcPr>
          <w:p w14:paraId="5DEBBDA8" w14:textId="2AA7E2FB" w:rsidR="002809A8" w:rsidRPr="003E5A30" w:rsidRDefault="002809A8" w:rsidP="002809A8">
            <w:pPr>
              <w:rPr>
                <w:sz w:val="18"/>
                <w:szCs w:val="18"/>
              </w:rPr>
            </w:pPr>
            <w:r w:rsidRPr="003E5A30">
              <w:rPr>
                <w:sz w:val="18"/>
                <w:szCs w:val="18"/>
              </w:rPr>
              <w:fldChar w:fldCharType="begin" w:fldLock="1"/>
            </w:r>
            <w:r w:rsidRPr="003E5A30">
              <w:rPr>
                <w:sz w:val="18"/>
                <w:szCs w:val="18"/>
              </w:rPr>
              <w:instrText>ADDIN CSL_CITATION {"citationItems":[{"id":"ITEM-1","itemData":{"DOI":"10.3390/agronomy9010041","ISBN":"4971145923","ISSN":"2073-4395","abstract":"Silicon (Si) is a beneficial element that alleviates the effects of stress factors including drought (D). Strawberry is a Si-accumulator species sensitive to D; however, the function of Si in this species is obscure. This study was conducted to examine the effect of Si and inoculation with an arbuscular mycorrhizal fungus (AMF) on physiological and biochemical responses of strawberry plants under D. Plants were grown for six weeks in perlite and irrigated with a nutrient solution. The effect of Si (3 mmol L‒1), AMF (Rhizophagus clarus) and D (mild and severe D) was studied on growth, water relations, mycorrhization, antioxidative defense, osmolytes concentration, and micronutrients status. Si and AMF significantly enhanced plant biomass production by increasing photosynthesis rate, water content and use efficiency, antioxidant enzyme defense, and the nutritional status of particularly Zn. In contrast to the roots, osmotic adjustment did not contribute to the increase of leaf water content suggesting a different strategy of both Si and AMF for improving water status in the leaves and roots. Our results demonstrated a synergistic effect of AMF and Si on improving the growth of strawberry not only under D but also under control conditions.","author":[{"dropping-particle":"","family":"Moradtalab","given":"Narges","non-dropping-particle":"","parse-names":false,"suffix":""},{"dropping-particle":"","family":"Hajiboland","given":"Roghieh","non-dropping-particle":"","parse-names":false,"suffix":""},{"dropping-particle":"","family":"Aliasgharzad","given":"Nasser","non-dropping-particle":"","parse-names":false,"suffix":""},{"dropping-particle":"","family":"Hartmann","given":"Tobias E.","non-dropping-particle":"","parse-names":false,"suffix":""},{"dropping-particle":"","family":"Neumann","given":"Günter","non-dropping-particle":"","parse-names":false,"suffix":""}],"container-title":"Agronomy","id":"ITEM-1","issue":"1","issued":{"date-parts":[["2019","1","21"]]},"page":"41","title":"Silicon and the Association with an Arbuscular-Mycorrhizal Fungus (Rhizophagus clarus) Mitigate the Adverse Effects of Drought Stress on Strawberry","type":"article-journal","volume":"9"},"uris":["http://www.mendeley.com/documents/?uuid=1476ac9f-8d13-4e1b-82f9-baa447850e4b"]}],"mendeley":{"formattedCitation":"(Moradtalab et al., 2019)","manualFormatting":"Moradtalab et al. (2019)","plainTextFormattedCitation":"(Moradtalab et al., 2019)","previouslyFormattedCitation":"(Moradtalab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oradtalab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37D7B2CB" w14:textId="05BB7381" w:rsidR="002809A8" w:rsidRPr="003E5A30" w:rsidRDefault="002809A8" w:rsidP="002809A8">
            <w:pPr>
              <w:rPr>
                <w:sz w:val="18"/>
                <w:szCs w:val="18"/>
              </w:rPr>
            </w:pPr>
            <w:r w:rsidRPr="003E5A30">
              <w:rPr>
                <w:sz w:val="18"/>
                <w:szCs w:val="18"/>
              </w:rPr>
              <w:t>2</w:t>
            </w:r>
          </w:p>
        </w:tc>
        <w:tc>
          <w:tcPr>
            <w:tcW w:w="1842" w:type="dxa"/>
            <w:shd w:val="clear" w:color="auto" w:fill="auto"/>
          </w:tcPr>
          <w:p w14:paraId="68F2EAA3" w14:textId="034AD7CF" w:rsidR="002809A8" w:rsidRPr="003E5A30" w:rsidRDefault="002809A8" w:rsidP="002809A8">
            <w:pPr>
              <w:rPr>
                <w:sz w:val="18"/>
                <w:szCs w:val="18"/>
              </w:rPr>
            </w:pPr>
            <w:r w:rsidRPr="003E5A30">
              <w:rPr>
                <w:sz w:val="18"/>
                <w:szCs w:val="18"/>
              </w:rPr>
              <w:t>0.6 mM Na silicate</w:t>
            </w:r>
          </w:p>
        </w:tc>
        <w:tc>
          <w:tcPr>
            <w:tcW w:w="1276" w:type="dxa"/>
            <w:shd w:val="clear" w:color="auto" w:fill="auto"/>
          </w:tcPr>
          <w:p w14:paraId="4A2067B3" w14:textId="6945DFA9" w:rsidR="002809A8" w:rsidRPr="003E5A30" w:rsidRDefault="002809A8" w:rsidP="002809A8">
            <w:pPr>
              <w:rPr>
                <w:sz w:val="18"/>
                <w:szCs w:val="18"/>
              </w:rPr>
            </w:pPr>
            <w:r w:rsidRPr="003E5A30">
              <w:rPr>
                <w:sz w:val="18"/>
                <w:szCs w:val="18"/>
              </w:rPr>
              <w:t xml:space="preserve">35% </w:t>
            </w:r>
            <w:r>
              <w:rPr>
                <w:sz w:val="18"/>
                <w:szCs w:val="18"/>
              </w:rPr>
              <w:t>WHC</w:t>
            </w:r>
          </w:p>
        </w:tc>
        <w:tc>
          <w:tcPr>
            <w:tcW w:w="1418" w:type="dxa"/>
            <w:shd w:val="clear" w:color="auto" w:fill="auto"/>
          </w:tcPr>
          <w:p w14:paraId="58371ADD" w14:textId="38A250D5" w:rsidR="002809A8" w:rsidRPr="003E5A30" w:rsidRDefault="002809A8" w:rsidP="002809A8">
            <w:pPr>
              <w:rPr>
                <w:sz w:val="18"/>
                <w:szCs w:val="18"/>
              </w:rPr>
            </w:pPr>
            <w:r w:rsidRPr="003E5A30">
              <w:rPr>
                <w:sz w:val="18"/>
                <w:szCs w:val="18"/>
              </w:rPr>
              <w:t>4 weeks</w:t>
            </w:r>
          </w:p>
        </w:tc>
        <w:tc>
          <w:tcPr>
            <w:tcW w:w="1559" w:type="dxa"/>
            <w:shd w:val="clear" w:color="auto" w:fill="auto"/>
          </w:tcPr>
          <w:p w14:paraId="550E6C25" w14:textId="4603BE37" w:rsidR="002809A8" w:rsidRPr="003E5A30" w:rsidRDefault="002809A8" w:rsidP="002809A8">
            <w:pPr>
              <w:rPr>
                <w:sz w:val="18"/>
                <w:szCs w:val="18"/>
              </w:rPr>
            </w:pPr>
            <w:r w:rsidRPr="003E5A30">
              <w:rPr>
                <w:sz w:val="18"/>
                <w:szCs w:val="18"/>
              </w:rPr>
              <w:t>6 weeks</w:t>
            </w:r>
          </w:p>
        </w:tc>
        <w:tc>
          <w:tcPr>
            <w:tcW w:w="1417" w:type="dxa"/>
            <w:shd w:val="clear" w:color="auto" w:fill="auto"/>
          </w:tcPr>
          <w:p w14:paraId="2557BBCF" w14:textId="18A51EB9" w:rsidR="002809A8" w:rsidRPr="003E5A30" w:rsidRDefault="002809A8" w:rsidP="002809A8">
            <w:pPr>
              <w:rPr>
                <w:sz w:val="18"/>
                <w:szCs w:val="18"/>
              </w:rPr>
            </w:pPr>
            <w:r w:rsidRPr="003E5A30">
              <w:rPr>
                <w:sz w:val="18"/>
                <w:szCs w:val="18"/>
              </w:rPr>
              <w:t>Hydroponics</w:t>
            </w:r>
          </w:p>
        </w:tc>
        <w:tc>
          <w:tcPr>
            <w:tcW w:w="1985" w:type="dxa"/>
            <w:shd w:val="clear" w:color="auto" w:fill="auto"/>
          </w:tcPr>
          <w:p w14:paraId="31CCAB0C" w14:textId="1198516A" w:rsidR="002809A8" w:rsidRPr="003E5A30" w:rsidRDefault="002809A8" w:rsidP="002809A8">
            <w:pPr>
              <w:rPr>
                <w:sz w:val="18"/>
                <w:szCs w:val="18"/>
              </w:rPr>
            </w:pPr>
            <w:r>
              <w:rPr>
                <w:sz w:val="18"/>
                <w:szCs w:val="18"/>
              </w:rPr>
              <w:t>+ + +</w:t>
            </w:r>
          </w:p>
        </w:tc>
        <w:tc>
          <w:tcPr>
            <w:tcW w:w="2268" w:type="dxa"/>
            <w:shd w:val="clear" w:color="auto" w:fill="auto"/>
          </w:tcPr>
          <w:p w14:paraId="64C289C9" w14:textId="1B77F772" w:rsidR="002809A8" w:rsidRPr="003E5A30" w:rsidRDefault="002809A8" w:rsidP="002809A8">
            <w:pPr>
              <w:rPr>
                <w:sz w:val="18"/>
                <w:szCs w:val="18"/>
              </w:rPr>
            </w:pPr>
            <w:r>
              <w:rPr>
                <w:sz w:val="18"/>
                <w:szCs w:val="18"/>
              </w:rPr>
              <w:t>+ + +</w:t>
            </w:r>
          </w:p>
        </w:tc>
      </w:tr>
      <w:tr w:rsidR="002809A8" w:rsidRPr="003E5A30" w14:paraId="28D64033" w14:textId="77777777" w:rsidTr="0014185E">
        <w:tc>
          <w:tcPr>
            <w:tcW w:w="993" w:type="dxa"/>
            <w:vMerge/>
            <w:shd w:val="clear" w:color="auto" w:fill="auto"/>
          </w:tcPr>
          <w:p w14:paraId="4E45A98A" w14:textId="77777777" w:rsidR="002809A8" w:rsidRPr="003E5A30" w:rsidRDefault="002809A8" w:rsidP="002809A8">
            <w:pPr>
              <w:rPr>
                <w:sz w:val="18"/>
                <w:szCs w:val="18"/>
              </w:rPr>
            </w:pPr>
          </w:p>
        </w:tc>
        <w:tc>
          <w:tcPr>
            <w:tcW w:w="1276" w:type="dxa"/>
            <w:shd w:val="clear" w:color="auto" w:fill="auto"/>
          </w:tcPr>
          <w:p w14:paraId="6185FEF4" w14:textId="1CAE6A93" w:rsidR="002809A8" w:rsidRPr="003E5A30" w:rsidRDefault="002809A8" w:rsidP="002809A8">
            <w:pPr>
              <w:rPr>
                <w:sz w:val="18"/>
                <w:szCs w:val="18"/>
              </w:rPr>
            </w:pPr>
            <w:r w:rsidRPr="003E5A30">
              <w:rPr>
                <w:sz w:val="18"/>
                <w:szCs w:val="18"/>
              </w:rPr>
              <w:t>Sunflower</w:t>
            </w:r>
          </w:p>
        </w:tc>
        <w:tc>
          <w:tcPr>
            <w:tcW w:w="1417" w:type="dxa"/>
            <w:shd w:val="clear" w:color="auto" w:fill="auto"/>
          </w:tcPr>
          <w:p w14:paraId="6C92BF17" w14:textId="6A3B4F62" w:rsidR="002809A8" w:rsidRPr="003E5A30" w:rsidRDefault="002809A8" w:rsidP="002809A8">
            <w:pPr>
              <w:rPr>
                <w:sz w:val="18"/>
                <w:szCs w:val="18"/>
              </w:rPr>
            </w:pPr>
            <w:r w:rsidRPr="003E5A30">
              <w:rPr>
                <w:sz w:val="18"/>
                <w:szCs w:val="18"/>
              </w:rPr>
              <w:fldChar w:fldCharType="begin" w:fldLock="1"/>
            </w:r>
            <w:r w:rsidRPr="003E5A30">
              <w:rPr>
                <w:sz w:val="18"/>
                <w:szCs w:val="18"/>
              </w:rPr>
              <w:instrText>ADDIN CSL_CITATION {"citationItems":[{"id":"ITEM-1","itemData":{"DOI":"10.3390/agronomy9100637","ISSN":"2073-4395","abstract":"Water deficit stress can negatively affect oil quality, crop yields and soil infertility. Thus, we investigated the effects of rice-straw biochar, foliar silicon and their combination on quality, yield and physiological traits of sunflower grown under three water deficit stress treatments. Water stress treatments were 50% (WS0; no stress), 70% (WS1; moderate stress) and 90% (WS2; severe stress) depletion of the available soil moisture. The results showed that WS1 and WS2 negatively affected oil quality, mycorrhizal spores, yield and physiological traits of the sunflower; however, biochar, silicon and their combination significantly (p ≤ 0.05) improved most of those traits. Oil and oleic acid contents of sunflower grown under WS2 were decreased by 18% and 25.8% compared to those grown under WS0, respectively. Nevertheless, the biochar and silicon combination resulted in higher oil (10.2%) and oleic acid (12.2%) in plants grown under WS2 than those grown in untreated plots. Also, a significant increase (182% and 277%) in mycorrhizal spores was obtained in soil treated combination of biochar and silicon under WS1 and WS2 in comparison to untreated soil, respectively. On the other hand, plants grown under WS1 and WS2 exhibited reduced seed yield ha−1 by 16.5% and 53.5% compared to those grown under WS0, respectively. However, seed yield ha−1 were increased by 26.8% and 27.1% in plots treated with combined treatment compared to untreated plants, respectively. In addition, the biochar and silicon combination significantly increased stomatal conductance by 21.4% and 12.1%, reduced proline by 56.6% and 51.2% and reduced catalase activity by 13.4% and 17.3% under WS1 and WS2 compared to those grown in untreated plots, respectively. Therefore, the combined treatment of biochar and silicon can minimize and alleviate the negative effects of WS1 and WS2, improve oil quality, physiological traits, microbial activity and seed yield ha−1in sunflower plants.","author":[{"dropping-particle":"","family":"Seleiman","given":"","non-dropping-particle":"","parse-names":false,"suffix":""},{"dropping-particle":"","family":"Refay","given":"","non-dropping-particle":"","parse-names":false,"suffix":""},{"dropping-particle":"","family":"Al-Suhaibani","given":"","non-dropping-particle":"","parse-names":false,"suffix":""},{"dropping-particle":"","family":"Al-Ashkar","given":"","non-dropping-particle":"","parse-names":false,"suffix":""},{"dropping-particle":"","family":"El-Hendawy","given":"","non-dropping-particle":"","parse-names":false,"suffix":""},{"dropping-particle":"","family":"Hafez","given":"","non-dropping-particle":"","parse-names":false,"suffix":""}],"container-title":"Agronomy","id":"ITEM-1","issue":"10","issued":{"date-parts":[["2019","10","14"]]},"page":"637","title":"Integrative Effects of Rice-Straw Biochar and Silicon on Oil and Seed Quality, Yield and Physiological Traits of Helianthus annuus L. Grown under Water Deficit Stress","type":"article-journal","volume":"9"},"uris":["http://www.mendeley.com/documents/?uuid=b5260885-aeb5-4f02-946b-1c104c84db88"]}],"mendeley":{"formattedCitation":"(Seleiman et al., 2019)","manualFormatting":"Seleiman et al. (2019)","plainTextFormattedCitation":"(Seleiman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Seleiman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54B9B723" w14:textId="00615579" w:rsidR="002809A8" w:rsidRPr="003E5A30" w:rsidRDefault="002809A8" w:rsidP="002809A8">
            <w:pPr>
              <w:rPr>
                <w:sz w:val="18"/>
                <w:szCs w:val="18"/>
              </w:rPr>
            </w:pPr>
            <w:r w:rsidRPr="003E5A30">
              <w:rPr>
                <w:sz w:val="18"/>
                <w:szCs w:val="18"/>
              </w:rPr>
              <w:t>0</w:t>
            </w:r>
          </w:p>
        </w:tc>
        <w:tc>
          <w:tcPr>
            <w:tcW w:w="1842" w:type="dxa"/>
            <w:shd w:val="clear" w:color="auto" w:fill="auto"/>
          </w:tcPr>
          <w:p w14:paraId="73B39533" w14:textId="5E6910B6" w:rsidR="002809A8" w:rsidRPr="003E5A30" w:rsidRDefault="002809A8" w:rsidP="007A3F60">
            <w:pPr>
              <w:rPr>
                <w:sz w:val="18"/>
                <w:szCs w:val="18"/>
              </w:rPr>
            </w:pPr>
            <w:r>
              <w:rPr>
                <w:sz w:val="18"/>
                <w:szCs w:val="18"/>
              </w:rPr>
              <w:t xml:space="preserve">10 t </w:t>
            </w:r>
            <w:r w:rsidRPr="003E5A30">
              <w:rPr>
                <w:sz w:val="18"/>
                <w:szCs w:val="18"/>
              </w:rPr>
              <w:t>ha</w:t>
            </w:r>
            <w:r>
              <w:rPr>
                <w:rFonts w:cstheme="minorHAnsi"/>
                <w:sz w:val="18"/>
                <w:szCs w:val="18"/>
                <w:vertAlign w:val="superscript"/>
              </w:rPr>
              <w:t>-1</w:t>
            </w:r>
            <w:r w:rsidRPr="003E5A30">
              <w:rPr>
                <w:sz w:val="18"/>
                <w:szCs w:val="18"/>
              </w:rPr>
              <w:t xml:space="preserve"> biochar applied before sowing or 150 g</w:t>
            </w:r>
            <w:r>
              <w:rPr>
                <w:sz w:val="18"/>
                <w:szCs w:val="18"/>
              </w:rPr>
              <w:t xml:space="preserve"> </w:t>
            </w:r>
            <w:r w:rsidRPr="003E5A30">
              <w:rPr>
                <w:sz w:val="18"/>
                <w:szCs w:val="18"/>
              </w:rPr>
              <w:t>ha</w:t>
            </w:r>
            <w:r>
              <w:rPr>
                <w:rFonts w:cstheme="minorHAnsi"/>
                <w:sz w:val="18"/>
                <w:szCs w:val="18"/>
                <w:vertAlign w:val="superscript"/>
              </w:rPr>
              <w:t>-1</w:t>
            </w:r>
            <w:r w:rsidRPr="003E5A30">
              <w:rPr>
                <w:sz w:val="18"/>
                <w:szCs w:val="18"/>
              </w:rPr>
              <w:t xml:space="preserve"> K silicate 30 and 55</w:t>
            </w:r>
            <w:r w:rsidR="007A3F60">
              <w:rPr>
                <w:sz w:val="18"/>
                <w:szCs w:val="18"/>
              </w:rPr>
              <w:t xml:space="preserve"> DAS</w:t>
            </w:r>
          </w:p>
        </w:tc>
        <w:tc>
          <w:tcPr>
            <w:tcW w:w="1276" w:type="dxa"/>
            <w:shd w:val="clear" w:color="auto" w:fill="auto"/>
          </w:tcPr>
          <w:p w14:paraId="4B6FBD6A" w14:textId="18F99615" w:rsidR="002809A8" w:rsidRPr="003E5A30" w:rsidRDefault="002809A8" w:rsidP="002809A8">
            <w:pPr>
              <w:rPr>
                <w:sz w:val="18"/>
                <w:szCs w:val="18"/>
              </w:rPr>
            </w:pPr>
            <w:r w:rsidRPr="003E5A30">
              <w:rPr>
                <w:sz w:val="18"/>
                <w:szCs w:val="18"/>
              </w:rPr>
              <w:t>90% water deficit</w:t>
            </w:r>
          </w:p>
        </w:tc>
        <w:tc>
          <w:tcPr>
            <w:tcW w:w="1418" w:type="dxa"/>
            <w:shd w:val="clear" w:color="auto" w:fill="auto"/>
          </w:tcPr>
          <w:p w14:paraId="18C256F7" w14:textId="39FF63EB" w:rsidR="002809A8" w:rsidRPr="003E5A30" w:rsidRDefault="002809A8" w:rsidP="002809A8">
            <w:pPr>
              <w:rPr>
                <w:sz w:val="18"/>
                <w:szCs w:val="18"/>
              </w:rPr>
            </w:pPr>
            <w:r w:rsidRPr="003E5A30">
              <w:rPr>
                <w:sz w:val="18"/>
                <w:szCs w:val="18"/>
              </w:rPr>
              <w:t>From sowing until flowering</w:t>
            </w:r>
          </w:p>
        </w:tc>
        <w:tc>
          <w:tcPr>
            <w:tcW w:w="1559" w:type="dxa"/>
            <w:shd w:val="clear" w:color="auto" w:fill="auto"/>
          </w:tcPr>
          <w:p w14:paraId="728EF1D5" w14:textId="15A9025E" w:rsidR="002809A8" w:rsidRPr="003E5A30" w:rsidRDefault="002809A8" w:rsidP="002809A8">
            <w:pPr>
              <w:rPr>
                <w:sz w:val="18"/>
                <w:szCs w:val="18"/>
              </w:rPr>
            </w:pPr>
            <w:r w:rsidRPr="003E5A30">
              <w:rPr>
                <w:sz w:val="18"/>
                <w:szCs w:val="18"/>
              </w:rPr>
              <w:t xml:space="preserve">Flowering </w:t>
            </w:r>
          </w:p>
        </w:tc>
        <w:tc>
          <w:tcPr>
            <w:tcW w:w="1417" w:type="dxa"/>
            <w:shd w:val="clear" w:color="auto" w:fill="auto"/>
          </w:tcPr>
          <w:p w14:paraId="70E069BE" w14:textId="0FCC9B61" w:rsidR="002809A8" w:rsidRPr="003E5A30" w:rsidRDefault="002809A8" w:rsidP="002809A8">
            <w:pPr>
              <w:rPr>
                <w:sz w:val="18"/>
                <w:szCs w:val="18"/>
              </w:rPr>
            </w:pPr>
            <w:r w:rsidRPr="003E5A30">
              <w:rPr>
                <w:sz w:val="18"/>
                <w:szCs w:val="18"/>
              </w:rPr>
              <w:t>Soil</w:t>
            </w:r>
          </w:p>
        </w:tc>
        <w:tc>
          <w:tcPr>
            <w:tcW w:w="1985" w:type="dxa"/>
            <w:shd w:val="clear" w:color="auto" w:fill="auto"/>
          </w:tcPr>
          <w:p w14:paraId="6C45977B" w14:textId="377199CD" w:rsidR="002809A8" w:rsidRPr="003E5A30" w:rsidRDefault="002809A8" w:rsidP="002809A8">
            <w:pPr>
              <w:rPr>
                <w:sz w:val="18"/>
                <w:szCs w:val="18"/>
              </w:rPr>
            </w:pPr>
            <w:r w:rsidRPr="003E5A30">
              <w:rPr>
                <w:sz w:val="18"/>
                <w:szCs w:val="18"/>
              </w:rPr>
              <w:t xml:space="preserve">Unknown </w:t>
            </w:r>
          </w:p>
        </w:tc>
        <w:tc>
          <w:tcPr>
            <w:tcW w:w="2268" w:type="dxa"/>
            <w:shd w:val="clear" w:color="auto" w:fill="auto"/>
          </w:tcPr>
          <w:p w14:paraId="1C2624D7" w14:textId="77777777" w:rsidR="002809A8" w:rsidRPr="003E5A30" w:rsidRDefault="002809A8" w:rsidP="002809A8">
            <w:pPr>
              <w:rPr>
                <w:sz w:val="18"/>
                <w:szCs w:val="18"/>
              </w:rPr>
            </w:pPr>
            <w:r w:rsidRPr="003E5A30">
              <w:rPr>
                <w:sz w:val="18"/>
                <w:szCs w:val="18"/>
              </w:rPr>
              <w:t xml:space="preserve">Biochar: </w:t>
            </w:r>
            <w:r>
              <w:rPr>
                <w:sz w:val="18"/>
                <w:szCs w:val="18"/>
              </w:rPr>
              <w:t>+ +</w:t>
            </w:r>
          </w:p>
          <w:p w14:paraId="44D13475" w14:textId="7E601E00" w:rsidR="002809A8" w:rsidRPr="003E5A30" w:rsidRDefault="002809A8" w:rsidP="002809A8">
            <w:pPr>
              <w:rPr>
                <w:sz w:val="18"/>
                <w:szCs w:val="18"/>
              </w:rPr>
            </w:pPr>
            <w:r w:rsidRPr="003E5A30">
              <w:rPr>
                <w:sz w:val="18"/>
                <w:szCs w:val="18"/>
              </w:rPr>
              <w:t xml:space="preserve">Silicate: </w:t>
            </w:r>
            <w:r>
              <w:rPr>
                <w:sz w:val="18"/>
                <w:szCs w:val="18"/>
              </w:rPr>
              <w:t>+</w:t>
            </w:r>
          </w:p>
        </w:tc>
      </w:tr>
      <w:tr w:rsidR="002867B8" w:rsidRPr="003E5A30" w14:paraId="1258E3C6" w14:textId="77777777" w:rsidTr="0014185E">
        <w:tc>
          <w:tcPr>
            <w:tcW w:w="993" w:type="dxa"/>
            <w:vMerge w:val="restart"/>
            <w:shd w:val="clear" w:color="auto" w:fill="auto"/>
          </w:tcPr>
          <w:p w14:paraId="6252A3DD" w14:textId="77777777" w:rsidR="002867B8" w:rsidRPr="003E5A30" w:rsidRDefault="002867B8" w:rsidP="00D63131">
            <w:pPr>
              <w:rPr>
                <w:sz w:val="18"/>
                <w:szCs w:val="18"/>
              </w:rPr>
            </w:pPr>
            <w:r w:rsidRPr="003E5A30">
              <w:rPr>
                <w:sz w:val="18"/>
                <w:szCs w:val="18"/>
              </w:rPr>
              <w:t>Photosynthesis</w:t>
            </w:r>
          </w:p>
        </w:tc>
        <w:tc>
          <w:tcPr>
            <w:tcW w:w="1276" w:type="dxa"/>
            <w:shd w:val="clear" w:color="auto" w:fill="auto"/>
          </w:tcPr>
          <w:p w14:paraId="17653904" w14:textId="77777777" w:rsidR="002867B8" w:rsidRPr="003E5A30" w:rsidRDefault="002867B8" w:rsidP="00D63131">
            <w:pPr>
              <w:rPr>
                <w:sz w:val="18"/>
                <w:szCs w:val="18"/>
              </w:rPr>
            </w:pPr>
            <w:r w:rsidRPr="003E5A30">
              <w:rPr>
                <w:sz w:val="18"/>
                <w:szCs w:val="18"/>
              </w:rPr>
              <w:t>Tomato</w:t>
            </w:r>
          </w:p>
        </w:tc>
        <w:tc>
          <w:tcPr>
            <w:tcW w:w="1417" w:type="dxa"/>
            <w:shd w:val="clear" w:color="auto" w:fill="auto"/>
          </w:tcPr>
          <w:p w14:paraId="21491F3A" w14:textId="77777777" w:rsidR="002867B8" w:rsidRPr="003E5A30" w:rsidRDefault="002867B8" w:rsidP="00D63131">
            <w:pPr>
              <w:rPr>
                <w:sz w:val="18"/>
                <w:szCs w:val="18"/>
              </w:rPr>
            </w:pPr>
            <w:r w:rsidRPr="003E5A30">
              <w:rPr>
                <w:sz w:val="18"/>
                <w:szCs w:val="18"/>
              </w:rPr>
              <w:fldChar w:fldCharType="begin" w:fldLock="1"/>
            </w:r>
            <w:r w:rsidRPr="003E5A30">
              <w:rPr>
                <w:sz w:val="18"/>
                <w:szCs w:val="18"/>
              </w:rPr>
              <w:instrText>ADDIN CSL_CITATION {"citationItems":[{"id":"ITEM-1","itemData":{"DOI":"10.3389/fpls.2016.00196","ISSN":"1664462X","abstract":"Silicon (Si) can improve drought tolerance in plants, but the mechanism is still not fully understood. Previous research has been concentrating on Si’s role in leaf water maintenance in Si accumulators, while little information is available on its role in water uptake and in less Si-accumulating plants. Here, we investigated the effects of Si on root water uptake and its role in decreasing oxidative damage in relation to root hydraulic conductance in tomato (Solanum lycopersicum ‘Zhongza No.9’) under water stress. Tomato seedlings were subjected to water stress induced by 10% (w/v) polyethylene glycol-6000 in the absence or presence of 2.5 mM added silicate. The results showed that Si addition ameliorated the inhibition in tomato growth and photosynthesis, and improved water status under water stress. The root hydraulic conductance of tomato plants was decreased under water stress, and it was significantly increased by added Si. There was no significant contribution of osmotic adjustment in Si-enhanced root water uptake under water stress. The transcriptions of plasma membrane aquaporin genes were not obviously changed by Si under water stress. Water stress increased the production of reactive oxygen species and induced oxidative damage, while added Si reversed these. In addition, Si addition increased the activities of superoxide dismutase and catalase and the levels of ascorbic acid and glutathione in the roots under stress. It is concluded that Si enhances the water stress tolerance via enhancing root hydraulic conductance and water uptake in tomato plants. Si-mediated decrease in membrane oxidative damage may have contributed to the enhanced root hydraulic conductance.","author":[{"dropping-particle":"","family":"Shi","given":"Yu","non-dropping-particle":"","parse-names":false,"suffix":""},{"dropping-particle":"","family":"Zhang","given":"Yi","non-dropping-particle":"","parse-names":false,"suffix":""},{"dropping-particle":"","family":"Han","given":"Weihua","non-dropping-particle":"","parse-names":false,"suffix":""},{"dropping-particle":"","family":"Feng","given":"Ru","non-dropping-particle":"","parse-names":false,"suffix":""},{"dropping-particle":"","family":"Hu","given":"Yanhong","non-dropping-particle":"","parse-names":false,"suffix":""},{"dropping-particle":"","family":"Guo","given":"Jia","non-dropping-particle":"","parse-names":false,"suffix":""},{"dropping-particle":"","family":"Gong","given":"Haijun","non-dropping-particle":"","parse-names":false,"suffix":""}],"container-title":"Frontiers in Plant Science","id":"ITEM-1","issue":"FEB2016","issued":{"date-parts":[["2016"]]},"page":"1-15","title":"Silicon enhances water stress tolerance by improving root hydraulic conductance in solanum lycopersicum L.","type":"article-journal","volume":"7"},"uris":["http://www.mendeley.com/documents/?uuid=8c803161-ff32-4609-a729-11a690c939b5"]}],"mendeley":{"formattedCitation":"(Shi et al., 2016)","manualFormatting":"Shi et al. (2016)","plainTextFormattedCitation":"(Shi et al., 2016)","previouslyFormattedCitation":"(Shi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Shi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0D3FC692" w14:textId="77777777" w:rsidR="002867B8" w:rsidRPr="003E5A30" w:rsidRDefault="002867B8" w:rsidP="00D63131">
            <w:pPr>
              <w:rPr>
                <w:sz w:val="18"/>
                <w:szCs w:val="18"/>
              </w:rPr>
            </w:pPr>
            <w:r w:rsidRPr="003E5A30">
              <w:rPr>
                <w:sz w:val="18"/>
                <w:szCs w:val="18"/>
              </w:rPr>
              <w:t>36</w:t>
            </w:r>
          </w:p>
        </w:tc>
        <w:tc>
          <w:tcPr>
            <w:tcW w:w="1842" w:type="dxa"/>
            <w:shd w:val="clear" w:color="auto" w:fill="auto"/>
          </w:tcPr>
          <w:p w14:paraId="62B181FD" w14:textId="77777777" w:rsidR="002867B8" w:rsidRPr="003E5A30" w:rsidRDefault="002867B8" w:rsidP="00D63131">
            <w:pPr>
              <w:rPr>
                <w:sz w:val="18"/>
                <w:szCs w:val="18"/>
              </w:rPr>
            </w:pPr>
            <w:r w:rsidRPr="003E5A30">
              <w:rPr>
                <w:sz w:val="18"/>
                <w:szCs w:val="18"/>
              </w:rPr>
              <w:t>2.5 mM K silicate</w:t>
            </w:r>
          </w:p>
        </w:tc>
        <w:tc>
          <w:tcPr>
            <w:tcW w:w="1276" w:type="dxa"/>
            <w:shd w:val="clear" w:color="auto" w:fill="auto"/>
          </w:tcPr>
          <w:p w14:paraId="4ED4B488" w14:textId="77777777" w:rsidR="002867B8" w:rsidRPr="003E5A30" w:rsidRDefault="002867B8" w:rsidP="00D63131">
            <w:pPr>
              <w:rPr>
                <w:sz w:val="18"/>
                <w:szCs w:val="18"/>
              </w:rPr>
            </w:pPr>
            <w:r w:rsidRPr="003E5A30">
              <w:rPr>
                <w:sz w:val="18"/>
                <w:szCs w:val="18"/>
              </w:rPr>
              <w:t>10% PEG-6000</w:t>
            </w:r>
          </w:p>
        </w:tc>
        <w:tc>
          <w:tcPr>
            <w:tcW w:w="1418" w:type="dxa"/>
            <w:shd w:val="clear" w:color="auto" w:fill="auto"/>
          </w:tcPr>
          <w:p w14:paraId="511E9547" w14:textId="77777777" w:rsidR="002867B8" w:rsidRPr="003E5A30" w:rsidRDefault="002867B8" w:rsidP="00D63131">
            <w:pPr>
              <w:rPr>
                <w:sz w:val="18"/>
                <w:szCs w:val="18"/>
              </w:rPr>
            </w:pPr>
            <w:r w:rsidRPr="003E5A30">
              <w:rPr>
                <w:sz w:val="18"/>
                <w:szCs w:val="18"/>
              </w:rPr>
              <w:t>7 days</w:t>
            </w:r>
          </w:p>
        </w:tc>
        <w:tc>
          <w:tcPr>
            <w:tcW w:w="1559" w:type="dxa"/>
            <w:shd w:val="clear" w:color="auto" w:fill="auto"/>
          </w:tcPr>
          <w:p w14:paraId="1D51B6C3" w14:textId="6C179CFA" w:rsidR="002867B8" w:rsidRPr="003E5A30" w:rsidRDefault="002867B8" w:rsidP="00D63131">
            <w:pPr>
              <w:rPr>
                <w:sz w:val="18"/>
                <w:szCs w:val="18"/>
              </w:rPr>
            </w:pPr>
            <w:r w:rsidRPr="003E5A30">
              <w:rPr>
                <w:sz w:val="18"/>
                <w:szCs w:val="18"/>
              </w:rPr>
              <w:t>7 days after 5</w:t>
            </w:r>
            <w:r w:rsidR="00BC5890">
              <w:rPr>
                <w:sz w:val="18"/>
                <w:szCs w:val="18"/>
              </w:rPr>
              <w:t>-</w:t>
            </w:r>
            <w:r w:rsidRPr="003E5A30">
              <w:rPr>
                <w:sz w:val="18"/>
                <w:szCs w:val="18"/>
              </w:rPr>
              <w:t>leaf stage</w:t>
            </w:r>
          </w:p>
        </w:tc>
        <w:tc>
          <w:tcPr>
            <w:tcW w:w="1417" w:type="dxa"/>
            <w:shd w:val="clear" w:color="auto" w:fill="auto"/>
          </w:tcPr>
          <w:p w14:paraId="62DD14E1" w14:textId="77777777" w:rsidR="002867B8" w:rsidRPr="003E5A30" w:rsidRDefault="002867B8" w:rsidP="00D63131">
            <w:pPr>
              <w:rPr>
                <w:sz w:val="18"/>
                <w:szCs w:val="18"/>
              </w:rPr>
            </w:pPr>
            <w:r w:rsidRPr="003E5A30">
              <w:rPr>
                <w:sz w:val="18"/>
                <w:szCs w:val="18"/>
              </w:rPr>
              <w:t>Hydroponics</w:t>
            </w:r>
          </w:p>
        </w:tc>
        <w:tc>
          <w:tcPr>
            <w:tcW w:w="1985" w:type="dxa"/>
            <w:shd w:val="clear" w:color="auto" w:fill="auto"/>
          </w:tcPr>
          <w:p w14:paraId="5676E4DD" w14:textId="77777777" w:rsidR="002867B8" w:rsidRPr="003E5A30" w:rsidRDefault="002867B8" w:rsidP="00D63131">
            <w:pPr>
              <w:rPr>
                <w:sz w:val="18"/>
                <w:szCs w:val="18"/>
              </w:rPr>
            </w:pPr>
            <w:r>
              <w:rPr>
                <w:sz w:val="18"/>
                <w:szCs w:val="18"/>
              </w:rPr>
              <w:t>+ + + +</w:t>
            </w:r>
          </w:p>
        </w:tc>
        <w:tc>
          <w:tcPr>
            <w:tcW w:w="2268" w:type="dxa"/>
            <w:shd w:val="clear" w:color="auto" w:fill="auto"/>
          </w:tcPr>
          <w:p w14:paraId="2A36C60F" w14:textId="77777777" w:rsidR="002867B8" w:rsidRPr="003E5A30" w:rsidRDefault="002867B8" w:rsidP="00D63131">
            <w:pPr>
              <w:rPr>
                <w:sz w:val="18"/>
                <w:szCs w:val="18"/>
              </w:rPr>
            </w:pPr>
            <w:r>
              <w:rPr>
                <w:sz w:val="18"/>
                <w:szCs w:val="18"/>
              </w:rPr>
              <w:t>+ + +</w:t>
            </w:r>
          </w:p>
        </w:tc>
      </w:tr>
      <w:tr w:rsidR="002867B8" w:rsidRPr="003E5A30" w14:paraId="20BAD4DF" w14:textId="77777777" w:rsidTr="0014185E">
        <w:tc>
          <w:tcPr>
            <w:tcW w:w="993" w:type="dxa"/>
            <w:vMerge/>
            <w:shd w:val="clear" w:color="auto" w:fill="auto"/>
          </w:tcPr>
          <w:p w14:paraId="7726F0DA" w14:textId="77777777" w:rsidR="002867B8" w:rsidRPr="003E5A30" w:rsidRDefault="002867B8" w:rsidP="00D63131">
            <w:pPr>
              <w:rPr>
                <w:sz w:val="18"/>
                <w:szCs w:val="18"/>
              </w:rPr>
            </w:pPr>
          </w:p>
        </w:tc>
        <w:tc>
          <w:tcPr>
            <w:tcW w:w="1276" w:type="dxa"/>
            <w:shd w:val="clear" w:color="auto" w:fill="auto"/>
          </w:tcPr>
          <w:p w14:paraId="2BF2D7CD" w14:textId="77777777" w:rsidR="002867B8" w:rsidRPr="003E5A30" w:rsidRDefault="002867B8" w:rsidP="00D63131">
            <w:pPr>
              <w:rPr>
                <w:sz w:val="18"/>
                <w:szCs w:val="18"/>
              </w:rPr>
            </w:pPr>
            <w:r w:rsidRPr="003E5A30">
              <w:rPr>
                <w:sz w:val="18"/>
                <w:szCs w:val="18"/>
              </w:rPr>
              <w:t>Tomato</w:t>
            </w:r>
          </w:p>
        </w:tc>
        <w:tc>
          <w:tcPr>
            <w:tcW w:w="1417" w:type="dxa"/>
            <w:shd w:val="clear" w:color="auto" w:fill="auto"/>
          </w:tcPr>
          <w:p w14:paraId="1E4DB003" w14:textId="77777777" w:rsidR="002867B8" w:rsidRPr="003E5A30" w:rsidRDefault="002867B8" w:rsidP="00D63131">
            <w:pPr>
              <w:rPr>
                <w:sz w:val="18"/>
                <w:szCs w:val="18"/>
              </w:rPr>
            </w:pPr>
            <w:r w:rsidRPr="003E5A30">
              <w:rPr>
                <w:sz w:val="18"/>
                <w:szCs w:val="18"/>
              </w:rPr>
              <w:fldChar w:fldCharType="begin" w:fldLock="1"/>
            </w:r>
            <w:r w:rsidRPr="003E5A30">
              <w:rPr>
                <w:sz w:val="18"/>
                <w:szCs w:val="18"/>
              </w:rPr>
              <w:instrText>ADDIN CSL_CITATION {"citationItems":[{"id":"ITEM-1","itemData":{"DOI":"10.1016/j.scienta.2015.07.037","ISSN":"03044238","abstract":"The impact of silicon (Si) on chlorophyll fluorescence, antioxidant enzymes and the ultrastructure of chloroplasts of drought-stressed tomato (. Solanum lycopersicum L.) was investigated. Si reduced the accumulation of reactive oxygen species (ROS) and malondialdehyde (MDA) in chloroplasts. Si-induced improvement of absorbed light allocation in leaves reduced the risk of ROS generation. Drought stress increased the relative deviation from full balance between the two photosystems (. β/. α-. 1) and PSII excitation pressure (1. -. qP). Application of Si restrained chlorophyll degradation and increased optimal photosynthetic efficiency of PSII (Fv/Fm) and the electron transport rate (ETR), which contributed to improvement of the net photosynthetic rate (Pn), (. β/. α-. 1) and (1. -. qP). On the other hand, Si-mediated enzymatic systems contributed to ROS elimination. The dual nature of ROS was detected during 12 days of drought stress. While Si played an important role in suppressing the decline of the activities of ROS scavenging enzymes in chloroplast, such as superoxidase dismutase (SOD) and enzymes in the ascorbate-glutathione pathway. Therefore, Si protected the structure of the chloroplast from severe oxidative damage, such as the distortion of the grana lamellae and stroma lamellae. This study suggested that Si might be involved in metabolic or physiological activities in Si nonaccumulating plants under drought stress.","author":[{"dropping-particle":"","family":"Cao","given":"Bi Li","non-dropping-particle":"","parse-names":false,"suffix":""},{"dropping-particle":"","family":"Ma","given":"Qiang","non-dropping-particle":"","parse-names":false,"suffix":""},{"dropping-particle":"","family":"Zhao","given":"Qiang","non-dropping-particle":"","parse-names":false,"suffix":""},{"dropping-particle":"","family":"Wang","given":"Lei","non-dropping-particle":"","parse-names":false,"suffix":""},{"dropping-particle":"","family":"Xu","given":"Kun","non-dropping-particle":"","parse-names":false,"suffix":""}],"container-title":"Scientia Horticulturae","id":"ITEM-1","issued":{"date-parts":[["2015"]]},"page":"53-62","publisher":"Elsevier B.V.","title":"Effects of silicon on absorbed light allocation, antioxidant enzymes and ultrastructure of chloroplasts in tomato leaves under simulated drought stress","type":"article-journal","volume":"194"},"uris":["http://www.mendeley.com/documents/?uuid=ef7b5000-2c6c-449a-8475-dd90985058a9"]}],"mendeley":{"formattedCitation":"(Cao et al., 2015)","manualFormatting":"Cao et al. (2015)","plainTextFormattedCitation":"(Cao et al., 2015)","previouslyFormattedCitation":"(Cao et al., 2015)"},"properties":{"noteIndex":0},"schema":"https://github.com/citation-style-language/schema/raw/master/csl-citation.json"}</w:instrText>
            </w:r>
            <w:r w:rsidRPr="003E5A30">
              <w:rPr>
                <w:sz w:val="18"/>
                <w:szCs w:val="18"/>
              </w:rPr>
              <w:fldChar w:fldCharType="separate"/>
            </w:r>
            <w:r w:rsidRPr="003E5A30">
              <w:rPr>
                <w:noProof/>
                <w:sz w:val="18"/>
                <w:szCs w:val="18"/>
              </w:rPr>
              <w:t xml:space="preserve">Cao </w:t>
            </w:r>
            <w:r w:rsidRPr="00C3153C">
              <w:rPr>
                <w:i/>
                <w:noProof/>
                <w:sz w:val="18"/>
                <w:szCs w:val="18"/>
              </w:rPr>
              <w:t>et al</w:t>
            </w:r>
            <w:r w:rsidRPr="003E5A30">
              <w:rPr>
                <w:noProof/>
                <w:sz w:val="18"/>
                <w:szCs w:val="18"/>
              </w:rPr>
              <w:t>. (2015)</w:t>
            </w:r>
            <w:r w:rsidRPr="003E5A30">
              <w:rPr>
                <w:sz w:val="18"/>
                <w:szCs w:val="18"/>
              </w:rPr>
              <w:fldChar w:fldCharType="end"/>
            </w:r>
          </w:p>
        </w:tc>
        <w:tc>
          <w:tcPr>
            <w:tcW w:w="426" w:type="dxa"/>
            <w:shd w:val="clear" w:color="auto" w:fill="auto"/>
          </w:tcPr>
          <w:p w14:paraId="25662315" w14:textId="77777777" w:rsidR="002867B8" w:rsidRPr="003E5A30" w:rsidRDefault="002867B8" w:rsidP="00D63131">
            <w:pPr>
              <w:rPr>
                <w:sz w:val="18"/>
                <w:szCs w:val="18"/>
              </w:rPr>
            </w:pPr>
            <w:r w:rsidRPr="003E5A30">
              <w:rPr>
                <w:sz w:val="18"/>
                <w:szCs w:val="18"/>
              </w:rPr>
              <w:t>21</w:t>
            </w:r>
          </w:p>
        </w:tc>
        <w:tc>
          <w:tcPr>
            <w:tcW w:w="1842" w:type="dxa"/>
            <w:shd w:val="clear" w:color="auto" w:fill="auto"/>
          </w:tcPr>
          <w:p w14:paraId="5A5C94C0" w14:textId="77777777" w:rsidR="002867B8" w:rsidRPr="003E5A30" w:rsidRDefault="002867B8" w:rsidP="00D63131">
            <w:pPr>
              <w:rPr>
                <w:sz w:val="18"/>
                <w:szCs w:val="18"/>
              </w:rPr>
            </w:pPr>
            <w:r w:rsidRPr="003E5A30">
              <w:rPr>
                <w:sz w:val="18"/>
                <w:szCs w:val="18"/>
              </w:rPr>
              <w:t>0.6 mM Na silicate</w:t>
            </w:r>
          </w:p>
        </w:tc>
        <w:tc>
          <w:tcPr>
            <w:tcW w:w="1276" w:type="dxa"/>
            <w:shd w:val="clear" w:color="auto" w:fill="auto"/>
          </w:tcPr>
          <w:p w14:paraId="2CC36577" w14:textId="77777777" w:rsidR="002867B8" w:rsidRPr="003E5A30" w:rsidRDefault="002867B8" w:rsidP="00D63131">
            <w:pPr>
              <w:rPr>
                <w:sz w:val="18"/>
                <w:szCs w:val="18"/>
              </w:rPr>
            </w:pPr>
            <w:r w:rsidRPr="003E5A30">
              <w:rPr>
                <w:sz w:val="18"/>
                <w:szCs w:val="18"/>
              </w:rPr>
              <w:t>1 % PEG-6000</w:t>
            </w:r>
          </w:p>
          <w:p w14:paraId="5F18464B" w14:textId="77777777" w:rsidR="002867B8" w:rsidRPr="003E5A30" w:rsidRDefault="002867B8" w:rsidP="00D63131">
            <w:pPr>
              <w:rPr>
                <w:sz w:val="18"/>
                <w:szCs w:val="18"/>
              </w:rPr>
            </w:pPr>
          </w:p>
        </w:tc>
        <w:tc>
          <w:tcPr>
            <w:tcW w:w="1418" w:type="dxa"/>
            <w:shd w:val="clear" w:color="auto" w:fill="auto"/>
          </w:tcPr>
          <w:p w14:paraId="414D90B3" w14:textId="77777777" w:rsidR="002867B8" w:rsidRPr="003E5A30" w:rsidRDefault="002867B8" w:rsidP="00D63131">
            <w:pPr>
              <w:rPr>
                <w:sz w:val="18"/>
                <w:szCs w:val="18"/>
              </w:rPr>
            </w:pPr>
            <w:r>
              <w:rPr>
                <w:sz w:val="18"/>
                <w:szCs w:val="18"/>
              </w:rPr>
              <w:t xml:space="preserve">12 days </w:t>
            </w:r>
          </w:p>
        </w:tc>
        <w:tc>
          <w:tcPr>
            <w:tcW w:w="1559" w:type="dxa"/>
            <w:shd w:val="clear" w:color="auto" w:fill="auto"/>
          </w:tcPr>
          <w:p w14:paraId="57B4FA9E" w14:textId="77777777" w:rsidR="002867B8" w:rsidRPr="003E5A30" w:rsidRDefault="002867B8" w:rsidP="00D63131">
            <w:pPr>
              <w:rPr>
                <w:sz w:val="18"/>
                <w:szCs w:val="18"/>
              </w:rPr>
            </w:pPr>
            <w:r>
              <w:rPr>
                <w:sz w:val="18"/>
                <w:szCs w:val="18"/>
              </w:rPr>
              <w:t xml:space="preserve">12 days after </w:t>
            </w:r>
            <w:r w:rsidRPr="003E5A30">
              <w:rPr>
                <w:sz w:val="18"/>
                <w:szCs w:val="18"/>
              </w:rPr>
              <w:t>9-leaf stage</w:t>
            </w:r>
          </w:p>
        </w:tc>
        <w:tc>
          <w:tcPr>
            <w:tcW w:w="1417" w:type="dxa"/>
            <w:shd w:val="clear" w:color="auto" w:fill="auto"/>
          </w:tcPr>
          <w:p w14:paraId="54FF6633" w14:textId="77777777" w:rsidR="002867B8" w:rsidRPr="003E5A30" w:rsidRDefault="002867B8" w:rsidP="00D63131">
            <w:pPr>
              <w:rPr>
                <w:sz w:val="18"/>
                <w:szCs w:val="18"/>
              </w:rPr>
            </w:pPr>
            <w:r w:rsidRPr="003E5A30">
              <w:rPr>
                <w:sz w:val="18"/>
                <w:szCs w:val="18"/>
              </w:rPr>
              <w:t>Hydroponics</w:t>
            </w:r>
          </w:p>
        </w:tc>
        <w:tc>
          <w:tcPr>
            <w:tcW w:w="1985" w:type="dxa"/>
            <w:shd w:val="clear" w:color="auto" w:fill="auto"/>
          </w:tcPr>
          <w:p w14:paraId="65009475" w14:textId="77777777" w:rsidR="002867B8" w:rsidRPr="003E5A30" w:rsidRDefault="002867B8" w:rsidP="00D63131">
            <w:pPr>
              <w:rPr>
                <w:sz w:val="18"/>
                <w:szCs w:val="18"/>
              </w:rPr>
            </w:pPr>
            <w:r>
              <w:rPr>
                <w:sz w:val="18"/>
                <w:szCs w:val="18"/>
              </w:rPr>
              <w:t>+ + +</w:t>
            </w:r>
          </w:p>
        </w:tc>
        <w:tc>
          <w:tcPr>
            <w:tcW w:w="2268" w:type="dxa"/>
            <w:shd w:val="clear" w:color="auto" w:fill="auto"/>
          </w:tcPr>
          <w:p w14:paraId="624C35DA" w14:textId="77777777" w:rsidR="002867B8" w:rsidRPr="003E5A30" w:rsidRDefault="002867B8" w:rsidP="00D63131">
            <w:pPr>
              <w:rPr>
                <w:sz w:val="18"/>
                <w:szCs w:val="18"/>
              </w:rPr>
            </w:pPr>
            <w:r>
              <w:rPr>
                <w:sz w:val="18"/>
                <w:szCs w:val="18"/>
              </w:rPr>
              <w:t>+ + +</w:t>
            </w:r>
          </w:p>
        </w:tc>
      </w:tr>
      <w:tr w:rsidR="002867B8" w:rsidRPr="003E5A30" w14:paraId="7641D190" w14:textId="77777777" w:rsidTr="0014185E">
        <w:tc>
          <w:tcPr>
            <w:tcW w:w="993" w:type="dxa"/>
            <w:vMerge/>
            <w:shd w:val="clear" w:color="auto" w:fill="auto"/>
          </w:tcPr>
          <w:p w14:paraId="3A853F56" w14:textId="77777777" w:rsidR="002867B8" w:rsidRPr="003E5A30" w:rsidRDefault="002867B8" w:rsidP="00D63131">
            <w:pPr>
              <w:rPr>
                <w:sz w:val="18"/>
                <w:szCs w:val="18"/>
              </w:rPr>
            </w:pPr>
          </w:p>
        </w:tc>
        <w:tc>
          <w:tcPr>
            <w:tcW w:w="1276" w:type="dxa"/>
            <w:shd w:val="clear" w:color="auto" w:fill="auto"/>
          </w:tcPr>
          <w:p w14:paraId="24DB954B" w14:textId="77777777" w:rsidR="002867B8" w:rsidRPr="003E5A30" w:rsidRDefault="002867B8" w:rsidP="00D63131">
            <w:pPr>
              <w:rPr>
                <w:sz w:val="18"/>
                <w:szCs w:val="18"/>
              </w:rPr>
            </w:pPr>
            <w:r w:rsidRPr="003E5A30">
              <w:rPr>
                <w:sz w:val="18"/>
                <w:szCs w:val="18"/>
              </w:rPr>
              <w:t>Wheat</w:t>
            </w:r>
          </w:p>
        </w:tc>
        <w:tc>
          <w:tcPr>
            <w:tcW w:w="1417" w:type="dxa"/>
            <w:shd w:val="clear" w:color="auto" w:fill="auto"/>
          </w:tcPr>
          <w:p w14:paraId="16FB29ED" w14:textId="77777777" w:rsidR="002867B8" w:rsidRPr="003E5A30" w:rsidRDefault="002867B8" w:rsidP="00D63131">
            <w:pPr>
              <w:rPr>
                <w:sz w:val="18"/>
                <w:szCs w:val="18"/>
              </w:rPr>
            </w:pPr>
            <w:r w:rsidRPr="003E5A30">
              <w:rPr>
                <w:sz w:val="18"/>
                <w:szCs w:val="18"/>
              </w:rPr>
              <w:fldChar w:fldCharType="begin" w:fldLock="1"/>
            </w:r>
            <w:r w:rsidRPr="003E5A30">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zahran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3C842E1B" w14:textId="77777777" w:rsidR="002867B8" w:rsidRPr="003E5A30" w:rsidRDefault="002867B8" w:rsidP="00D63131">
            <w:pPr>
              <w:rPr>
                <w:sz w:val="18"/>
                <w:szCs w:val="18"/>
              </w:rPr>
            </w:pPr>
            <w:r w:rsidRPr="003E5A30">
              <w:rPr>
                <w:sz w:val="18"/>
                <w:szCs w:val="18"/>
              </w:rPr>
              <w:t>20</w:t>
            </w:r>
          </w:p>
        </w:tc>
        <w:tc>
          <w:tcPr>
            <w:tcW w:w="1842" w:type="dxa"/>
            <w:shd w:val="clear" w:color="auto" w:fill="auto"/>
          </w:tcPr>
          <w:p w14:paraId="35E9A6D0" w14:textId="77777777" w:rsidR="002867B8" w:rsidRPr="003E5A30" w:rsidRDefault="002867B8" w:rsidP="00D63131">
            <w:pPr>
              <w:rPr>
                <w:sz w:val="18"/>
                <w:szCs w:val="18"/>
              </w:rPr>
            </w:pPr>
            <w:r w:rsidRPr="003E5A30">
              <w:rPr>
                <w:sz w:val="18"/>
                <w:szCs w:val="18"/>
              </w:rPr>
              <w:t>4 mM K silicate</w:t>
            </w:r>
          </w:p>
        </w:tc>
        <w:tc>
          <w:tcPr>
            <w:tcW w:w="1276" w:type="dxa"/>
            <w:shd w:val="clear" w:color="auto" w:fill="auto"/>
          </w:tcPr>
          <w:p w14:paraId="5FB14DB5" w14:textId="77777777" w:rsidR="002867B8" w:rsidRPr="003E5A30" w:rsidRDefault="002867B8" w:rsidP="00D63131">
            <w:pPr>
              <w:rPr>
                <w:sz w:val="18"/>
                <w:szCs w:val="18"/>
              </w:rPr>
            </w:pPr>
            <w:r w:rsidRPr="003E5A30">
              <w:rPr>
                <w:sz w:val="18"/>
                <w:szCs w:val="18"/>
              </w:rPr>
              <w:t>50% FC</w:t>
            </w:r>
          </w:p>
        </w:tc>
        <w:tc>
          <w:tcPr>
            <w:tcW w:w="1418" w:type="dxa"/>
            <w:shd w:val="clear" w:color="auto" w:fill="auto"/>
          </w:tcPr>
          <w:p w14:paraId="2FFEF1EB" w14:textId="77777777" w:rsidR="002867B8" w:rsidRPr="003E5A30" w:rsidRDefault="002867B8" w:rsidP="00D63131">
            <w:pPr>
              <w:rPr>
                <w:sz w:val="18"/>
                <w:szCs w:val="18"/>
              </w:rPr>
            </w:pPr>
            <w:r w:rsidRPr="003E5A30">
              <w:rPr>
                <w:sz w:val="18"/>
                <w:szCs w:val="18"/>
              </w:rPr>
              <w:t>45 days</w:t>
            </w:r>
          </w:p>
        </w:tc>
        <w:tc>
          <w:tcPr>
            <w:tcW w:w="1559" w:type="dxa"/>
            <w:shd w:val="clear" w:color="auto" w:fill="auto"/>
          </w:tcPr>
          <w:p w14:paraId="6293A40E" w14:textId="77777777" w:rsidR="002867B8" w:rsidRPr="003E5A30" w:rsidRDefault="002867B8" w:rsidP="00D63131">
            <w:pPr>
              <w:rPr>
                <w:sz w:val="18"/>
                <w:szCs w:val="18"/>
              </w:rPr>
            </w:pPr>
            <w:r w:rsidRPr="003E5A30">
              <w:rPr>
                <w:sz w:val="18"/>
                <w:szCs w:val="18"/>
              </w:rPr>
              <w:t>60 days</w:t>
            </w:r>
          </w:p>
        </w:tc>
        <w:tc>
          <w:tcPr>
            <w:tcW w:w="1417" w:type="dxa"/>
            <w:shd w:val="clear" w:color="auto" w:fill="auto"/>
          </w:tcPr>
          <w:p w14:paraId="55098533" w14:textId="77777777" w:rsidR="002867B8" w:rsidRPr="003E5A30" w:rsidRDefault="002867B8" w:rsidP="00D63131">
            <w:pPr>
              <w:rPr>
                <w:sz w:val="18"/>
                <w:szCs w:val="18"/>
              </w:rPr>
            </w:pPr>
            <w:r w:rsidRPr="003E5A30">
              <w:rPr>
                <w:sz w:val="18"/>
                <w:szCs w:val="18"/>
              </w:rPr>
              <w:t>Soil</w:t>
            </w:r>
          </w:p>
        </w:tc>
        <w:tc>
          <w:tcPr>
            <w:tcW w:w="1985" w:type="dxa"/>
            <w:shd w:val="clear" w:color="auto" w:fill="auto"/>
          </w:tcPr>
          <w:p w14:paraId="6947E6BE" w14:textId="77777777" w:rsidR="002867B8" w:rsidRPr="003E5A30" w:rsidRDefault="002867B8" w:rsidP="00D63131">
            <w:pPr>
              <w:rPr>
                <w:sz w:val="18"/>
                <w:szCs w:val="18"/>
              </w:rPr>
            </w:pPr>
            <w:r>
              <w:rPr>
                <w:sz w:val="18"/>
                <w:szCs w:val="18"/>
              </w:rPr>
              <w:t>+ + +</w:t>
            </w:r>
          </w:p>
        </w:tc>
        <w:tc>
          <w:tcPr>
            <w:tcW w:w="2268" w:type="dxa"/>
            <w:shd w:val="clear" w:color="auto" w:fill="auto"/>
          </w:tcPr>
          <w:p w14:paraId="066BF279" w14:textId="77777777" w:rsidR="002867B8" w:rsidRPr="003E5A30" w:rsidRDefault="002867B8" w:rsidP="00D63131">
            <w:pPr>
              <w:rPr>
                <w:sz w:val="18"/>
                <w:szCs w:val="18"/>
              </w:rPr>
            </w:pPr>
            <w:r>
              <w:rPr>
                <w:sz w:val="18"/>
                <w:szCs w:val="18"/>
              </w:rPr>
              <w:t>+ + +</w:t>
            </w:r>
          </w:p>
        </w:tc>
      </w:tr>
      <w:tr w:rsidR="002867B8" w:rsidRPr="003E5A30" w14:paraId="3B4407DB" w14:textId="77777777" w:rsidTr="0014185E">
        <w:tc>
          <w:tcPr>
            <w:tcW w:w="993" w:type="dxa"/>
            <w:vMerge/>
            <w:shd w:val="clear" w:color="auto" w:fill="auto"/>
          </w:tcPr>
          <w:p w14:paraId="561177B3" w14:textId="77777777" w:rsidR="002867B8" w:rsidRPr="003E5A30" w:rsidRDefault="002867B8" w:rsidP="00D63131">
            <w:pPr>
              <w:rPr>
                <w:sz w:val="18"/>
                <w:szCs w:val="18"/>
              </w:rPr>
            </w:pPr>
          </w:p>
        </w:tc>
        <w:tc>
          <w:tcPr>
            <w:tcW w:w="1276" w:type="dxa"/>
            <w:shd w:val="clear" w:color="auto" w:fill="auto"/>
          </w:tcPr>
          <w:p w14:paraId="7729E790" w14:textId="77777777" w:rsidR="002867B8" w:rsidRPr="003E5A30" w:rsidRDefault="002867B8" w:rsidP="00D63131">
            <w:pPr>
              <w:rPr>
                <w:sz w:val="18"/>
                <w:szCs w:val="18"/>
              </w:rPr>
            </w:pPr>
            <w:r w:rsidRPr="003E5A30">
              <w:rPr>
                <w:i/>
                <w:iCs/>
                <w:sz w:val="18"/>
                <w:szCs w:val="18"/>
              </w:rPr>
              <w:t>Zygophyllum xanthoxylum</w:t>
            </w:r>
          </w:p>
        </w:tc>
        <w:tc>
          <w:tcPr>
            <w:tcW w:w="1417" w:type="dxa"/>
            <w:shd w:val="clear" w:color="auto" w:fill="auto"/>
          </w:tcPr>
          <w:p w14:paraId="1DA581D7" w14:textId="77777777" w:rsidR="002867B8" w:rsidRPr="003E5A30" w:rsidRDefault="002867B8" w:rsidP="00D63131">
            <w:pPr>
              <w:rPr>
                <w:sz w:val="18"/>
                <w:szCs w:val="18"/>
              </w:rPr>
            </w:pPr>
            <w:r w:rsidRPr="003E5A30">
              <w:rPr>
                <w:sz w:val="18"/>
                <w:szCs w:val="18"/>
              </w:rPr>
              <w:fldChar w:fldCharType="begin" w:fldLock="1"/>
            </w:r>
            <w:r w:rsidRPr="003E5A30">
              <w:rPr>
                <w:sz w:val="18"/>
                <w:szCs w:val="18"/>
              </w:rPr>
              <w:instrText>ADDIN CSL_CITATION {"citationItems":[{"id":"ITEM-1","itemData":{"DOI":"10.1016/j.jplph.2016.05.009","ISSN":"01761617","abstract":"One main strategic adaptive mechanism adopted by succulent xerophyte species, resistance to drought stress is absorbing and accumulating large amounts of sodium (Na+) from poor and dry soil which was stored in photosynthesizing branches as well as leaves as major osmoregulators, while still accumulating and storing a great deal of silicon (Si) in roots to resist to arid environments. To understand the possible adaptive strategies underlying how Si accumulation stimulates growth and ameliorates the adverse environmental impacts of drought stress on the C3 succulent xerophyte Z. xanthoxylum, plants grown for 3 weeks were suffered different K2SiO3 concentrations (1.5–7.5mM) (3–15mM KCl as control) treatments in sand culture experiments. Plants were also treated with different osmotic stresses caused by polyethylene glycol (PEG 6000) and drought stress (maintain water content about 30% of field water capacity) (30% of FWC) with or without additional 2.5mMK2SiO3 (5mM KCl as control) treatment in sand culture and pot experiments, respectively. We found that 2.5mMK2SiO3 (5mM KCl as control) resulted in optimal plant growth and alleviated adverse influences of drought stress on Z. xanthoxylum, by strengthening the activities of superoxide dismutase, peroxidase and catalase, reducing membrane lipid peroxidation and decreasing soluble sugar and free proline concentrations, concomitantly, increasing tissue water content, leaf area and chlorophyll a concentration. The result of ion analysis indicated that the Si absorption of Z. xanthoxylum was markedly induced by drought stress and that the 2.5mMK2SiO3 (5mM KCl as control) treatment significantly increased the aboveground and root Si concentration under different osmotic stresses and 30% of field water capacity compared with the drought and drought with 5mM KCl treatments. Although the K+ concentration in root in the drought with 2.5mMK2SiO3 treatment was no significant changes compared with the drought treatment, K+ concentration in aboveground and root in drought with 2.5mMK2SiO3 treatment were significantly decreased by 42% and 65.2% compared with drought with 5mM KCl treatment under 30% of FWC, indicating that Si replaced the function of K+, thus stimulating the growth and mitigating adverse effects of Z. xanthoxylum under water deficit. These findings showed that the positive roles of Si in the drought tolerance of Z. xanthoxylum might be due to the ability of plant to accumulate a great quantity of Si and ut…","author":[{"dropping-particle":"","family":"Kang","given":"Jianjun","non-dropping-particle":"","parse-names":false,"suffix":""},{"dropping-particle":"","family":"Zhao","given":"Wenzhi","non-dropping-particle":"","parse-names":false,"suffix":""},{"dropping-particle":"","family":"Zhu","given":"Xi","non-dropping-particle":"","parse-names":false,"suffix":""}],"container-title":"Journal of Plant Physiology","id":"ITEM-1","issued":{"date-parts":[["2016"]]},"page":"76-86","publisher":"Elsevier GmbH.","title":"Silicon improves photosynthesis and strengthens enzyme activities in the C3 succulent xerophyte &lt;i&gt;Zygophyllum xanthoxylum&lt;/i&gt; under drought stress","type":"article-journal","volume":"199"},"uris":["http://www.mendeley.com/documents/?uuid=8a2417f8-6a2b-4dc7-a9c3-ba19b5504e2b"]}],"mendeley":{"formattedCitation":"(Kang et al., 2016)","manualFormatting":"Kang et al. (2016)","plainTextFormattedCitation":"(Kang et al., 2016)","previouslyFormattedCitation":"(Kang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Kang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7172D8C3" w14:textId="77777777" w:rsidR="002867B8" w:rsidRPr="003E5A30" w:rsidRDefault="002867B8" w:rsidP="00D63131">
            <w:pPr>
              <w:rPr>
                <w:sz w:val="18"/>
                <w:szCs w:val="18"/>
              </w:rPr>
            </w:pPr>
            <w:r w:rsidRPr="003E5A30">
              <w:rPr>
                <w:sz w:val="18"/>
                <w:szCs w:val="18"/>
              </w:rPr>
              <w:t>12</w:t>
            </w:r>
          </w:p>
        </w:tc>
        <w:tc>
          <w:tcPr>
            <w:tcW w:w="1842" w:type="dxa"/>
            <w:shd w:val="clear" w:color="auto" w:fill="auto"/>
          </w:tcPr>
          <w:p w14:paraId="5DF2B1DD" w14:textId="77777777" w:rsidR="002867B8" w:rsidRPr="003E5A30" w:rsidRDefault="002867B8" w:rsidP="00D63131">
            <w:pPr>
              <w:rPr>
                <w:sz w:val="18"/>
                <w:szCs w:val="18"/>
              </w:rPr>
            </w:pPr>
            <w:r w:rsidRPr="003E5A30">
              <w:rPr>
                <w:sz w:val="18"/>
                <w:szCs w:val="18"/>
              </w:rPr>
              <w:t>2.5</w:t>
            </w:r>
          </w:p>
          <w:p w14:paraId="429E6365" w14:textId="77777777" w:rsidR="002867B8" w:rsidRPr="003E5A30" w:rsidRDefault="002867B8" w:rsidP="00D63131">
            <w:pPr>
              <w:rPr>
                <w:sz w:val="18"/>
                <w:szCs w:val="18"/>
              </w:rPr>
            </w:pPr>
            <w:r w:rsidRPr="003E5A30">
              <w:rPr>
                <w:sz w:val="18"/>
                <w:szCs w:val="18"/>
              </w:rPr>
              <w:t>mM K</w:t>
            </w:r>
            <w:r>
              <w:rPr>
                <w:sz w:val="18"/>
                <w:szCs w:val="18"/>
              </w:rPr>
              <w:t xml:space="preserve"> silicate</w:t>
            </w:r>
          </w:p>
        </w:tc>
        <w:tc>
          <w:tcPr>
            <w:tcW w:w="1276" w:type="dxa"/>
            <w:shd w:val="clear" w:color="auto" w:fill="auto"/>
          </w:tcPr>
          <w:p w14:paraId="5157FA0C" w14:textId="77777777" w:rsidR="002867B8" w:rsidRPr="003E5A30" w:rsidRDefault="002867B8" w:rsidP="00D63131">
            <w:pPr>
              <w:rPr>
                <w:sz w:val="18"/>
                <w:szCs w:val="18"/>
              </w:rPr>
            </w:pPr>
            <w:r w:rsidRPr="003E5A30">
              <w:rPr>
                <w:sz w:val="18"/>
                <w:szCs w:val="18"/>
              </w:rPr>
              <w:t>30% FC</w:t>
            </w:r>
          </w:p>
        </w:tc>
        <w:tc>
          <w:tcPr>
            <w:tcW w:w="1418" w:type="dxa"/>
            <w:shd w:val="clear" w:color="auto" w:fill="auto"/>
          </w:tcPr>
          <w:p w14:paraId="37208ED4" w14:textId="77777777" w:rsidR="002867B8" w:rsidRPr="003E5A30" w:rsidRDefault="002867B8" w:rsidP="00D63131">
            <w:pPr>
              <w:rPr>
                <w:sz w:val="18"/>
                <w:szCs w:val="18"/>
              </w:rPr>
            </w:pPr>
            <w:r w:rsidRPr="003E5A30">
              <w:rPr>
                <w:sz w:val="18"/>
                <w:szCs w:val="18"/>
              </w:rPr>
              <w:t>10 days</w:t>
            </w:r>
          </w:p>
        </w:tc>
        <w:tc>
          <w:tcPr>
            <w:tcW w:w="1559" w:type="dxa"/>
            <w:shd w:val="clear" w:color="auto" w:fill="auto"/>
          </w:tcPr>
          <w:p w14:paraId="77142724" w14:textId="77777777" w:rsidR="002867B8" w:rsidRPr="003E5A30" w:rsidRDefault="002867B8" w:rsidP="00D63131">
            <w:pPr>
              <w:rPr>
                <w:sz w:val="18"/>
                <w:szCs w:val="18"/>
              </w:rPr>
            </w:pPr>
            <w:r w:rsidRPr="003E5A30">
              <w:rPr>
                <w:sz w:val="18"/>
                <w:szCs w:val="18"/>
              </w:rPr>
              <w:t>5 weeks</w:t>
            </w:r>
          </w:p>
        </w:tc>
        <w:tc>
          <w:tcPr>
            <w:tcW w:w="1417" w:type="dxa"/>
            <w:shd w:val="clear" w:color="auto" w:fill="auto"/>
          </w:tcPr>
          <w:p w14:paraId="5B2E7EE5" w14:textId="77777777" w:rsidR="002867B8" w:rsidRPr="003E5A30" w:rsidRDefault="002867B8" w:rsidP="00D63131">
            <w:pPr>
              <w:rPr>
                <w:sz w:val="18"/>
                <w:szCs w:val="18"/>
              </w:rPr>
            </w:pPr>
            <w:r w:rsidRPr="003E5A30">
              <w:rPr>
                <w:sz w:val="18"/>
                <w:szCs w:val="18"/>
              </w:rPr>
              <w:t>Vermiculture</w:t>
            </w:r>
          </w:p>
        </w:tc>
        <w:tc>
          <w:tcPr>
            <w:tcW w:w="1985" w:type="dxa"/>
            <w:shd w:val="clear" w:color="auto" w:fill="auto"/>
          </w:tcPr>
          <w:p w14:paraId="21C709E9" w14:textId="77777777" w:rsidR="002867B8" w:rsidRPr="003E5A30" w:rsidRDefault="002867B8" w:rsidP="00D63131">
            <w:pPr>
              <w:rPr>
                <w:sz w:val="18"/>
                <w:szCs w:val="18"/>
              </w:rPr>
            </w:pPr>
            <w:r>
              <w:rPr>
                <w:sz w:val="18"/>
                <w:szCs w:val="18"/>
              </w:rPr>
              <w:t>+ + + +</w:t>
            </w:r>
          </w:p>
        </w:tc>
        <w:tc>
          <w:tcPr>
            <w:tcW w:w="2268" w:type="dxa"/>
            <w:shd w:val="clear" w:color="auto" w:fill="auto"/>
          </w:tcPr>
          <w:p w14:paraId="6BD3E6A4" w14:textId="77777777" w:rsidR="002867B8" w:rsidRPr="003E5A30" w:rsidRDefault="002867B8" w:rsidP="00D63131">
            <w:pPr>
              <w:rPr>
                <w:sz w:val="18"/>
                <w:szCs w:val="18"/>
              </w:rPr>
            </w:pPr>
            <w:r>
              <w:rPr>
                <w:sz w:val="18"/>
                <w:szCs w:val="18"/>
              </w:rPr>
              <w:t>+ + +</w:t>
            </w:r>
          </w:p>
        </w:tc>
      </w:tr>
      <w:tr w:rsidR="002867B8" w:rsidRPr="003E5A30" w14:paraId="1925391C" w14:textId="77777777" w:rsidTr="0014185E">
        <w:tc>
          <w:tcPr>
            <w:tcW w:w="993" w:type="dxa"/>
            <w:vMerge/>
            <w:shd w:val="clear" w:color="auto" w:fill="auto"/>
          </w:tcPr>
          <w:p w14:paraId="3BEE3426" w14:textId="77777777" w:rsidR="002867B8" w:rsidRPr="003E5A30" w:rsidRDefault="002867B8" w:rsidP="00D63131">
            <w:pPr>
              <w:rPr>
                <w:sz w:val="18"/>
                <w:szCs w:val="18"/>
              </w:rPr>
            </w:pPr>
          </w:p>
        </w:tc>
        <w:tc>
          <w:tcPr>
            <w:tcW w:w="1276" w:type="dxa"/>
            <w:shd w:val="clear" w:color="auto" w:fill="auto"/>
          </w:tcPr>
          <w:p w14:paraId="3C537C9B" w14:textId="77777777" w:rsidR="002867B8" w:rsidRPr="003E5A30" w:rsidRDefault="002867B8" w:rsidP="00D63131">
            <w:pPr>
              <w:rPr>
                <w:iCs/>
                <w:sz w:val="18"/>
                <w:szCs w:val="18"/>
              </w:rPr>
            </w:pPr>
            <w:r w:rsidRPr="003E5A30">
              <w:rPr>
                <w:iCs/>
                <w:sz w:val="18"/>
                <w:szCs w:val="18"/>
              </w:rPr>
              <w:t>Cucumber</w:t>
            </w:r>
          </w:p>
        </w:tc>
        <w:tc>
          <w:tcPr>
            <w:tcW w:w="1417" w:type="dxa"/>
            <w:shd w:val="clear" w:color="auto" w:fill="auto"/>
          </w:tcPr>
          <w:p w14:paraId="69E0283D" w14:textId="77777777" w:rsidR="002867B8" w:rsidRPr="003E5A30" w:rsidRDefault="002867B8" w:rsidP="00D63131">
            <w:pPr>
              <w:rPr>
                <w:sz w:val="18"/>
                <w:szCs w:val="18"/>
              </w:rPr>
            </w:pPr>
            <w:r w:rsidRPr="003E5A30">
              <w:rPr>
                <w:sz w:val="18"/>
                <w:szCs w:val="18"/>
              </w:rPr>
              <w:fldChar w:fldCharType="begin" w:fldLock="1"/>
            </w:r>
            <w:r w:rsidRPr="003E5A30">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Ouzounidou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57749582" w14:textId="77777777" w:rsidR="002867B8" w:rsidRPr="003E5A30" w:rsidRDefault="002867B8" w:rsidP="00D63131">
            <w:pPr>
              <w:rPr>
                <w:sz w:val="18"/>
                <w:szCs w:val="18"/>
              </w:rPr>
            </w:pPr>
            <w:r w:rsidRPr="003E5A30">
              <w:rPr>
                <w:sz w:val="18"/>
                <w:szCs w:val="18"/>
              </w:rPr>
              <w:t>12</w:t>
            </w:r>
          </w:p>
        </w:tc>
        <w:tc>
          <w:tcPr>
            <w:tcW w:w="1842" w:type="dxa"/>
            <w:shd w:val="clear" w:color="auto" w:fill="auto"/>
          </w:tcPr>
          <w:p w14:paraId="2E9884E7" w14:textId="77777777" w:rsidR="002867B8" w:rsidRPr="003E5A30" w:rsidRDefault="002867B8" w:rsidP="00D63131">
            <w:pPr>
              <w:rPr>
                <w:sz w:val="18"/>
                <w:szCs w:val="18"/>
              </w:rPr>
            </w:pPr>
            <w:r w:rsidRPr="003E5A30">
              <w:rPr>
                <w:sz w:val="18"/>
                <w:szCs w:val="18"/>
              </w:rPr>
              <w:t>2.25 mM K silicate (foliar spray every 10 d)</w:t>
            </w:r>
          </w:p>
        </w:tc>
        <w:tc>
          <w:tcPr>
            <w:tcW w:w="1276" w:type="dxa"/>
            <w:shd w:val="clear" w:color="auto" w:fill="auto"/>
          </w:tcPr>
          <w:p w14:paraId="2C2F623E" w14:textId="77777777" w:rsidR="002867B8" w:rsidRPr="003E5A30" w:rsidRDefault="002867B8" w:rsidP="00D63131">
            <w:pPr>
              <w:rPr>
                <w:sz w:val="18"/>
                <w:szCs w:val="18"/>
              </w:rPr>
            </w:pPr>
            <w:r w:rsidRPr="003E5A30">
              <w:rPr>
                <w:sz w:val="18"/>
                <w:szCs w:val="18"/>
              </w:rPr>
              <w:t>Irrigation reduced by 50%</w:t>
            </w:r>
          </w:p>
        </w:tc>
        <w:tc>
          <w:tcPr>
            <w:tcW w:w="1418" w:type="dxa"/>
            <w:shd w:val="clear" w:color="auto" w:fill="auto"/>
          </w:tcPr>
          <w:p w14:paraId="30D8B393" w14:textId="77777777" w:rsidR="002867B8" w:rsidRPr="003E5A30" w:rsidRDefault="002867B8" w:rsidP="00D63131">
            <w:pPr>
              <w:rPr>
                <w:sz w:val="18"/>
                <w:szCs w:val="18"/>
              </w:rPr>
            </w:pPr>
            <w:r w:rsidRPr="003E5A30">
              <w:rPr>
                <w:sz w:val="18"/>
                <w:szCs w:val="18"/>
              </w:rPr>
              <w:t>~3 months</w:t>
            </w:r>
          </w:p>
        </w:tc>
        <w:tc>
          <w:tcPr>
            <w:tcW w:w="1559" w:type="dxa"/>
            <w:shd w:val="clear" w:color="auto" w:fill="auto"/>
          </w:tcPr>
          <w:p w14:paraId="046DDA15" w14:textId="77777777" w:rsidR="002867B8" w:rsidRPr="003E5A30" w:rsidRDefault="002867B8" w:rsidP="00D63131">
            <w:pPr>
              <w:rPr>
                <w:sz w:val="18"/>
                <w:szCs w:val="18"/>
              </w:rPr>
            </w:pPr>
            <w:r w:rsidRPr="003E5A30">
              <w:rPr>
                <w:sz w:val="18"/>
                <w:szCs w:val="18"/>
              </w:rPr>
              <w:t>When fruits ripe</w:t>
            </w:r>
          </w:p>
        </w:tc>
        <w:tc>
          <w:tcPr>
            <w:tcW w:w="1417" w:type="dxa"/>
            <w:shd w:val="clear" w:color="auto" w:fill="auto"/>
          </w:tcPr>
          <w:p w14:paraId="05541CA4" w14:textId="77777777" w:rsidR="002867B8" w:rsidRPr="003E5A30" w:rsidRDefault="002867B8" w:rsidP="00D63131">
            <w:pPr>
              <w:rPr>
                <w:sz w:val="18"/>
                <w:szCs w:val="18"/>
              </w:rPr>
            </w:pPr>
            <w:r w:rsidRPr="003E5A30">
              <w:rPr>
                <w:sz w:val="18"/>
                <w:szCs w:val="18"/>
              </w:rPr>
              <w:t>Soil</w:t>
            </w:r>
          </w:p>
        </w:tc>
        <w:tc>
          <w:tcPr>
            <w:tcW w:w="1985" w:type="dxa"/>
            <w:shd w:val="clear" w:color="auto" w:fill="auto"/>
          </w:tcPr>
          <w:p w14:paraId="06DB7E39" w14:textId="77777777" w:rsidR="002867B8" w:rsidRPr="003E5A30" w:rsidRDefault="002867B8" w:rsidP="00D63131">
            <w:pPr>
              <w:rPr>
                <w:sz w:val="18"/>
                <w:szCs w:val="18"/>
              </w:rPr>
            </w:pPr>
            <w:r>
              <w:rPr>
                <w:sz w:val="18"/>
                <w:szCs w:val="18"/>
              </w:rPr>
              <w:t>S</w:t>
            </w:r>
            <w:r w:rsidRPr="003E5A30">
              <w:rPr>
                <w:sz w:val="18"/>
                <w:szCs w:val="18"/>
              </w:rPr>
              <w:t xml:space="preserve">ensitive: </w:t>
            </w:r>
            <w:r>
              <w:rPr>
                <w:sz w:val="18"/>
                <w:szCs w:val="18"/>
              </w:rPr>
              <w:t>+ + +</w:t>
            </w:r>
          </w:p>
          <w:p w14:paraId="2D85FE7D" w14:textId="77777777" w:rsidR="002867B8" w:rsidRPr="003E5A30" w:rsidRDefault="002867B8" w:rsidP="00D63131">
            <w:pPr>
              <w:rPr>
                <w:sz w:val="18"/>
                <w:szCs w:val="18"/>
              </w:rPr>
            </w:pPr>
            <w:r>
              <w:rPr>
                <w:sz w:val="18"/>
                <w:szCs w:val="18"/>
              </w:rPr>
              <w:t>T</w:t>
            </w:r>
            <w:r w:rsidRPr="003E5A30">
              <w:rPr>
                <w:sz w:val="18"/>
                <w:szCs w:val="18"/>
              </w:rPr>
              <w:t xml:space="preserve">olerant: </w:t>
            </w:r>
            <w:r>
              <w:rPr>
                <w:sz w:val="18"/>
                <w:szCs w:val="18"/>
              </w:rPr>
              <w:t>+ + + +</w:t>
            </w:r>
          </w:p>
        </w:tc>
        <w:tc>
          <w:tcPr>
            <w:tcW w:w="2268" w:type="dxa"/>
            <w:shd w:val="clear" w:color="auto" w:fill="auto"/>
          </w:tcPr>
          <w:p w14:paraId="0880DA94" w14:textId="77777777" w:rsidR="002867B8" w:rsidRPr="003E5A30" w:rsidRDefault="002867B8" w:rsidP="00D63131">
            <w:pPr>
              <w:rPr>
                <w:sz w:val="18"/>
                <w:szCs w:val="18"/>
              </w:rPr>
            </w:pPr>
            <w:r w:rsidRPr="003E5A30">
              <w:rPr>
                <w:sz w:val="18"/>
                <w:szCs w:val="18"/>
              </w:rPr>
              <w:t xml:space="preserve">Sensitive: </w:t>
            </w:r>
            <w:r>
              <w:rPr>
                <w:sz w:val="18"/>
                <w:szCs w:val="18"/>
              </w:rPr>
              <w:t>+ + + +</w:t>
            </w:r>
          </w:p>
          <w:p w14:paraId="524E1916" w14:textId="77777777" w:rsidR="002867B8" w:rsidRPr="003E5A30" w:rsidRDefault="002867B8" w:rsidP="00D63131">
            <w:pPr>
              <w:rPr>
                <w:sz w:val="18"/>
                <w:szCs w:val="18"/>
              </w:rPr>
            </w:pPr>
            <w:r>
              <w:rPr>
                <w:sz w:val="18"/>
                <w:szCs w:val="18"/>
              </w:rPr>
              <w:t>T</w:t>
            </w:r>
            <w:r w:rsidRPr="003E5A30">
              <w:rPr>
                <w:sz w:val="18"/>
                <w:szCs w:val="18"/>
              </w:rPr>
              <w:t xml:space="preserve">olerant: </w:t>
            </w:r>
            <w:r>
              <w:rPr>
                <w:sz w:val="18"/>
                <w:szCs w:val="18"/>
              </w:rPr>
              <w:t>+ + +</w:t>
            </w:r>
          </w:p>
        </w:tc>
      </w:tr>
      <w:tr w:rsidR="002867B8" w:rsidRPr="003E5A30" w14:paraId="486AC45C" w14:textId="77777777" w:rsidTr="0014185E">
        <w:tc>
          <w:tcPr>
            <w:tcW w:w="993" w:type="dxa"/>
            <w:vMerge/>
            <w:shd w:val="clear" w:color="auto" w:fill="auto"/>
          </w:tcPr>
          <w:p w14:paraId="2C417D56" w14:textId="77777777" w:rsidR="002867B8" w:rsidRPr="003E5A30" w:rsidRDefault="002867B8" w:rsidP="002867B8">
            <w:pPr>
              <w:rPr>
                <w:sz w:val="18"/>
                <w:szCs w:val="18"/>
              </w:rPr>
            </w:pPr>
          </w:p>
        </w:tc>
        <w:tc>
          <w:tcPr>
            <w:tcW w:w="1276" w:type="dxa"/>
            <w:shd w:val="clear" w:color="auto" w:fill="auto"/>
          </w:tcPr>
          <w:p w14:paraId="67720F9A" w14:textId="2C4B1828" w:rsidR="002867B8" w:rsidRPr="003E5A30" w:rsidRDefault="002867B8" w:rsidP="002867B8">
            <w:pPr>
              <w:rPr>
                <w:sz w:val="18"/>
                <w:szCs w:val="18"/>
              </w:rPr>
            </w:pPr>
            <w:r w:rsidRPr="003E5A30">
              <w:rPr>
                <w:sz w:val="18"/>
                <w:szCs w:val="18"/>
              </w:rPr>
              <w:t>Maize</w:t>
            </w:r>
          </w:p>
        </w:tc>
        <w:tc>
          <w:tcPr>
            <w:tcW w:w="1417" w:type="dxa"/>
            <w:shd w:val="clear" w:color="auto" w:fill="auto"/>
          </w:tcPr>
          <w:p w14:paraId="1DCD6C1A" w14:textId="57EA7BB0" w:rsidR="002867B8" w:rsidRPr="003E5A30" w:rsidRDefault="002867B8" w:rsidP="002867B8">
            <w:pPr>
              <w:rPr>
                <w:sz w:val="18"/>
                <w:szCs w:val="18"/>
              </w:rPr>
            </w:pPr>
            <w:r w:rsidRPr="003E5A30">
              <w:rPr>
                <w:sz w:val="18"/>
                <w:szCs w:val="18"/>
              </w:rPr>
              <w:fldChar w:fldCharType="begin" w:fldLock="1"/>
            </w:r>
            <w:r w:rsidRPr="003E5A30">
              <w:rPr>
                <w:sz w:val="18"/>
                <w:szCs w:val="18"/>
              </w:rPr>
              <w:instrText>ADDIN CSL_CITATION {"citationItems":[{"id":"ITEM-1","itemData":{"DOI":"10.1007/s12633-015-9372-x","ISSN":"18769918","abstract":"Silicon (Si) is a naturally occurring beneficial nutrient which modulates plant growth and development events and has been known to improve the crop tolerance to abiotic stresses. A pot experiment was conducted during 2011 at the Postgraduate Research Station (PARS), University of Agriculture Faisalabad, Pakistan. We evaluated growth of two maize hybrids P-33H25 and FH-810 under well watered and water deficit situations as affected by Si application. Silicon was added in soil @ 100 mg/kg. Plants were grown with two levels of soil water content viz. 100 % and 60 % of field capacity. Water deficiency in soil significantly reduces agro-morphological and physiological attributes of maize plants. In drought-stressed plants of hybrid P-33H25 and FH-810 silicon application significantly increased plant height (129.04 cm and 120.00 cm), stem diameter (1.23 cm and 1.22 cm), number of leaves (13.26 and 13.20), cob length (13.96 cm and 12.83 cm), number of grains/cob (235.05 and 215.35), 100 grain weight (19.65 g and 18.51 g), grain yield (46.18 g and 39.88 g) and biological yield (115.46 g and 102.34 g) along with improvement in photosynthetic rate and lowered transpiration rate, respectively. In conclusion, silicon application to drought stressed maize plants improved the growth and yield which could be attributed to improved photosynthetic rate and lowered transpiration.","author":[{"dropping-particle":"","family":"Amin","given":"Muhammad","non-dropping-particle":"","parse-names":false,"suffix":""},{"dropping-particle":"","family":"Ahmad","given":"Riaz","non-dropping-particle":"","parse-names":false,"suffix":""},{"dropping-particle":"","family":"Ali","given":"Anser","non-dropping-particle":"","parse-names":false,"suffix":""},{"dropping-particle":"","family":"Hussain","given":"Iqbal","non-dropping-particle":"","parse-names":false,"suffix":""},{"dropping-particle":"","family":"Mahmood","given":"Rashid","non-dropping-particle":"","parse-names":false,"suffix":""},{"dropping-particle":"","family":"Aslam","given":"Muhammad","non-dropping-particle":"","parse-names":false,"suffix":""},{"dropping-particle":"","family":"Lee","given":"Dong Jin","non-dropping-particle":"","parse-names":false,"suffix":""}],"container-title":"Silicon","id":"ITEM-1","issue":"2","issued":{"date-parts":[["2018"]]},"page":"177-183","title":"Influence of Silicon Fertilization on Maize Performance Under Limited Water Supply","type":"article-journal","volume":"10"},"uris":["http://www.mendeley.com/documents/?uuid=a4d13fa5-3db7-4518-a9d9-211668429d57"]}],"mendeley":{"formattedCitation":"(Amin et al., 2018)","manualFormatting":"Amin et al. (2018)","plainTextFormattedCitation":"(Amin et al., 2018)","previouslyFormattedCitation":"(Amin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min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6CB8DD29" w14:textId="599801E0" w:rsidR="002867B8" w:rsidRPr="003E5A30" w:rsidRDefault="002867B8" w:rsidP="002867B8">
            <w:pPr>
              <w:rPr>
                <w:sz w:val="18"/>
                <w:szCs w:val="18"/>
              </w:rPr>
            </w:pPr>
            <w:r w:rsidRPr="003E5A30">
              <w:rPr>
                <w:sz w:val="18"/>
                <w:szCs w:val="18"/>
              </w:rPr>
              <w:t>7</w:t>
            </w:r>
          </w:p>
        </w:tc>
        <w:tc>
          <w:tcPr>
            <w:tcW w:w="1842" w:type="dxa"/>
            <w:shd w:val="clear" w:color="auto" w:fill="auto"/>
          </w:tcPr>
          <w:p w14:paraId="0B09652F" w14:textId="378CE0A4" w:rsidR="002867B8" w:rsidRPr="003E5A30" w:rsidRDefault="002867B8" w:rsidP="002867B8">
            <w:pPr>
              <w:rPr>
                <w:sz w:val="18"/>
                <w:szCs w:val="18"/>
              </w:rPr>
            </w:pPr>
            <w:r>
              <w:rPr>
                <w:sz w:val="18"/>
                <w:szCs w:val="18"/>
              </w:rPr>
              <w:t xml:space="preserve">100 mg </w:t>
            </w:r>
            <w:r w:rsidRPr="003E5A30">
              <w:rPr>
                <w:sz w:val="18"/>
                <w:szCs w:val="18"/>
              </w:rPr>
              <w:t>kg</w:t>
            </w:r>
            <w:r>
              <w:rPr>
                <w:rFonts w:cstheme="minorHAnsi"/>
                <w:sz w:val="18"/>
                <w:szCs w:val="18"/>
                <w:vertAlign w:val="superscript"/>
              </w:rPr>
              <w:t>-1</w:t>
            </w:r>
            <w:r w:rsidRPr="003E5A30">
              <w:rPr>
                <w:sz w:val="18"/>
                <w:szCs w:val="18"/>
              </w:rPr>
              <w:t xml:space="preserve"> Ca silicate</w:t>
            </w:r>
          </w:p>
        </w:tc>
        <w:tc>
          <w:tcPr>
            <w:tcW w:w="1276" w:type="dxa"/>
            <w:shd w:val="clear" w:color="auto" w:fill="auto"/>
          </w:tcPr>
          <w:p w14:paraId="027B7626" w14:textId="3292CD7E" w:rsidR="002867B8" w:rsidRPr="003E5A30" w:rsidRDefault="002867B8" w:rsidP="002867B8">
            <w:pPr>
              <w:rPr>
                <w:sz w:val="18"/>
                <w:szCs w:val="18"/>
              </w:rPr>
            </w:pPr>
            <w:r w:rsidRPr="003E5A30">
              <w:rPr>
                <w:sz w:val="18"/>
                <w:szCs w:val="18"/>
              </w:rPr>
              <w:t xml:space="preserve">60 % </w:t>
            </w:r>
            <w:r>
              <w:rPr>
                <w:sz w:val="18"/>
                <w:szCs w:val="18"/>
              </w:rPr>
              <w:t>FC</w:t>
            </w:r>
          </w:p>
        </w:tc>
        <w:tc>
          <w:tcPr>
            <w:tcW w:w="1418" w:type="dxa"/>
            <w:shd w:val="clear" w:color="auto" w:fill="auto"/>
          </w:tcPr>
          <w:p w14:paraId="55703A83" w14:textId="44E2336A" w:rsidR="002867B8" w:rsidRPr="003E5A30" w:rsidRDefault="002867B8" w:rsidP="002867B8">
            <w:pPr>
              <w:rPr>
                <w:sz w:val="18"/>
                <w:szCs w:val="18"/>
              </w:rPr>
            </w:pPr>
            <w:r w:rsidRPr="003E5A30">
              <w:rPr>
                <w:sz w:val="18"/>
                <w:szCs w:val="18"/>
              </w:rPr>
              <w:t>3 weeks after germination until maturity</w:t>
            </w:r>
          </w:p>
        </w:tc>
        <w:tc>
          <w:tcPr>
            <w:tcW w:w="1559" w:type="dxa"/>
            <w:shd w:val="clear" w:color="auto" w:fill="auto"/>
          </w:tcPr>
          <w:p w14:paraId="4D81A1F6" w14:textId="34DB3EC7" w:rsidR="002867B8" w:rsidRPr="003E5A30" w:rsidRDefault="002867B8" w:rsidP="002867B8">
            <w:pPr>
              <w:rPr>
                <w:sz w:val="18"/>
                <w:szCs w:val="18"/>
              </w:rPr>
            </w:pPr>
            <w:r w:rsidRPr="003E5A30">
              <w:rPr>
                <w:sz w:val="18"/>
                <w:szCs w:val="18"/>
              </w:rPr>
              <w:t>Maturity</w:t>
            </w:r>
          </w:p>
        </w:tc>
        <w:tc>
          <w:tcPr>
            <w:tcW w:w="1417" w:type="dxa"/>
            <w:shd w:val="clear" w:color="auto" w:fill="auto"/>
          </w:tcPr>
          <w:p w14:paraId="012F3A34" w14:textId="5A0426E4" w:rsidR="002867B8" w:rsidRPr="003E5A30" w:rsidRDefault="002867B8" w:rsidP="002867B8">
            <w:pPr>
              <w:rPr>
                <w:sz w:val="18"/>
                <w:szCs w:val="18"/>
              </w:rPr>
            </w:pPr>
            <w:r w:rsidRPr="003E5A30">
              <w:rPr>
                <w:sz w:val="18"/>
                <w:szCs w:val="18"/>
              </w:rPr>
              <w:t>Soil</w:t>
            </w:r>
          </w:p>
        </w:tc>
        <w:tc>
          <w:tcPr>
            <w:tcW w:w="1985" w:type="dxa"/>
            <w:shd w:val="clear" w:color="auto" w:fill="auto"/>
          </w:tcPr>
          <w:p w14:paraId="0BD89C95" w14:textId="6C54E76B" w:rsidR="002867B8" w:rsidRDefault="002867B8" w:rsidP="002867B8">
            <w:pPr>
              <w:rPr>
                <w:sz w:val="18"/>
                <w:szCs w:val="18"/>
              </w:rPr>
            </w:pPr>
            <w:r w:rsidRPr="003E5A30">
              <w:rPr>
                <w:sz w:val="18"/>
                <w:szCs w:val="18"/>
              </w:rPr>
              <w:t xml:space="preserve">Both cultivars: </w:t>
            </w:r>
            <w:r>
              <w:rPr>
                <w:sz w:val="18"/>
                <w:szCs w:val="18"/>
              </w:rPr>
              <w:t>+ + +</w:t>
            </w:r>
            <w:r w:rsidRPr="003E5A30">
              <w:rPr>
                <w:sz w:val="18"/>
                <w:szCs w:val="18"/>
              </w:rPr>
              <w:t xml:space="preserve"> </w:t>
            </w:r>
          </w:p>
        </w:tc>
        <w:tc>
          <w:tcPr>
            <w:tcW w:w="2268" w:type="dxa"/>
            <w:shd w:val="clear" w:color="auto" w:fill="auto"/>
          </w:tcPr>
          <w:p w14:paraId="0FFBC2BF" w14:textId="4F2AFF4F" w:rsidR="002867B8" w:rsidRDefault="007A3F60" w:rsidP="007A3F60">
            <w:pPr>
              <w:rPr>
                <w:sz w:val="18"/>
                <w:szCs w:val="18"/>
              </w:rPr>
            </w:pPr>
            <w:r>
              <w:rPr>
                <w:sz w:val="18"/>
                <w:szCs w:val="18"/>
              </w:rPr>
              <w:t>45 and 70 days</w:t>
            </w:r>
            <w:r w:rsidR="002867B8" w:rsidRPr="003E5A30">
              <w:rPr>
                <w:sz w:val="18"/>
                <w:szCs w:val="18"/>
              </w:rPr>
              <w:t xml:space="preserve">: </w:t>
            </w:r>
            <w:r w:rsidR="002867B8">
              <w:rPr>
                <w:sz w:val="18"/>
                <w:szCs w:val="18"/>
              </w:rPr>
              <w:t>+ + +</w:t>
            </w:r>
          </w:p>
        </w:tc>
      </w:tr>
      <w:tr w:rsidR="002867B8" w:rsidRPr="003E5A30" w14:paraId="5497FA12" w14:textId="77777777" w:rsidTr="0014185E">
        <w:tc>
          <w:tcPr>
            <w:tcW w:w="993" w:type="dxa"/>
            <w:vMerge/>
            <w:shd w:val="clear" w:color="auto" w:fill="auto"/>
          </w:tcPr>
          <w:p w14:paraId="440CB206" w14:textId="77777777" w:rsidR="002867B8" w:rsidRPr="003E5A30" w:rsidRDefault="002867B8" w:rsidP="002867B8">
            <w:pPr>
              <w:rPr>
                <w:sz w:val="18"/>
                <w:szCs w:val="18"/>
              </w:rPr>
            </w:pPr>
          </w:p>
        </w:tc>
        <w:tc>
          <w:tcPr>
            <w:tcW w:w="1276" w:type="dxa"/>
            <w:shd w:val="clear" w:color="auto" w:fill="auto"/>
          </w:tcPr>
          <w:p w14:paraId="36167BA1" w14:textId="77777777" w:rsidR="002867B8" w:rsidRPr="003E5A30" w:rsidRDefault="002867B8" w:rsidP="002867B8">
            <w:pPr>
              <w:rPr>
                <w:sz w:val="18"/>
                <w:szCs w:val="18"/>
              </w:rPr>
            </w:pPr>
            <w:r w:rsidRPr="003E5A30">
              <w:rPr>
                <w:sz w:val="18"/>
                <w:szCs w:val="18"/>
              </w:rPr>
              <w:t>Strawberry</w:t>
            </w:r>
          </w:p>
        </w:tc>
        <w:tc>
          <w:tcPr>
            <w:tcW w:w="1417" w:type="dxa"/>
            <w:shd w:val="clear" w:color="auto" w:fill="auto"/>
          </w:tcPr>
          <w:p w14:paraId="17919519" w14:textId="77777777" w:rsidR="002867B8" w:rsidRPr="003E5A30" w:rsidRDefault="002867B8" w:rsidP="002867B8">
            <w:pPr>
              <w:rPr>
                <w:sz w:val="18"/>
                <w:szCs w:val="18"/>
              </w:rPr>
            </w:pPr>
            <w:r w:rsidRPr="003E5A30">
              <w:rPr>
                <w:sz w:val="18"/>
                <w:szCs w:val="18"/>
              </w:rPr>
              <w:fldChar w:fldCharType="begin" w:fldLock="1"/>
            </w:r>
            <w:r w:rsidRPr="003E5A30">
              <w:rPr>
                <w:sz w:val="18"/>
                <w:szCs w:val="18"/>
              </w:rPr>
              <w:instrText>ADDIN CSL_CITATION {"citationItems":[{"id":"ITEM-1","itemData":{"DOI":"10.1016/j.hpj.2018.09.004","ISBN":"8415683111","ISSN":"24680141","abstract":"Water stress is a major factor that limits agricultural crop production. Silicon (Si) is generally considered as a beneficial element for the growth of higher plants, especially for those grown under stressful environment. This study was conducted to examine the effects of Si on growth and development of strawberry (Fragaria × ananassa ‘Camarosa’) under water stress conditions. A factorial experiment, in a completely randomized design, was used to investigate the effects of three irrigation levels and four Si treatments consisting of 0, 5, 10, and 15 mmol·L −1 potassium silicate (K 2 SiO 3 ). The results showed that an increase in the levels of water stress caused a decrease in most of the quantitative characteristics such as specific leaf area, chlorophyll fluorescence, net photosynthesis rate, and stomata conductance; addition of Si significantly increased most of the mentioned factors; water stress increased electrolyte leakage, proline, and water use efficiency (WUE); Si treatment significantly decreased transpiration rate and improved chlorophyll content and WUE. Water stress stimulated mineral nutrient absorption whereas Si application decreased it under water stress. In conclusion, it was found that in most of the investigated factors, 10 mmol·L −1 potassium silicate had the best effect on growth and development of strawberry. Besides, Si application had beneficial effects on strawberry plants and the addition of it could alleviate water stress.","author":[{"dropping-particle":"","family":"Dehghanipoodeh","given":"Safoora","non-dropping-particle":"","parse-names":false,"suffix":""},{"dropping-particle":"","family":"Ghobadi","given":"Cyrus","non-dropping-particle":"","parse-names":false,"suffix":""},{"dropping-particle":"","family":"Baninasab","given":"Bahram","non-dropping-particle":"","parse-names":false,"suffix":""},{"dropping-particle":"","family":"Gheysari","given":"Mahdi","non-dropping-particle":"","parse-names":false,"suffix":""},{"dropping-particle":"","family":"Shiranibidabadi","given":"Siamak","non-dropping-particle":"","parse-names":false,"suffix":""}],"container-title":"Horticultural Plant Journal","id":"ITEM-1","issue":"6","issued":{"date-parts":[["2018","11"]]},"page":"226-232","publisher":"Elsevier B.V.","title":"Effect of Silicon on Growth and Development of Strawberry under Water Deficit Conditions","type":"article-journal","volume":"4"},"uris":["http://www.mendeley.com/documents/?uuid=bd8ce723-fc9b-4e2e-89cf-16bb148db214"]}],"mendeley":{"formattedCitation":"(Dehghanipoodeh et al., 2018)","manualFormatting":"Dehghanipoodeh et al. (2018)","plainTextFormattedCitation":"(Dehghanipoodeh et al., 2018)","previouslyFormattedCitation":"(Dehghanipoodeh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Dehghanipoodeh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4711B01B" w14:textId="77777777" w:rsidR="002867B8" w:rsidRPr="003E5A30" w:rsidRDefault="002867B8" w:rsidP="002867B8">
            <w:pPr>
              <w:rPr>
                <w:sz w:val="18"/>
                <w:szCs w:val="18"/>
              </w:rPr>
            </w:pPr>
            <w:r w:rsidRPr="003E5A30">
              <w:rPr>
                <w:sz w:val="18"/>
                <w:szCs w:val="18"/>
              </w:rPr>
              <w:t>4</w:t>
            </w:r>
          </w:p>
        </w:tc>
        <w:tc>
          <w:tcPr>
            <w:tcW w:w="1842" w:type="dxa"/>
            <w:shd w:val="clear" w:color="auto" w:fill="auto"/>
          </w:tcPr>
          <w:p w14:paraId="0C9DD55A" w14:textId="77777777" w:rsidR="002867B8" w:rsidRPr="003E5A30" w:rsidRDefault="002867B8" w:rsidP="002867B8">
            <w:pPr>
              <w:rPr>
                <w:sz w:val="18"/>
                <w:szCs w:val="18"/>
              </w:rPr>
            </w:pPr>
            <w:r w:rsidRPr="003E5A30">
              <w:rPr>
                <w:sz w:val="18"/>
                <w:szCs w:val="18"/>
              </w:rPr>
              <w:t>10 mM K silicate</w:t>
            </w:r>
          </w:p>
        </w:tc>
        <w:tc>
          <w:tcPr>
            <w:tcW w:w="1276" w:type="dxa"/>
            <w:shd w:val="clear" w:color="auto" w:fill="auto"/>
          </w:tcPr>
          <w:p w14:paraId="1E0E937F" w14:textId="77777777" w:rsidR="002867B8" w:rsidRPr="003E5A30" w:rsidRDefault="002867B8" w:rsidP="002867B8">
            <w:pPr>
              <w:rPr>
                <w:sz w:val="18"/>
                <w:szCs w:val="18"/>
              </w:rPr>
            </w:pPr>
            <w:r w:rsidRPr="003E5A30">
              <w:rPr>
                <w:sz w:val="18"/>
                <w:szCs w:val="18"/>
              </w:rPr>
              <w:t>0.75 soil moisture depletion</w:t>
            </w:r>
          </w:p>
        </w:tc>
        <w:tc>
          <w:tcPr>
            <w:tcW w:w="1418" w:type="dxa"/>
            <w:shd w:val="clear" w:color="auto" w:fill="auto"/>
          </w:tcPr>
          <w:p w14:paraId="303D32A6" w14:textId="77777777" w:rsidR="002867B8" w:rsidRPr="003E5A30" w:rsidRDefault="002867B8" w:rsidP="002867B8">
            <w:pPr>
              <w:rPr>
                <w:sz w:val="18"/>
                <w:szCs w:val="18"/>
              </w:rPr>
            </w:pPr>
            <w:r w:rsidRPr="003E5A30">
              <w:rPr>
                <w:sz w:val="18"/>
                <w:szCs w:val="18"/>
              </w:rPr>
              <w:t>3 months</w:t>
            </w:r>
          </w:p>
        </w:tc>
        <w:tc>
          <w:tcPr>
            <w:tcW w:w="1559" w:type="dxa"/>
            <w:shd w:val="clear" w:color="auto" w:fill="auto"/>
          </w:tcPr>
          <w:p w14:paraId="36CCD708" w14:textId="77777777" w:rsidR="002867B8" w:rsidRPr="003E5A30" w:rsidRDefault="002867B8" w:rsidP="002867B8">
            <w:pPr>
              <w:rPr>
                <w:sz w:val="18"/>
                <w:szCs w:val="18"/>
              </w:rPr>
            </w:pPr>
            <w:r w:rsidRPr="003E5A30">
              <w:rPr>
                <w:sz w:val="18"/>
                <w:szCs w:val="18"/>
              </w:rPr>
              <w:t>7 months</w:t>
            </w:r>
          </w:p>
        </w:tc>
        <w:tc>
          <w:tcPr>
            <w:tcW w:w="1417" w:type="dxa"/>
            <w:shd w:val="clear" w:color="auto" w:fill="auto"/>
          </w:tcPr>
          <w:p w14:paraId="6B6227BE" w14:textId="77777777" w:rsidR="002867B8" w:rsidRPr="003E5A30" w:rsidRDefault="002867B8" w:rsidP="002867B8">
            <w:pPr>
              <w:rPr>
                <w:sz w:val="18"/>
                <w:szCs w:val="18"/>
              </w:rPr>
            </w:pPr>
            <w:r w:rsidRPr="003E5A30">
              <w:rPr>
                <w:sz w:val="18"/>
                <w:szCs w:val="18"/>
              </w:rPr>
              <w:t>1:1:1 Soil:Peat:Perlite</w:t>
            </w:r>
          </w:p>
        </w:tc>
        <w:tc>
          <w:tcPr>
            <w:tcW w:w="1985" w:type="dxa"/>
            <w:shd w:val="clear" w:color="auto" w:fill="auto"/>
          </w:tcPr>
          <w:p w14:paraId="2F9B9C0F" w14:textId="77777777" w:rsidR="002867B8" w:rsidRPr="003E5A30" w:rsidRDefault="002867B8" w:rsidP="002867B8">
            <w:pPr>
              <w:rPr>
                <w:sz w:val="18"/>
                <w:szCs w:val="18"/>
              </w:rPr>
            </w:pPr>
            <w:r>
              <w:rPr>
                <w:sz w:val="18"/>
                <w:szCs w:val="18"/>
              </w:rPr>
              <w:t>+ + +</w:t>
            </w:r>
          </w:p>
        </w:tc>
        <w:tc>
          <w:tcPr>
            <w:tcW w:w="2268" w:type="dxa"/>
            <w:shd w:val="clear" w:color="auto" w:fill="auto"/>
          </w:tcPr>
          <w:p w14:paraId="7FBEC4FC" w14:textId="77777777" w:rsidR="002867B8" w:rsidRPr="003E5A30" w:rsidRDefault="002867B8" w:rsidP="002867B8">
            <w:pPr>
              <w:rPr>
                <w:sz w:val="18"/>
                <w:szCs w:val="18"/>
              </w:rPr>
            </w:pPr>
            <w:r>
              <w:rPr>
                <w:sz w:val="18"/>
                <w:szCs w:val="18"/>
              </w:rPr>
              <w:t>+ + + +</w:t>
            </w:r>
          </w:p>
        </w:tc>
      </w:tr>
      <w:tr w:rsidR="002867B8" w:rsidRPr="003E5A30" w14:paraId="0690984E" w14:textId="77777777" w:rsidTr="0014185E">
        <w:tc>
          <w:tcPr>
            <w:tcW w:w="993" w:type="dxa"/>
            <w:vMerge/>
            <w:shd w:val="clear" w:color="auto" w:fill="auto"/>
          </w:tcPr>
          <w:p w14:paraId="539EB074" w14:textId="77777777" w:rsidR="002867B8" w:rsidRPr="003E5A30" w:rsidRDefault="002867B8" w:rsidP="002867B8">
            <w:pPr>
              <w:rPr>
                <w:sz w:val="18"/>
                <w:szCs w:val="18"/>
              </w:rPr>
            </w:pPr>
          </w:p>
        </w:tc>
        <w:tc>
          <w:tcPr>
            <w:tcW w:w="1276" w:type="dxa"/>
            <w:shd w:val="clear" w:color="auto" w:fill="auto"/>
          </w:tcPr>
          <w:p w14:paraId="09E42730" w14:textId="0DE1CAEB" w:rsidR="002867B8" w:rsidRPr="003E5A30" w:rsidRDefault="002867B8" w:rsidP="002867B8">
            <w:pPr>
              <w:rPr>
                <w:sz w:val="18"/>
                <w:szCs w:val="18"/>
              </w:rPr>
            </w:pPr>
            <w:r w:rsidRPr="003E5A30">
              <w:rPr>
                <w:sz w:val="18"/>
                <w:szCs w:val="18"/>
              </w:rPr>
              <w:t>Strawberry</w:t>
            </w:r>
          </w:p>
        </w:tc>
        <w:tc>
          <w:tcPr>
            <w:tcW w:w="1417" w:type="dxa"/>
            <w:shd w:val="clear" w:color="auto" w:fill="auto"/>
          </w:tcPr>
          <w:p w14:paraId="10C01623" w14:textId="2A3252D8" w:rsidR="002867B8" w:rsidRPr="003E5A30" w:rsidRDefault="002867B8" w:rsidP="002867B8">
            <w:pPr>
              <w:rPr>
                <w:sz w:val="18"/>
                <w:szCs w:val="18"/>
              </w:rPr>
            </w:pPr>
            <w:r w:rsidRPr="003E5A30">
              <w:rPr>
                <w:sz w:val="18"/>
                <w:szCs w:val="18"/>
              </w:rPr>
              <w:fldChar w:fldCharType="begin" w:fldLock="1"/>
            </w:r>
            <w:r w:rsidRPr="003E5A30">
              <w:rPr>
                <w:sz w:val="18"/>
                <w:szCs w:val="18"/>
              </w:rPr>
              <w:instrText>ADDIN CSL_CITATION {"citationItems":[{"id":"ITEM-1","itemData":{"DOI":"10.3390/agronomy9010041","ISBN":"4971145923","ISSN":"2073-4395","abstract":"Silicon (Si) is a beneficial element that alleviates the effects of stress factors including drought (D). Strawberry is a Si-accumulator species sensitive to D; however, the function of Si in this species is obscure. This study was conducted to examine the effect of Si and inoculation with an arbuscular mycorrhizal fungus (AMF) on physiological and biochemical responses of strawberry plants under D. Plants were grown for six weeks in perlite and irrigated with a nutrient solution. The effect of Si (3 mmol L‒1), AMF (Rhizophagus clarus) and D (mild and severe D) was studied on growth, water relations, mycorrhization, antioxidative defense, osmolytes concentration, and micronutrients status. Si and AMF significantly enhanced plant biomass production by increasing photosynthesis rate, water content and use efficiency, antioxidant enzyme defense, and the nutritional status of particularly Zn. In contrast to the roots, osmotic adjustment did not contribute to the increase of leaf water content suggesting a different strategy of both Si and AMF for improving water status in the leaves and roots. Our results demonstrated a synergistic effect of AMF and Si on improving the growth of strawberry not only under D but also under control conditions.","author":[{"dropping-particle":"","family":"Moradtalab","given":"Narges","non-dropping-particle":"","parse-names":false,"suffix":""},{"dropping-particle":"","family":"Hajiboland","given":"Roghieh","non-dropping-particle":"","parse-names":false,"suffix":""},{"dropping-particle":"","family":"Aliasgharzad","given":"Nasser","non-dropping-particle":"","parse-names":false,"suffix":""},{"dropping-particle":"","family":"Hartmann","given":"Tobias E.","non-dropping-particle":"","parse-names":false,"suffix":""},{"dropping-particle":"","family":"Neumann","given":"Günter","non-dropping-particle":"","parse-names":false,"suffix":""}],"container-title":"Agronomy","id":"ITEM-1","issue":"1","issued":{"date-parts":[["2019","1","21"]]},"page":"41","title":"Silicon and the Association with an Arbuscular-Mycorrhizal Fungus (Rhizophagus clarus) Mitigate the Adverse Effects of Drought Stress on Strawberry","type":"article-journal","volume":"9"},"uris":["http://www.mendeley.com/documents/?uuid=1476ac9f-8d13-4e1b-82f9-baa447850e4b"]}],"mendeley":{"formattedCitation":"(Moradtalab et al., 2019)","manualFormatting":"Moradtalab et al. (2019)","plainTextFormattedCitation":"(Moradtalab et al., 2019)","previouslyFormattedCitation":"(Moradtalab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Moradtalab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341DEAF2" w14:textId="67A0E828" w:rsidR="002867B8" w:rsidRPr="003E5A30" w:rsidRDefault="002867B8" w:rsidP="002867B8">
            <w:pPr>
              <w:rPr>
                <w:sz w:val="18"/>
                <w:szCs w:val="18"/>
              </w:rPr>
            </w:pPr>
            <w:r w:rsidRPr="003E5A30">
              <w:rPr>
                <w:sz w:val="18"/>
                <w:szCs w:val="18"/>
              </w:rPr>
              <w:t>2</w:t>
            </w:r>
          </w:p>
        </w:tc>
        <w:tc>
          <w:tcPr>
            <w:tcW w:w="1842" w:type="dxa"/>
            <w:shd w:val="clear" w:color="auto" w:fill="auto"/>
          </w:tcPr>
          <w:p w14:paraId="7ACB2286" w14:textId="22F72F82" w:rsidR="002867B8" w:rsidRPr="003E5A30" w:rsidRDefault="002867B8" w:rsidP="002867B8">
            <w:pPr>
              <w:rPr>
                <w:sz w:val="18"/>
                <w:szCs w:val="18"/>
              </w:rPr>
            </w:pPr>
            <w:r w:rsidRPr="003E5A30">
              <w:rPr>
                <w:sz w:val="18"/>
                <w:szCs w:val="18"/>
              </w:rPr>
              <w:t>0.6 mM Na silicate</w:t>
            </w:r>
          </w:p>
        </w:tc>
        <w:tc>
          <w:tcPr>
            <w:tcW w:w="1276" w:type="dxa"/>
            <w:shd w:val="clear" w:color="auto" w:fill="auto"/>
          </w:tcPr>
          <w:p w14:paraId="5DF85C00" w14:textId="7FE6540E" w:rsidR="002867B8" w:rsidRPr="003E5A30" w:rsidRDefault="002867B8" w:rsidP="002867B8">
            <w:pPr>
              <w:rPr>
                <w:sz w:val="18"/>
                <w:szCs w:val="18"/>
              </w:rPr>
            </w:pPr>
            <w:r w:rsidRPr="003E5A30">
              <w:rPr>
                <w:sz w:val="18"/>
                <w:szCs w:val="18"/>
              </w:rPr>
              <w:t xml:space="preserve">35% </w:t>
            </w:r>
            <w:r>
              <w:rPr>
                <w:sz w:val="18"/>
                <w:szCs w:val="18"/>
              </w:rPr>
              <w:t>WHC</w:t>
            </w:r>
          </w:p>
        </w:tc>
        <w:tc>
          <w:tcPr>
            <w:tcW w:w="1418" w:type="dxa"/>
            <w:shd w:val="clear" w:color="auto" w:fill="auto"/>
          </w:tcPr>
          <w:p w14:paraId="1BEE4671" w14:textId="4233A861" w:rsidR="002867B8" w:rsidRPr="003E5A30" w:rsidRDefault="002867B8" w:rsidP="002867B8">
            <w:pPr>
              <w:rPr>
                <w:sz w:val="18"/>
                <w:szCs w:val="18"/>
              </w:rPr>
            </w:pPr>
            <w:r w:rsidRPr="003E5A30">
              <w:rPr>
                <w:sz w:val="18"/>
                <w:szCs w:val="18"/>
              </w:rPr>
              <w:t>4 weeks</w:t>
            </w:r>
          </w:p>
        </w:tc>
        <w:tc>
          <w:tcPr>
            <w:tcW w:w="1559" w:type="dxa"/>
            <w:shd w:val="clear" w:color="auto" w:fill="auto"/>
          </w:tcPr>
          <w:p w14:paraId="1F1119BF" w14:textId="52CF5E7D" w:rsidR="002867B8" w:rsidRPr="003E5A30" w:rsidRDefault="002867B8" w:rsidP="002867B8">
            <w:pPr>
              <w:rPr>
                <w:sz w:val="18"/>
                <w:szCs w:val="18"/>
              </w:rPr>
            </w:pPr>
            <w:r w:rsidRPr="003E5A30">
              <w:rPr>
                <w:sz w:val="18"/>
                <w:szCs w:val="18"/>
              </w:rPr>
              <w:t>6 weeks</w:t>
            </w:r>
          </w:p>
        </w:tc>
        <w:tc>
          <w:tcPr>
            <w:tcW w:w="1417" w:type="dxa"/>
            <w:shd w:val="clear" w:color="auto" w:fill="auto"/>
          </w:tcPr>
          <w:p w14:paraId="6E156CCE" w14:textId="7868C5A9" w:rsidR="002867B8" w:rsidRPr="003E5A30" w:rsidRDefault="002867B8" w:rsidP="002867B8">
            <w:pPr>
              <w:rPr>
                <w:sz w:val="18"/>
                <w:szCs w:val="18"/>
              </w:rPr>
            </w:pPr>
            <w:r w:rsidRPr="003E5A30">
              <w:rPr>
                <w:sz w:val="18"/>
                <w:szCs w:val="18"/>
              </w:rPr>
              <w:t>Hydroponics</w:t>
            </w:r>
          </w:p>
        </w:tc>
        <w:tc>
          <w:tcPr>
            <w:tcW w:w="1985" w:type="dxa"/>
            <w:shd w:val="clear" w:color="auto" w:fill="auto"/>
          </w:tcPr>
          <w:p w14:paraId="46FC126C" w14:textId="6673E5F2" w:rsidR="002867B8" w:rsidRDefault="002867B8" w:rsidP="002867B8">
            <w:pPr>
              <w:rPr>
                <w:sz w:val="18"/>
                <w:szCs w:val="18"/>
              </w:rPr>
            </w:pPr>
            <w:r>
              <w:rPr>
                <w:sz w:val="18"/>
                <w:szCs w:val="18"/>
              </w:rPr>
              <w:t>+ + +</w:t>
            </w:r>
          </w:p>
        </w:tc>
        <w:tc>
          <w:tcPr>
            <w:tcW w:w="2268" w:type="dxa"/>
            <w:shd w:val="clear" w:color="auto" w:fill="auto"/>
          </w:tcPr>
          <w:p w14:paraId="4F5B8F2D" w14:textId="07495101" w:rsidR="002867B8" w:rsidRDefault="002867B8" w:rsidP="002867B8">
            <w:pPr>
              <w:rPr>
                <w:sz w:val="18"/>
                <w:szCs w:val="18"/>
              </w:rPr>
            </w:pPr>
            <w:r>
              <w:rPr>
                <w:sz w:val="18"/>
                <w:szCs w:val="18"/>
              </w:rPr>
              <w:t>+ + +</w:t>
            </w:r>
          </w:p>
        </w:tc>
      </w:tr>
      <w:tr w:rsidR="002867B8" w:rsidRPr="003E5A30" w14:paraId="302B3396" w14:textId="77777777" w:rsidTr="0014185E">
        <w:tc>
          <w:tcPr>
            <w:tcW w:w="993" w:type="dxa"/>
            <w:vMerge/>
            <w:shd w:val="clear" w:color="auto" w:fill="auto"/>
          </w:tcPr>
          <w:p w14:paraId="65616E90" w14:textId="77777777" w:rsidR="002867B8" w:rsidRPr="003E5A30" w:rsidRDefault="002867B8" w:rsidP="002867B8">
            <w:pPr>
              <w:rPr>
                <w:sz w:val="18"/>
                <w:szCs w:val="18"/>
              </w:rPr>
            </w:pPr>
          </w:p>
        </w:tc>
        <w:tc>
          <w:tcPr>
            <w:tcW w:w="1276" w:type="dxa"/>
            <w:shd w:val="clear" w:color="auto" w:fill="auto"/>
          </w:tcPr>
          <w:p w14:paraId="65DB64F9" w14:textId="77777777" w:rsidR="002867B8" w:rsidRPr="003E5A30" w:rsidRDefault="002867B8" w:rsidP="002867B8">
            <w:pPr>
              <w:rPr>
                <w:sz w:val="18"/>
                <w:szCs w:val="18"/>
              </w:rPr>
            </w:pPr>
            <w:r w:rsidRPr="003E5A30">
              <w:rPr>
                <w:sz w:val="18"/>
                <w:szCs w:val="18"/>
              </w:rPr>
              <w:t>Rice</w:t>
            </w:r>
          </w:p>
        </w:tc>
        <w:tc>
          <w:tcPr>
            <w:tcW w:w="1417" w:type="dxa"/>
            <w:shd w:val="clear" w:color="auto" w:fill="auto"/>
          </w:tcPr>
          <w:p w14:paraId="2CBD9C6B" w14:textId="77777777" w:rsidR="002867B8" w:rsidRPr="003E5A30" w:rsidRDefault="002867B8" w:rsidP="002867B8">
            <w:pPr>
              <w:rPr>
                <w:sz w:val="18"/>
                <w:szCs w:val="18"/>
              </w:rPr>
            </w:pPr>
            <w:r w:rsidRPr="003E5A30">
              <w:rPr>
                <w:sz w:val="18"/>
                <w:szCs w:val="18"/>
              </w:rPr>
              <w:fldChar w:fldCharType="begin" w:fldLock="1"/>
            </w:r>
            <w:r w:rsidRPr="003E5A30">
              <w:rPr>
                <w:sz w:val="18"/>
                <w:szCs w:val="18"/>
              </w:rPr>
              <w:instrText>ADDIN CSL_CITATION {"citationItems":[{"id":"ITEM-1","itemData":{"DOI":"10.1111/jac.12327","ISSN":"1439037X","abstract":"Silicon has been reported to reduce drought stress on many crops, but limited studies have evaluated this effect with rice using calcium silicate slag from the phosphorus fertilizer industry as a source of Si. A greenhouse study was performed to address this issue. Four slag rates (0, 1,000, 2,000 and 4,000 mg/kg) and two application methods (surface application and incorporation) were evaluated under two moisture regimes (flood and 50% field capacity) for drought stress mitigation in a mineral soil that is typical for rice production. Slag application significantly elevated plant-available Si in the soil and Si accumulation in plant tissues, and tended to improve rice shoot and root biomass relative to the untreated control under both flooding and drought stress. Increased carbon isotope discrimination (</w:instrText>
            </w:r>
            <w:r w:rsidRPr="003E5A30">
              <w:rPr>
                <w:rFonts w:ascii="Cambria Math" w:hAnsi="Cambria Math" w:cs="Cambria Math"/>
                <w:sz w:val="18"/>
                <w:szCs w:val="18"/>
              </w:rPr>
              <w:instrText>△</w:instrText>
            </w:r>
            <w:r w:rsidRPr="003E5A30">
              <w:rPr>
                <w:sz w:val="18"/>
                <w:szCs w:val="18"/>
              </w:rPr>
              <w:instrText>13C) and decreased proline in rice leaves subjected to drought stress indicate that this slag may reduce drought stress in rice, which was supported by restoration of foliage density, transpiration, photosynthesis rate and sugar accumulation to at or near flooded levels following the highest slag application. This study supports the usage of calcium silicate slag in rice production as it could improve Si availability and reduce drought stress.","author":[{"dropping-particle":"","family":"Yang","given":"Rui","non-dropping-particle":"","parse-names":false,"suffix":""},{"dropping-particle":"","family":"Howe","given":"Julie A.","non-dropping-particle":"","parse-names":false,"suffix":""},{"dropping-particle":"","family":"Golden","given":"Bobby R.","non-dropping-particle":"","parse-names":false,"suffix":""}],"container-title":"Journal of Agronomy and Crop Science","id":"ITEM-1","issue":"4","issued":{"date-parts":[["2019"]]},"page":"353-361","title":"Calcium silicate slag reduces drought stress in rice (Oryza sativa L.)","type":"article-journal","volume":"205"},"uris":["http://www.mendeley.com/documents/?uuid=62dbf049-a273-4311-93c4-fac01263c7cc"]}],"mendeley":{"formattedCitation":"(Yang et al., 2019)","manualFormatting":"Yang et al. (2019)","plainTextFormattedCitation":"(Yang et al., 2019)","previouslyFormattedCitation":"(Yang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Yang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0126874C" w14:textId="77777777" w:rsidR="002867B8" w:rsidRPr="003E5A30" w:rsidRDefault="002867B8" w:rsidP="002867B8">
            <w:pPr>
              <w:rPr>
                <w:sz w:val="18"/>
                <w:szCs w:val="18"/>
              </w:rPr>
            </w:pPr>
            <w:r w:rsidRPr="003E5A30">
              <w:rPr>
                <w:sz w:val="18"/>
                <w:szCs w:val="18"/>
              </w:rPr>
              <w:t>1</w:t>
            </w:r>
          </w:p>
        </w:tc>
        <w:tc>
          <w:tcPr>
            <w:tcW w:w="1842" w:type="dxa"/>
            <w:shd w:val="clear" w:color="auto" w:fill="auto"/>
          </w:tcPr>
          <w:p w14:paraId="3E211A98" w14:textId="77777777" w:rsidR="002867B8" w:rsidRPr="003E5A30" w:rsidRDefault="002867B8" w:rsidP="002867B8">
            <w:pPr>
              <w:rPr>
                <w:sz w:val="18"/>
                <w:szCs w:val="18"/>
              </w:rPr>
            </w:pPr>
            <w:r>
              <w:rPr>
                <w:sz w:val="18"/>
                <w:szCs w:val="18"/>
              </w:rPr>
              <w:t xml:space="preserve">4000 mg </w:t>
            </w:r>
            <w:r w:rsidRPr="003E5A30">
              <w:rPr>
                <w:sz w:val="18"/>
                <w:szCs w:val="18"/>
              </w:rPr>
              <w:t>kg</w:t>
            </w:r>
            <w:r>
              <w:rPr>
                <w:rFonts w:cstheme="minorHAnsi"/>
                <w:sz w:val="18"/>
                <w:szCs w:val="18"/>
                <w:vertAlign w:val="superscript"/>
              </w:rPr>
              <w:t>-1</w:t>
            </w:r>
            <w:r w:rsidRPr="003E5A30">
              <w:rPr>
                <w:sz w:val="18"/>
                <w:szCs w:val="18"/>
              </w:rPr>
              <w:t xml:space="preserve"> Ca silicate slag</w:t>
            </w:r>
          </w:p>
        </w:tc>
        <w:tc>
          <w:tcPr>
            <w:tcW w:w="1276" w:type="dxa"/>
            <w:shd w:val="clear" w:color="auto" w:fill="auto"/>
          </w:tcPr>
          <w:p w14:paraId="1706049A" w14:textId="77777777" w:rsidR="002867B8" w:rsidRPr="003E5A30" w:rsidRDefault="002867B8" w:rsidP="002867B8">
            <w:pPr>
              <w:rPr>
                <w:sz w:val="18"/>
                <w:szCs w:val="18"/>
              </w:rPr>
            </w:pPr>
            <w:r w:rsidRPr="003E5A30">
              <w:rPr>
                <w:sz w:val="18"/>
                <w:szCs w:val="18"/>
              </w:rPr>
              <w:t xml:space="preserve">50% </w:t>
            </w:r>
            <w:r>
              <w:rPr>
                <w:sz w:val="18"/>
                <w:szCs w:val="18"/>
              </w:rPr>
              <w:t>FC</w:t>
            </w:r>
          </w:p>
        </w:tc>
        <w:tc>
          <w:tcPr>
            <w:tcW w:w="1418" w:type="dxa"/>
            <w:shd w:val="clear" w:color="auto" w:fill="auto"/>
          </w:tcPr>
          <w:p w14:paraId="5CEB3C8B" w14:textId="77777777" w:rsidR="002867B8" w:rsidRPr="003E5A30" w:rsidRDefault="002867B8" w:rsidP="002867B8">
            <w:pPr>
              <w:rPr>
                <w:sz w:val="18"/>
                <w:szCs w:val="18"/>
              </w:rPr>
            </w:pPr>
            <w:r w:rsidRPr="003E5A30">
              <w:rPr>
                <w:sz w:val="18"/>
                <w:szCs w:val="18"/>
              </w:rPr>
              <w:t>28 days</w:t>
            </w:r>
          </w:p>
        </w:tc>
        <w:tc>
          <w:tcPr>
            <w:tcW w:w="1559" w:type="dxa"/>
            <w:shd w:val="clear" w:color="auto" w:fill="auto"/>
          </w:tcPr>
          <w:p w14:paraId="477E8DF7" w14:textId="77777777" w:rsidR="002867B8" w:rsidRPr="003E5A30" w:rsidRDefault="002867B8" w:rsidP="002867B8">
            <w:pPr>
              <w:rPr>
                <w:sz w:val="18"/>
                <w:szCs w:val="18"/>
              </w:rPr>
            </w:pPr>
            <w:r w:rsidRPr="003E5A30">
              <w:rPr>
                <w:sz w:val="18"/>
                <w:szCs w:val="18"/>
              </w:rPr>
              <w:t xml:space="preserve">56 days </w:t>
            </w:r>
          </w:p>
        </w:tc>
        <w:tc>
          <w:tcPr>
            <w:tcW w:w="1417" w:type="dxa"/>
            <w:shd w:val="clear" w:color="auto" w:fill="auto"/>
          </w:tcPr>
          <w:p w14:paraId="5D192507" w14:textId="77777777" w:rsidR="002867B8" w:rsidRPr="003E5A30" w:rsidRDefault="002867B8" w:rsidP="002867B8">
            <w:pPr>
              <w:rPr>
                <w:sz w:val="18"/>
                <w:szCs w:val="18"/>
              </w:rPr>
            </w:pPr>
            <w:r w:rsidRPr="003E5A30">
              <w:rPr>
                <w:sz w:val="18"/>
                <w:szCs w:val="18"/>
              </w:rPr>
              <w:t>Soil</w:t>
            </w:r>
          </w:p>
        </w:tc>
        <w:tc>
          <w:tcPr>
            <w:tcW w:w="1985" w:type="dxa"/>
            <w:shd w:val="clear" w:color="auto" w:fill="auto"/>
          </w:tcPr>
          <w:p w14:paraId="28AE77C1" w14:textId="77777777" w:rsidR="002867B8" w:rsidRPr="003E5A30" w:rsidRDefault="002867B8" w:rsidP="002867B8">
            <w:pPr>
              <w:rPr>
                <w:sz w:val="18"/>
                <w:szCs w:val="18"/>
              </w:rPr>
            </w:pPr>
            <w:r>
              <w:rPr>
                <w:sz w:val="18"/>
                <w:szCs w:val="18"/>
              </w:rPr>
              <w:t>+ +</w:t>
            </w:r>
          </w:p>
        </w:tc>
        <w:tc>
          <w:tcPr>
            <w:tcW w:w="2268" w:type="dxa"/>
            <w:shd w:val="clear" w:color="auto" w:fill="auto"/>
          </w:tcPr>
          <w:p w14:paraId="4834E468" w14:textId="77777777" w:rsidR="002867B8" w:rsidRPr="003E5A30" w:rsidRDefault="002867B8" w:rsidP="002867B8">
            <w:pPr>
              <w:rPr>
                <w:sz w:val="18"/>
                <w:szCs w:val="18"/>
              </w:rPr>
            </w:pPr>
            <w:r>
              <w:rPr>
                <w:sz w:val="18"/>
                <w:szCs w:val="18"/>
              </w:rPr>
              <w:t>+ + +</w:t>
            </w:r>
          </w:p>
        </w:tc>
      </w:tr>
      <w:tr w:rsidR="00262956" w:rsidRPr="003E5A30" w14:paraId="462260FD" w14:textId="77777777" w:rsidTr="0014185E">
        <w:tc>
          <w:tcPr>
            <w:tcW w:w="993" w:type="dxa"/>
            <w:vMerge w:val="restart"/>
            <w:shd w:val="clear" w:color="auto" w:fill="auto"/>
          </w:tcPr>
          <w:p w14:paraId="3430AE09" w14:textId="77777777" w:rsidR="00262956" w:rsidRPr="003E5A30" w:rsidRDefault="00262956" w:rsidP="00D63131">
            <w:pPr>
              <w:rPr>
                <w:sz w:val="18"/>
                <w:szCs w:val="18"/>
              </w:rPr>
            </w:pPr>
            <w:r w:rsidRPr="003E5A30">
              <w:rPr>
                <w:sz w:val="18"/>
                <w:szCs w:val="18"/>
              </w:rPr>
              <w:t>Chlorophyll content</w:t>
            </w:r>
          </w:p>
        </w:tc>
        <w:tc>
          <w:tcPr>
            <w:tcW w:w="1276" w:type="dxa"/>
            <w:shd w:val="clear" w:color="auto" w:fill="auto"/>
          </w:tcPr>
          <w:p w14:paraId="4A9162D0" w14:textId="77777777" w:rsidR="00262956" w:rsidRPr="003E5A30" w:rsidRDefault="00262956" w:rsidP="00D63131">
            <w:pPr>
              <w:rPr>
                <w:sz w:val="18"/>
                <w:szCs w:val="18"/>
              </w:rPr>
            </w:pPr>
            <w:r w:rsidRPr="003E5A30">
              <w:rPr>
                <w:sz w:val="18"/>
                <w:szCs w:val="18"/>
              </w:rPr>
              <w:t>Wheat</w:t>
            </w:r>
          </w:p>
        </w:tc>
        <w:tc>
          <w:tcPr>
            <w:tcW w:w="1417" w:type="dxa"/>
            <w:shd w:val="clear" w:color="auto" w:fill="auto"/>
          </w:tcPr>
          <w:p w14:paraId="4688B3B5" w14:textId="77777777" w:rsidR="00262956" w:rsidRPr="003E5A30" w:rsidRDefault="00262956" w:rsidP="00D63131">
            <w:pPr>
              <w:rPr>
                <w:sz w:val="18"/>
                <w:szCs w:val="18"/>
              </w:rPr>
            </w:pPr>
            <w:r w:rsidRPr="003E5A30">
              <w:rPr>
                <w:sz w:val="18"/>
                <w:szCs w:val="18"/>
              </w:rPr>
              <w:fldChar w:fldCharType="begin" w:fldLock="1"/>
            </w:r>
            <w:r w:rsidRPr="003E5A30">
              <w:rPr>
                <w:sz w:val="18"/>
                <w:szCs w:val="18"/>
              </w:rPr>
              <w:instrText>ADDIN CSL_CITATION {"citationItems":[{"id":"ITEM-1","itemData":{"DOI":"10.1007/s00344-015-9500-2","ISBN":"0990212106","ISSN":"14358107","author":[{"dropping-particle":"","family":"Ma","given":"Dongyun","non-dropping-particle":"","parse-names":false,"suffix":""},{"dropping-particle":"","family":"Sun","given":"Dexiang","non-dropping-particle":"","parse-names":false,"suffix":""},{"dropping-particle":"","family":"Wang","given":"Chenyang","non-dropping-particle":"","parse-names":false,"suffix":""},{"dropping-particle":"","family":"Qin","given":"Haixia","non-dropping-particle":"","parse-names":false,"suffix":""},{"dropping-particle":"","family":"Ding","given":"Huina","non-dropping-particle":"","parse-names":false,"suffix":""},{"dropping-particle":"","family":"Li","given":"Yaoguang","non-dropping-particle":"","parse-names":false,"suffix":""},{"dropping-particle":"","family":"Guo","given":"Tiancai","non-dropping-particle":"","parse-names":false,"suffix":""}],"container-title":"Journal of Plant Growth Regulation","id":"ITEM-1","issue":"1","issued":{"date-parts":[["2016"]]},"page":"1-10","publisher":"Springer US","title":"Silicon Application Alleviates Drought Stress in Wheat Through Transcriptional Regulation of Multiple Antioxidant Defense Pathways","type":"article-journal","volume":"35"},"uris":["http://www.mendeley.com/documents/?uuid=ef8674fe-1f83-45d6-95ea-a8655a9463cb"]}],"mendeley":{"formattedCitation":"(Ma et al., 2016)","manualFormatting":"Ma et al. (2016)","plainTextFormattedCitation":"(Ma et al., 2016)","previouslyFormattedCitation":"(Ma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Ma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0563010C" w14:textId="77777777" w:rsidR="00262956" w:rsidRPr="003E5A30" w:rsidRDefault="00262956" w:rsidP="00D63131">
            <w:pPr>
              <w:rPr>
                <w:sz w:val="18"/>
                <w:szCs w:val="18"/>
              </w:rPr>
            </w:pPr>
            <w:r w:rsidRPr="003E5A30">
              <w:rPr>
                <w:sz w:val="18"/>
                <w:szCs w:val="18"/>
              </w:rPr>
              <w:t>36</w:t>
            </w:r>
          </w:p>
        </w:tc>
        <w:tc>
          <w:tcPr>
            <w:tcW w:w="1842" w:type="dxa"/>
            <w:shd w:val="clear" w:color="auto" w:fill="auto"/>
          </w:tcPr>
          <w:p w14:paraId="422BD81D" w14:textId="77777777" w:rsidR="00262956" w:rsidRPr="003E5A30" w:rsidRDefault="00262956" w:rsidP="00D63131">
            <w:pPr>
              <w:rPr>
                <w:sz w:val="18"/>
                <w:szCs w:val="18"/>
              </w:rPr>
            </w:pPr>
            <w:r>
              <w:rPr>
                <w:sz w:val="18"/>
                <w:szCs w:val="18"/>
              </w:rPr>
              <w:t>2</w:t>
            </w:r>
            <w:r w:rsidRPr="003E5A30">
              <w:rPr>
                <w:sz w:val="18"/>
                <w:szCs w:val="18"/>
              </w:rPr>
              <w:t>04 mg kg</w:t>
            </w:r>
            <w:r w:rsidRPr="008A7E43">
              <w:rPr>
                <w:sz w:val="18"/>
                <w:szCs w:val="18"/>
                <w:vertAlign w:val="superscript"/>
              </w:rPr>
              <w:t>-1</w:t>
            </w:r>
            <w:r>
              <w:rPr>
                <w:sz w:val="18"/>
                <w:szCs w:val="18"/>
              </w:rPr>
              <w:t xml:space="preserve"> Na silicate</w:t>
            </w:r>
          </w:p>
        </w:tc>
        <w:tc>
          <w:tcPr>
            <w:tcW w:w="1276" w:type="dxa"/>
            <w:shd w:val="clear" w:color="auto" w:fill="auto"/>
          </w:tcPr>
          <w:p w14:paraId="270EB790" w14:textId="77777777" w:rsidR="00262956" w:rsidRPr="003E5A30" w:rsidRDefault="00262956" w:rsidP="00D63131">
            <w:pPr>
              <w:rPr>
                <w:sz w:val="18"/>
                <w:szCs w:val="18"/>
              </w:rPr>
            </w:pPr>
            <w:r w:rsidRPr="003E5A30">
              <w:rPr>
                <w:sz w:val="18"/>
                <w:szCs w:val="18"/>
              </w:rPr>
              <w:t>55% RWC</w:t>
            </w:r>
          </w:p>
        </w:tc>
        <w:tc>
          <w:tcPr>
            <w:tcW w:w="1418" w:type="dxa"/>
            <w:shd w:val="clear" w:color="auto" w:fill="auto"/>
          </w:tcPr>
          <w:p w14:paraId="7AA4DFC8" w14:textId="77777777" w:rsidR="00262956" w:rsidRPr="003E5A30" w:rsidRDefault="00262956" w:rsidP="00D63131">
            <w:pPr>
              <w:rPr>
                <w:sz w:val="18"/>
                <w:szCs w:val="18"/>
              </w:rPr>
            </w:pPr>
            <w:r w:rsidRPr="003E5A30">
              <w:rPr>
                <w:sz w:val="18"/>
                <w:szCs w:val="18"/>
              </w:rPr>
              <w:t>10 and 20 days</w:t>
            </w:r>
          </w:p>
        </w:tc>
        <w:tc>
          <w:tcPr>
            <w:tcW w:w="1559" w:type="dxa"/>
            <w:shd w:val="clear" w:color="auto" w:fill="auto"/>
          </w:tcPr>
          <w:p w14:paraId="2229FF02" w14:textId="77777777" w:rsidR="00262956" w:rsidRPr="003E5A30" w:rsidRDefault="00262956" w:rsidP="00D63131">
            <w:pPr>
              <w:rPr>
                <w:sz w:val="18"/>
                <w:szCs w:val="18"/>
              </w:rPr>
            </w:pPr>
            <w:r w:rsidRPr="003E5A30">
              <w:rPr>
                <w:sz w:val="18"/>
                <w:szCs w:val="18"/>
              </w:rPr>
              <w:t>10 and 20 days after heading</w:t>
            </w:r>
          </w:p>
        </w:tc>
        <w:tc>
          <w:tcPr>
            <w:tcW w:w="1417" w:type="dxa"/>
            <w:shd w:val="clear" w:color="auto" w:fill="auto"/>
          </w:tcPr>
          <w:p w14:paraId="4028B33D" w14:textId="77777777" w:rsidR="00262956" w:rsidRPr="003E5A30" w:rsidRDefault="00262956" w:rsidP="00D63131">
            <w:pPr>
              <w:rPr>
                <w:sz w:val="18"/>
                <w:szCs w:val="18"/>
              </w:rPr>
            </w:pPr>
            <w:r w:rsidRPr="003E5A30">
              <w:rPr>
                <w:sz w:val="18"/>
                <w:szCs w:val="18"/>
              </w:rPr>
              <w:t>Soil</w:t>
            </w:r>
          </w:p>
        </w:tc>
        <w:tc>
          <w:tcPr>
            <w:tcW w:w="1985" w:type="dxa"/>
            <w:shd w:val="clear" w:color="auto" w:fill="auto"/>
          </w:tcPr>
          <w:p w14:paraId="7470F7E2" w14:textId="77777777" w:rsidR="00262956" w:rsidRPr="003E5A30" w:rsidRDefault="00262956" w:rsidP="00D63131">
            <w:pPr>
              <w:rPr>
                <w:sz w:val="18"/>
                <w:szCs w:val="18"/>
              </w:rPr>
            </w:pPr>
            <w:r w:rsidRPr="003E5A30">
              <w:rPr>
                <w:sz w:val="18"/>
                <w:szCs w:val="18"/>
              </w:rPr>
              <w:t>Unknown</w:t>
            </w:r>
          </w:p>
        </w:tc>
        <w:tc>
          <w:tcPr>
            <w:tcW w:w="2268" w:type="dxa"/>
            <w:shd w:val="clear" w:color="auto" w:fill="auto"/>
          </w:tcPr>
          <w:p w14:paraId="2CE2994E" w14:textId="77777777" w:rsidR="00262956" w:rsidRPr="003E5A30" w:rsidRDefault="00262956" w:rsidP="00D63131">
            <w:pPr>
              <w:rPr>
                <w:sz w:val="18"/>
                <w:szCs w:val="18"/>
              </w:rPr>
            </w:pPr>
            <w:r w:rsidRPr="003E5A30">
              <w:rPr>
                <w:sz w:val="18"/>
                <w:szCs w:val="18"/>
              </w:rPr>
              <w:t xml:space="preserve">10 d: </w:t>
            </w:r>
            <w:r>
              <w:rPr>
                <w:sz w:val="18"/>
                <w:szCs w:val="18"/>
              </w:rPr>
              <w:t>+ + +</w:t>
            </w:r>
          </w:p>
          <w:p w14:paraId="0C201716" w14:textId="77777777" w:rsidR="00262956" w:rsidRPr="003E5A30" w:rsidRDefault="00262956" w:rsidP="00D63131">
            <w:pPr>
              <w:rPr>
                <w:sz w:val="18"/>
                <w:szCs w:val="18"/>
              </w:rPr>
            </w:pPr>
            <w:r w:rsidRPr="003E5A30">
              <w:rPr>
                <w:sz w:val="18"/>
                <w:szCs w:val="18"/>
              </w:rPr>
              <w:t>20 d:</w:t>
            </w:r>
            <w:r>
              <w:rPr>
                <w:sz w:val="18"/>
                <w:szCs w:val="18"/>
              </w:rPr>
              <w:t xml:space="preserve"> + + + </w:t>
            </w:r>
          </w:p>
        </w:tc>
      </w:tr>
      <w:tr w:rsidR="00262956" w:rsidRPr="003E5A30" w14:paraId="26F1D122" w14:textId="77777777" w:rsidTr="0014185E">
        <w:tc>
          <w:tcPr>
            <w:tcW w:w="993" w:type="dxa"/>
            <w:vMerge/>
            <w:shd w:val="clear" w:color="auto" w:fill="auto"/>
          </w:tcPr>
          <w:p w14:paraId="2FEF9404" w14:textId="77777777" w:rsidR="00262956" w:rsidRPr="003E5A30" w:rsidRDefault="00262956" w:rsidP="00D63131">
            <w:pPr>
              <w:rPr>
                <w:sz w:val="18"/>
                <w:szCs w:val="18"/>
              </w:rPr>
            </w:pPr>
          </w:p>
        </w:tc>
        <w:tc>
          <w:tcPr>
            <w:tcW w:w="1276" w:type="dxa"/>
            <w:shd w:val="clear" w:color="auto" w:fill="auto"/>
          </w:tcPr>
          <w:p w14:paraId="150E2995" w14:textId="77777777" w:rsidR="00262956" w:rsidRPr="003E5A30" w:rsidRDefault="00262956" w:rsidP="00D63131">
            <w:pPr>
              <w:rPr>
                <w:sz w:val="18"/>
                <w:szCs w:val="18"/>
              </w:rPr>
            </w:pPr>
            <w:r w:rsidRPr="003E5A30">
              <w:rPr>
                <w:sz w:val="18"/>
                <w:szCs w:val="18"/>
              </w:rPr>
              <w:t>Tomato</w:t>
            </w:r>
          </w:p>
        </w:tc>
        <w:tc>
          <w:tcPr>
            <w:tcW w:w="1417" w:type="dxa"/>
            <w:shd w:val="clear" w:color="auto" w:fill="auto"/>
          </w:tcPr>
          <w:p w14:paraId="5B5E0195" w14:textId="77777777" w:rsidR="00262956" w:rsidRPr="003E5A30" w:rsidRDefault="00262956" w:rsidP="00D63131">
            <w:pPr>
              <w:rPr>
                <w:sz w:val="18"/>
                <w:szCs w:val="18"/>
              </w:rPr>
            </w:pPr>
            <w:r w:rsidRPr="003E5A30">
              <w:rPr>
                <w:sz w:val="18"/>
                <w:szCs w:val="18"/>
              </w:rPr>
              <w:fldChar w:fldCharType="begin" w:fldLock="1"/>
            </w:r>
            <w:r w:rsidRPr="003E5A30">
              <w:rPr>
                <w:sz w:val="18"/>
                <w:szCs w:val="18"/>
              </w:rPr>
              <w:instrText>ADDIN CSL_CITATION {"citationItems":[{"id":"ITEM-1","itemData":{"DOI":"10.1016/j.scienta.2015.07.037","ISSN":"03044238","abstract":"The impact of silicon (Si) on chlorophyll fluorescence, antioxidant enzymes and the ultrastructure of chloroplasts of drought-stressed tomato (. Solanum lycopersicum L.) was investigated. Si reduced the accumulation of reactive oxygen species (ROS) and malondialdehyde (MDA) in chloroplasts. Si-induced improvement of absorbed light allocation in leaves reduced the risk of ROS generation. Drought stress increased the relative deviation from full balance between the two photosystems (. β/. α-. 1) and PSII excitation pressure (1. -. qP). Application of Si restrained chlorophyll degradation and increased optimal photosynthetic efficiency of PSII (Fv/Fm) and the electron transport rate (ETR), which contributed to improvement of the net photosynthetic rate (Pn), (. β/. α-. 1) and (1. -. qP). On the other hand, Si-mediated enzymatic systems contributed to ROS elimination. The dual nature of ROS was detected during 12 days of drought stress. While Si played an important role in suppressing the decline of the activities of ROS scavenging enzymes in chloroplast, such as superoxidase dismutase (SOD) and enzymes in the ascorbate-glutathione pathway. Therefore, Si protected the structure of the chloroplast from severe oxidative damage, such as the distortion of the grana lamellae and stroma lamellae. This study suggested that Si might be involved in metabolic or physiological activities in Si nonaccumulating plants under drought stress.","author":[{"dropping-particle":"","family":"Cao","given":"Bi Li","non-dropping-particle":"","parse-names":false,"suffix":""},{"dropping-particle":"","family":"Ma","given":"Qiang","non-dropping-particle":"","parse-names":false,"suffix":""},{"dropping-particle":"","family":"Zhao","given":"Qiang","non-dropping-particle":"","parse-names":false,"suffix":""},{"dropping-particle":"","family":"Wang","given":"Lei","non-dropping-particle":"","parse-names":false,"suffix":""},{"dropping-particle":"","family":"Xu","given":"Kun","non-dropping-particle":"","parse-names":false,"suffix":""}],"container-title":"Scientia Horticulturae","id":"ITEM-1","issued":{"date-parts":[["2015"]]},"page":"53-62","publisher":"Elsevier B.V.","title":"Effects of silicon on absorbed light allocation, antioxidant enzymes and ultrastructure of chloroplasts in tomato leaves under simulated drought stress","type":"article-journal","volume":"194"},"uris":["http://www.mendeley.com/documents/?uuid=ef7b5000-2c6c-449a-8475-dd90985058a9"]}],"mendeley":{"formattedCitation":"(Cao et al., 2015)","manualFormatting":"Cao et al. (2015)","plainTextFormattedCitation":"(Cao et al., 2015)","previouslyFormattedCitation":"(Cao et al., 2015)"},"properties":{"noteIndex":0},"schema":"https://github.com/citation-style-language/schema/raw/master/csl-citation.json"}</w:instrText>
            </w:r>
            <w:r w:rsidRPr="003E5A30">
              <w:rPr>
                <w:sz w:val="18"/>
                <w:szCs w:val="18"/>
              </w:rPr>
              <w:fldChar w:fldCharType="separate"/>
            </w:r>
            <w:r w:rsidRPr="003E5A30">
              <w:rPr>
                <w:noProof/>
                <w:sz w:val="18"/>
                <w:szCs w:val="18"/>
              </w:rPr>
              <w:t xml:space="preserve">Cao </w:t>
            </w:r>
            <w:r w:rsidRPr="00C3153C">
              <w:rPr>
                <w:i/>
                <w:noProof/>
                <w:sz w:val="18"/>
                <w:szCs w:val="18"/>
              </w:rPr>
              <w:t>et al</w:t>
            </w:r>
            <w:r w:rsidRPr="003E5A30">
              <w:rPr>
                <w:noProof/>
                <w:sz w:val="18"/>
                <w:szCs w:val="18"/>
              </w:rPr>
              <w:t>. (2015)</w:t>
            </w:r>
            <w:r w:rsidRPr="003E5A30">
              <w:rPr>
                <w:sz w:val="18"/>
                <w:szCs w:val="18"/>
              </w:rPr>
              <w:fldChar w:fldCharType="end"/>
            </w:r>
          </w:p>
        </w:tc>
        <w:tc>
          <w:tcPr>
            <w:tcW w:w="426" w:type="dxa"/>
            <w:shd w:val="clear" w:color="auto" w:fill="auto"/>
          </w:tcPr>
          <w:p w14:paraId="406FA3C5" w14:textId="77777777" w:rsidR="00262956" w:rsidRPr="003E5A30" w:rsidRDefault="00262956" w:rsidP="00D63131">
            <w:pPr>
              <w:rPr>
                <w:sz w:val="18"/>
                <w:szCs w:val="18"/>
              </w:rPr>
            </w:pPr>
            <w:r w:rsidRPr="003E5A30">
              <w:rPr>
                <w:sz w:val="18"/>
                <w:szCs w:val="18"/>
              </w:rPr>
              <w:t>21</w:t>
            </w:r>
          </w:p>
        </w:tc>
        <w:tc>
          <w:tcPr>
            <w:tcW w:w="1842" w:type="dxa"/>
            <w:shd w:val="clear" w:color="auto" w:fill="auto"/>
          </w:tcPr>
          <w:p w14:paraId="15EA92F6" w14:textId="77777777" w:rsidR="00262956" w:rsidRPr="003E5A30" w:rsidRDefault="00262956" w:rsidP="00D63131">
            <w:pPr>
              <w:rPr>
                <w:sz w:val="18"/>
                <w:szCs w:val="18"/>
              </w:rPr>
            </w:pPr>
            <w:r w:rsidRPr="003E5A30">
              <w:rPr>
                <w:sz w:val="18"/>
                <w:szCs w:val="18"/>
              </w:rPr>
              <w:t>0.6 mM Na silicate</w:t>
            </w:r>
          </w:p>
        </w:tc>
        <w:tc>
          <w:tcPr>
            <w:tcW w:w="1276" w:type="dxa"/>
            <w:shd w:val="clear" w:color="auto" w:fill="auto"/>
          </w:tcPr>
          <w:p w14:paraId="6314AB66" w14:textId="77777777" w:rsidR="00262956" w:rsidRPr="003E5A30" w:rsidRDefault="00262956" w:rsidP="00D63131">
            <w:pPr>
              <w:rPr>
                <w:sz w:val="18"/>
                <w:szCs w:val="18"/>
              </w:rPr>
            </w:pPr>
            <w:r w:rsidRPr="003E5A30">
              <w:rPr>
                <w:sz w:val="18"/>
                <w:szCs w:val="18"/>
              </w:rPr>
              <w:t>1 % PEG-6000</w:t>
            </w:r>
          </w:p>
          <w:p w14:paraId="2B006590" w14:textId="77777777" w:rsidR="00262956" w:rsidRPr="003E5A30" w:rsidRDefault="00262956" w:rsidP="00D63131">
            <w:pPr>
              <w:rPr>
                <w:sz w:val="18"/>
                <w:szCs w:val="18"/>
              </w:rPr>
            </w:pPr>
          </w:p>
        </w:tc>
        <w:tc>
          <w:tcPr>
            <w:tcW w:w="1418" w:type="dxa"/>
            <w:shd w:val="clear" w:color="auto" w:fill="auto"/>
          </w:tcPr>
          <w:p w14:paraId="4945024E" w14:textId="77777777" w:rsidR="00262956" w:rsidRPr="003E5A30" w:rsidRDefault="00262956" w:rsidP="00D63131">
            <w:pPr>
              <w:rPr>
                <w:sz w:val="18"/>
                <w:szCs w:val="18"/>
              </w:rPr>
            </w:pPr>
            <w:r w:rsidRPr="003E5A30">
              <w:rPr>
                <w:sz w:val="18"/>
                <w:szCs w:val="18"/>
              </w:rPr>
              <w:t xml:space="preserve">12 days </w:t>
            </w:r>
          </w:p>
        </w:tc>
        <w:tc>
          <w:tcPr>
            <w:tcW w:w="1559" w:type="dxa"/>
            <w:shd w:val="clear" w:color="auto" w:fill="auto"/>
          </w:tcPr>
          <w:p w14:paraId="77763EA1" w14:textId="77777777" w:rsidR="00262956" w:rsidRPr="003E5A30" w:rsidRDefault="00262956" w:rsidP="00D63131">
            <w:pPr>
              <w:rPr>
                <w:sz w:val="18"/>
                <w:szCs w:val="18"/>
              </w:rPr>
            </w:pPr>
            <w:r>
              <w:rPr>
                <w:sz w:val="18"/>
                <w:szCs w:val="18"/>
              </w:rPr>
              <w:t xml:space="preserve">12 days after </w:t>
            </w:r>
            <w:r w:rsidRPr="003E5A30">
              <w:rPr>
                <w:sz w:val="18"/>
                <w:szCs w:val="18"/>
              </w:rPr>
              <w:t>9-leaf stage</w:t>
            </w:r>
          </w:p>
        </w:tc>
        <w:tc>
          <w:tcPr>
            <w:tcW w:w="1417" w:type="dxa"/>
            <w:shd w:val="clear" w:color="auto" w:fill="auto"/>
          </w:tcPr>
          <w:p w14:paraId="0E4D8D98" w14:textId="77777777" w:rsidR="00262956" w:rsidRPr="003E5A30" w:rsidRDefault="00262956" w:rsidP="00D63131">
            <w:pPr>
              <w:rPr>
                <w:sz w:val="18"/>
                <w:szCs w:val="18"/>
              </w:rPr>
            </w:pPr>
            <w:r w:rsidRPr="003E5A30">
              <w:rPr>
                <w:sz w:val="18"/>
                <w:szCs w:val="18"/>
              </w:rPr>
              <w:t>Hydroponics</w:t>
            </w:r>
          </w:p>
        </w:tc>
        <w:tc>
          <w:tcPr>
            <w:tcW w:w="1985" w:type="dxa"/>
            <w:shd w:val="clear" w:color="auto" w:fill="auto"/>
          </w:tcPr>
          <w:p w14:paraId="503DB14C" w14:textId="77777777" w:rsidR="00262956" w:rsidRPr="003E5A30" w:rsidRDefault="00262956" w:rsidP="00D63131">
            <w:pPr>
              <w:rPr>
                <w:sz w:val="18"/>
                <w:szCs w:val="18"/>
              </w:rPr>
            </w:pPr>
            <w:r>
              <w:rPr>
                <w:sz w:val="18"/>
                <w:szCs w:val="18"/>
              </w:rPr>
              <w:t>+ + +</w:t>
            </w:r>
          </w:p>
        </w:tc>
        <w:tc>
          <w:tcPr>
            <w:tcW w:w="2268" w:type="dxa"/>
            <w:shd w:val="clear" w:color="auto" w:fill="auto"/>
          </w:tcPr>
          <w:p w14:paraId="69C78979" w14:textId="77777777" w:rsidR="00262956" w:rsidRPr="003E5A30" w:rsidRDefault="00262956" w:rsidP="00D63131">
            <w:pPr>
              <w:rPr>
                <w:sz w:val="18"/>
                <w:szCs w:val="18"/>
              </w:rPr>
            </w:pPr>
            <w:r>
              <w:rPr>
                <w:sz w:val="18"/>
                <w:szCs w:val="18"/>
              </w:rPr>
              <w:t>+ + +</w:t>
            </w:r>
          </w:p>
        </w:tc>
      </w:tr>
      <w:tr w:rsidR="00262956" w:rsidRPr="003E5A30" w14:paraId="0E600ADA" w14:textId="77777777" w:rsidTr="0014185E">
        <w:tc>
          <w:tcPr>
            <w:tcW w:w="993" w:type="dxa"/>
            <w:vMerge/>
            <w:shd w:val="clear" w:color="auto" w:fill="auto"/>
          </w:tcPr>
          <w:p w14:paraId="25F0C797" w14:textId="77777777" w:rsidR="00262956" w:rsidRPr="003E5A30" w:rsidRDefault="00262956" w:rsidP="00D63131">
            <w:pPr>
              <w:rPr>
                <w:sz w:val="18"/>
                <w:szCs w:val="18"/>
              </w:rPr>
            </w:pPr>
          </w:p>
        </w:tc>
        <w:tc>
          <w:tcPr>
            <w:tcW w:w="1276" w:type="dxa"/>
            <w:shd w:val="clear" w:color="auto" w:fill="auto"/>
          </w:tcPr>
          <w:p w14:paraId="2125B536" w14:textId="77777777" w:rsidR="00262956" w:rsidRPr="003E5A30" w:rsidRDefault="00262956" w:rsidP="00D63131">
            <w:pPr>
              <w:rPr>
                <w:sz w:val="18"/>
                <w:szCs w:val="18"/>
              </w:rPr>
            </w:pPr>
            <w:r w:rsidRPr="003E5A30">
              <w:rPr>
                <w:sz w:val="18"/>
                <w:szCs w:val="18"/>
              </w:rPr>
              <w:t>Durum wheat</w:t>
            </w:r>
          </w:p>
        </w:tc>
        <w:tc>
          <w:tcPr>
            <w:tcW w:w="1417" w:type="dxa"/>
            <w:shd w:val="clear" w:color="auto" w:fill="auto"/>
          </w:tcPr>
          <w:p w14:paraId="3EA5ABCA" w14:textId="77777777" w:rsidR="00262956" w:rsidRPr="003E5A30" w:rsidRDefault="00262956" w:rsidP="00D63131">
            <w:pPr>
              <w:rPr>
                <w:sz w:val="18"/>
                <w:szCs w:val="18"/>
              </w:rPr>
            </w:pPr>
            <w:r w:rsidRPr="003E5A30">
              <w:rPr>
                <w:sz w:val="18"/>
                <w:szCs w:val="18"/>
              </w:rPr>
              <w:fldChar w:fldCharType="begin" w:fldLock="1"/>
            </w:r>
            <w:r w:rsidRPr="003E5A30">
              <w:rPr>
                <w:sz w:val="18"/>
                <w:szCs w:val="18"/>
              </w:rPr>
              <w:instrText>ADDIN CSL_CITATION {"citationItems":[{"id":"ITEM-1","itemData":{"DOI":"10.1111/nph.14554","ISSN":"14698137","abstract":"</w:instrText>
            </w:r>
            <w:r w:rsidRPr="003E5A30">
              <w:rPr>
                <w:rFonts w:ascii="MS Gothic" w:eastAsia="MS Gothic" w:hAnsi="MS Gothic" w:cs="MS Gothic" w:hint="eastAsia"/>
                <w:sz w:val="18"/>
                <w:szCs w:val="18"/>
              </w:rPr>
              <w:instrText>【西村】</w:instrText>
            </w:r>
            <w:r w:rsidRPr="003E5A30">
              <w:rPr>
                <w:sz w:val="18"/>
                <w:szCs w:val="18"/>
              </w:rPr>
              <w:instrText>2017</w:instrText>
            </w:r>
            <w:r w:rsidRPr="003E5A30">
              <w:rPr>
                <w:rFonts w:ascii="MS Gothic" w:eastAsia="MS Gothic" w:hAnsi="MS Gothic" w:cs="MS Gothic" w:hint="eastAsia"/>
                <w:sz w:val="18"/>
                <w:szCs w:val="18"/>
              </w:rPr>
              <w:instrText>前期セミナー</w:instrText>
            </w:r>
            <w:r w:rsidRPr="003E5A30">
              <w:rPr>
                <w:sz w:val="18"/>
                <w:szCs w:val="18"/>
              </w:rPr>
              <w:instrText>","author":[{"dropping-particle":"","family":"Meunier","given":"Jean Dominique","non-dropping-particle":"","parse-names":false,"suffix":""},{"dropping-particle":"","family":"Barboni","given":"Doris","non-dropping-particle":"","parse-names":false,"suffix":""},{"dropping-particle":"","family":"Anwar-ul-Haq","given":"Muhammad","non-dropping-particle":"","parse-names":false,"suffix":""},{"dropping-particle":"","family":"Levard","given":"Clément","non-dropping-particle":"","parse-names":false,"suffix":""},{"dropping-particle":"","family":"Chaurand","given":"Perrine","non-dropping-particle":"","parse-names":false,"suffix":""},{"dropping-particle":"","family":"Vidal","given":"Vladimir","non-dropping-particle":"","parse-names":false,"suffix":""},{"dropping-particle":"","family":"Grauby","given":"Olivier","non-dropping-particle":"","parse-names":false,"suffix":""},{"dropping-particle":"","family":"Huc","given":"Roland","non-dropping-particle":"","parse-names":false,"suffix":""},{"dropping-particle":"","family":"Laffont-Schwob","given":"Isabelle","non-dropping-particle":"","parse-names":false,"suffix":""},{"dropping-particle":"","family":"Rabier","given":"Jacques","non-dropping-particle":"","parse-names":false,"suffix":""},{"dropping-particle":"","family":"Keller","given":"Catherine","non-dropping-particle":"","parse-names":false,"suffix":""}],"container-title":"New Phytologist","id":"ITEM-1","issue":"1","issued":{"date-parts":[["2017"]]},"page":"229-239","title":"Effect of phytoliths for mitigating water stress in durum wheat","type":"article-journal","volume":"215"},"uris":["http://www.mendeley.com/documents/?uuid=4d67867a-f04d-404d-9197-46e2cebb1f7f"]}],"mendeley":{"formattedCitation":"(Meunier et al., 2017)","manualFormatting":"Meunier et al. (2017)","plainTextFormattedCitation":"(Meunier et al., 2017)","previouslyFormattedCitation":"(Meunier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Meunier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74BC2FAF" w14:textId="77777777" w:rsidR="00262956" w:rsidRPr="003E5A30" w:rsidRDefault="00262956" w:rsidP="00D63131">
            <w:pPr>
              <w:rPr>
                <w:sz w:val="18"/>
                <w:szCs w:val="18"/>
              </w:rPr>
            </w:pPr>
            <w:r w:rsidRPr="003E5A30">
              <w:rPr>
                <w:sz w:val="18"/>
                <w:szCs w:val="18"/>
              </w:rPr>
              <w:t>17</w:t>
            </w:r>
          </w:p>
        </w:tc>
        <w:tc>
          <w:tcPr>
            <w:tcW w:w="1842" w:type="dxa"/>
            <w:shd w:val="clear" w:color="auto" w:fill="auto"/>
          </w:tcPr>
          <w:p w14:paraId="727E3B77" w14:textId="77777777" w:rsidR="00262956" w:rsidRPr="003E5A30" w:rsidRDefault="00262956" w:rsidP="00D63131">
            <w:pPr>
              <w:rPr>
                <w:sz w:val="18"/>
                <w:szCs w:val="18"/>
              </w:rPr>
            </w:pPr>
            <w:r w:rsidRPr="003E5A30">
              <w:rPr>
                <w:sz w:val="18"/>
                <w:szCs w:val="18"/>
              </w:rPr>
              <w:t xml:space="preserve">1.5 mM K silicate </w:t>
            </w:r>
          </w:p>
        </w:tc>
        <w:tc>
          <w:tcPr>
            <w:tcW w:w="1276" w:type="dxa"/>
            <w:shd w:val="clear" w:color="auto" w:fill="auto"/>
          </w:tcPr>
          <w:p w14:paraId="6FBC3DD6" w14:textId="77777777" w:rsidR="00262956" w:rsidRPr="003E5A30" w:rsidRDefault="00262956" w:rsidP="00D63131">
            <w:pPr>
              <w:rPr>
                <w:sz w:val="18"/>
                <w:szCs w:val="18"/>
              </w:rPr>
            </w:pPr>
            <w:r w:rsidRPr="003E5A30">
              <w:rPr>
                <w:sz w:val="18"/>
                <w:szCs w:val="18"/>
              </w:rPr>
              <w:t>12 % PEG</w:t>
            </w:r>
          </w:p>
        </w:tc>
        <w:tc>
          <w:tcPr>
            <w:tcW w:w="1418" w:type="dxa"/>
            <w:shd w:val="clear" w:color="auto" w:fill="auto"/>
          </w:tcPr>
          <w:p w14:paraId="239D3374" w14:textId="77777777" w:rsidR="00262956" w:rsidRPr="003E5A30" w:rsidRDefault="00262956" w:rsidP="00D63131">
            <w:pPr>
              <w:rPr>
                <w:sz w:val="18"/>
                <w:szCs w:val="18"/>
              </w:rPr>
            </w:pPr>
            <w:r w:rsidRPr="003E5A30">
              <w:rPr>
                <w:sz w:val="18"/>
                <w:szCs w:val="18"/>
              </w:rPr>
              <w:t>30 days</w:t>
            </w:r>
          </w:p>
        </w:tc>
        <w:tc>
          <w:tcPr>
            <w:tcW w:w="1559" w:type="dxa"/>
            <w:shd w:val="clear" w:color="auto" w:fill="auto"/>
          </w:tcPr>
          <w:p w14:paraId="60CBB497" w14:textId="77777777" w:rsidR="00262956" w:rsidRPr="003E5A30" w:rsidRDefault="00262956" w:rsidP="00D63131">
            <w:pPr>
              <w:rPr>
                <w:sz w:val="18"/>
                <w:szCs w:val="18"/>
              </w:rPr>
            </w:pPr>
            <w:r w:rsidRPr="003E5A30">
              <w:rPr>
                <w:sz w:val="18"/>
                <w:szCs w:val="18"/>
              </w:rPr>
              <w:t>35 days</w:t>
            </w:r>
          </w:p>
        </w:tc>
        <w:tc>
          <w:tcPr>
            <w:tcW w:w="1417" w:type="dxa"/>
            <w:shd w:val="clear" w:color="auto" w:fill="auto"/>
          </w:tcPr>
          <w:p w14:paraId="01DC01B1" w14:textId="77777777" w:rsidR="00262956" w:rsidRPr="003E5A30" w:rsidRDefault="00262956" w:rsidP="00D63131">
            <w:pPr>
              <w:rPr>
                <w:sz w:val="18"/>
                <w:szCs w:val="18"/>
              </w:rPr>
            </w:pPr>
            <w:r w:rsidRPr="003E5A30">
              <w:rPr>
                <w:sz w:val="18"/>
                <w:szCs w:val="18"/>
              </w:rPr>
              <w:t>Hydroponics</w:t>
            </w:r>
          </w:p>
        </w:tc>
        <w:tc>
          <w:tcPr>
            <w:tcW w:w="1985" w:type="dxa"/>
            <w:shd w:val="clear" w:color="auto" w:fill="auto"/>
          </w:tcPr>
          <w:p w14:paraId="703987F0" w14:textId="77777777" w:rsidR="00262956" w:rsidRPr="003E5A30" w:rsidRDefault="00262956" w:rsidP="00D63131">
            <w:pPr>
              <w:rPr>
                <w:sz w:val="18"/>
                <w:szCs w:val="18"/>
              </w:rPr>
            </w:pPr>
            <w:r>
              <w:rPr>
                <w:sz w:val="18"/>
                <w:szCs w:val="18"/>
              </w:rPr>
              <w:t>+ + + +</w:t>
            </w:r>
          </w:p>
        </w:tc>
        <w:tc>
          <w:tcPr>
            <w:tcW w:w="2268" w:type="dxa"/>
            <w:shd w:val="clear" w:color="auto" w:fill="auto"/>
          </w:tcPr>
          <w:p w14:paraId="6A20FB92" w14:textId="77777777" w:rsidR="00262956" w:rsidRPr="003E5A30" w:rsidRDefault="00262956" w:rsidP="00D63131">
            <w:pPr>
              <w:rPr>
                <w:sz w:val="18"/>
                <w:szCs w:val="18"/>
              </w:rPr>
            </w:pPr>
            <w:r>
              <w:rPr>
                <w:sz w:val="18"/>
                <w:szCs w:val="18"/>
              </w:rPr>
              <w:t>+ + + +</w:t>
            </w:r>
          </w:p>
        </w:tc>
      </w:tr>
      <w:tr w:rsidR="00262956" w:rsidRPr="003E5A30" w14:paraId="36805BF0" w14:textId="77777777" w:rsidTr="0014185E">
        <w:tc>
          <w:tcPr>
            <w:tcW w:w="993" w:type="dxa"/>
            <w:vMerge/>
            <w:shd w:val="clear" w:color="auto" w:fill="auto"/>
          </w:tcPr>
          <w:p w14:paraId="158CF582" w14:textId="77777777" w:rsidR="00262956" w:rsidRPr="003E5A30" w:rsidRDefault="00262956" w:rsidP="00D63131">
            <w:pPr>
              <w:rPr>
                <w:sz w:val="18"/>
                <w:szCs w:val="18"/>
              </w:rPr>
            </w:pPr>
          </w:p>
        </w:tc>
        <w:tc>
          <w:tcPr>
            <w:tcW w:w="1276" w:type="dxa"/>
            <w:shd w:val="clear" w:color="auto" w:fill="auto"/>
          </w:tcPr>
          <w:p w14:paraId="5BB34B6D" w14:textId="77777777" w:rsidR="00262956" w:rsidRPr="003E5A30" w:rsidRDefault="00262956" w:rsidP="00D63131">
            <w:pPr>
              <w:rPr>
                <w:sz w:val="18"/>
                <w:szCs w:val="18"/>
              </w:rPr>
            </w:pPr>
            <w:r w:rsidRPr="003E5A30">
              <w:rPr>
                <w:sz w:val="18"/>
                <w:szCs w:val="18"/>
              </w:rPr>
              <w:t>Rapeseed</w:t>
            </w:r>
          </w:p>
        </w:tc>
        <w:tc>
          <w:tcPr>
            <w:tcW w:w="1417" w:type="dxa"/>
            <w:shd w:val="clear" w:color="auto" w:fill="auto"/>
          </w:tcPr>
          <w:p w14:paraId="08616E37" w14:textId="77777777" w:rsidR="00262956" w:rsidRPr="003E5A30" w:rsidRDefault="00262956" w:rsidP="00D63131">
            <w:pPr>
              <w:rPr>
                <w:sz w:val="18"/>
                <w:szCs w:val="18"/>
              </w:rPr>
            </w:pPr>
            <w:r w:rsidRPr="003E5A30">
              <w:rPr>
                <w:sz w:val="18"/>
                <w:szCs w:val="18"/>
              </w:rPr>
              <w:fldChar w:fldCharType="begin" w:fldLock="1"/>
            </w:r>
            <w:r w:rsidRPr="003E5A30">
              <w:rPr>
                <w:sz w:val="18"/>
                <w:szCs w:val="18"/>
              </w:rPr>
              <w:instrText>ADDIN CSL_CITATION {"citationItems":[{"id":"ITEM-1","itemData":{"DOI":"10.1016/j.sajb.2017.12.006","ISSN":"02546299","abstract":"Drought stress is considered as a major constraint for the production of crops around the world; therefore we need some mechanistic strategies to cope drought stress adverse effects. Silicon (Si) plays a vital role in major physiological, metabolic, and/or functional roles in plants facing abiotic stress conditions as an essential mineral nutrient. In the current study, we investigated Si-induced physiological role in plants exposed to moderate and short-term drought exposure (induced by polyethylene glycol, PEG). Exogenous application of Si (1 mM SiO 2 ) significantly induced tolerance under short term drought (10 and 20% PEG) exposure. Silicon protects photosynthetic pigments and decreased oxidative stress (decreased lipid peroxidation and H 2 O 2 accumulation) due to the increase in ascorbate (AsA) and glutathione (GSH) pool; activity of antioxidant enzymes viz. catalase (CAT), ascorbate peroxidase (APX), glutathione S-transferase (GST), monodehydroascorbate reductase (MDHAR), dehydroascorbate reductase (DHAR), glutathione reductase (GR) and, enzymes of glyoxalase systems, leaf relative water content (RWC) and the content of proline in Brassica napus grown under both levels of drought (moderate; 10% and severe 20%), however, the effect was more promising under moderate stress. Here, we concluded that exogenous application of Si under short-term drought significantly improved antioxidants enzymes, AsA-GSH pool, glyoxalase systems and proline in drought-stressed plants was associated with the protective role and maintained the redox status of the plants.","author":[{"dropping-particle":"","family":"Hasanuzzaman","given":"M.","non-dropping-particle":"","parse-names":false,"suffix":""},{"dropping-particle":"","family":"Nahar","given":"K.","non-dropping-particle":"","parse-names":false,"suffix":""},{"dropping-particle":"","family":"Anee","given":"T. I.","non-dropping-particle":"","parse-names":false,"suffix":""},{"dropping-particle":"","family":"Khan","given":"M. I.R.","non-dropping-particle":"","parse-names":false,"suffix":""},{"dropping-particle":"","family":"Fujita","given":"M.","non-dropping-particle":"","parse-names":false,"suffix":""}],"container-title":"South African Journal of Botany","id":"ITEM-1","issued":{"date-parts":[["2018"]]},"page":"50-57","publisher":"SAAB","title":"Silicon-mediated regulation of antioxidant defense and glyoxalase systems confers drought stress tolerance in Brassica napus L.","type":"article-journal","volume":"115"},"uris":["http://www.mendeley.com/documents/?uuid=57eabf1d-6aa2-4ce1-97ab-7526bd13540d"]}],"mendeley":{"formattedCitation":"(Hasanuzzaman et al., 2018)","manualFormatting":"Hasanuzzaman et al. (2018)","plainTextFormattedCitation":"(Hasanuzzaman et al., 2018)","previouslyFormattedCitation":"(Hasanuzzaman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Hasanuzzaman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1CCDF0C0" w14:textId="77777777" w:rsidR="00262956" w:rsidRPr="003E5A30" w:rsidRDefault="00262956" w:rsidP="00D63131">
            <w:pPr>
              <w:rPr>
                <w:sz w:val="18"/>
                <w:szCs w:val="18"/>
              </w:rPr>
            </w:pPr>
            <w:r w:rsidRPr="003E5A30">
              <w:rPr>
                <w:sz w:val="18"/>
                <w:szCs w:val="18"/>
              </w:rPr>
              <w:t>16</w:t>
            </w:r>
          </w:p>
        </w:tc>
        <w:tc>
          <w:tcPr>
            <w:tcW w:w="1842" w:type="dxa"/>
            <w:shd w:val="clear" w:color="auto" w:fill="auto"/>
          </w:tcPr>
          <w:p w14:paraId="2399B524" w14:textId="60EE1BC1" w:rsidR="00262956" w:rsidRPr="003E5A30" w:rsidRDefault="00262956" w:rsidP="00D63131">
            <w:pPr>
              <w:rPr>
                <w:sz w:val="18"/>
                <w:szCs w:val="18"/>
              </w:rPr>
            </w:pPr>
            <w:r>
              <w:rPr>
                <w:sz w:val="18"/>
                <w:szCs w:val="18"/>
              </w:rPr>
              <w:t xml:space="preserve">1 mM </w:t>
            </w:r>
            <w:r w:rsidR="00BC5890" w:rsidRPr="003E5A30">
              <w:rPr>
                <w:sz w:val="18"/>
                <w:szCs w:val="18"/>
              </w:rPr>
              <w:t>SiO</w:t>
            </w:r>
            <w:r w:rsidR="00BC5890" w:rsidRPr="003E5A30">
              <w:rPr>
                <w:sz w:val="18"/>
                <w:szCs w:val="18"/>
                <w:vertAlign w:val="subscript"/>
              </w:rPr>
              <w:t>2</w:t>
            </w:r>
          </w:p>
        </w:tc>
        <w:tc>
          <w:tcPr>
            <w:tcW w:w="1276" w:type="dxa"/>
            <w:shd w:val="clear" w:color="auto" w:fill="auto"/>
          </w:tcPr>
          <w:p w14:paraId="5AC6F32E" w14:textId="77777777" w:rsidR="00262956" w:rsidRPr="003E5A30" w:rsidRDefault="00262956" w:rsidP="00D63131">
            <w:pPr>
              <w:rPr>
                <w:sz w:val="18"/>
                <w:szCs w:val="18"/>
              </w:rPr>
            </w:pPr>
            <w:r w:rsidRPr="003E5A30">
              <w:rPr>
                <w:sz w:val="18"/>
                <w:szCs w:val="18"/>
              </w:rPr>
              <w:t>20 % PEG</w:t>
            </w:r>
          </w:p>
        </w:tc>
        <w:tc>
          <w:tcPr>
            <w:tcW w:w="1418" w:type="dxa"/>
            <w:shd w:val="clear" w:color="auto" w:fill="auto"/>
          </w:tcPr>
          <w:p w14:paraId="1D6C0208" w14:textId="77777777" w:rsidR="00262956" w:rsidRPr="003E5A30" w:rsidRDefault="00262956" w:rsidP="00D63131">
            <w:pPr>
              <w:rPr>
                <w:sz w:val="18"/>
                <w:szCs w:val="18"/>
              </w:rPr>
            </w:pPr>
            <w:r w:rsidRPr="003E5A30">
              <w:rPr>
                <w:sz w:val="18"/>
                <w:szCs w:val="18"/>
              </w:rPr>
              <w:t>48 hours</w:t>
            </w:r>
          </w:p>
        </w:tc>
        <w:tc>
          <w:tcPr>
            <w:tcW w:w="1559" w:type="dxa"/>
            <w:shd w:val="clear" w:color="auto" w:fill="auto"/>
          </w:tcPr>
          <w:p w14:paraId="5396A9F9" w14:textId="77777777" w:rsidR="00262956" w:rsidRPr="003E5A30" w:rsidRDefault="00262956" w:rsidP="00D63131">
            <w:pPr>
              <w:rPr>
                <w:sz w:val="18"/>
                <w:szCs w:val="18"/>
              </w:rPr>
            </w:pPr>
            <w:r w:rsidRPr="003E5A30">
              <w:rPr>
                <w:sz w:val="18"/>
                <w:szCs w:val="18"/>
              </w:rPr>
              <w:t>14 days</w:t>
            </w:r>
          </w:p>
        </w:tc>
        <w:tc>
          <w:tcPr>
            <w:tcW w:w="1417" w:type="dxa"/>
            <w:shd w:val="clear" w:color="auto" w:fill="auto"/>
          </w:tcPr>
          <w:p w14:paraId="560390B8" w14:textId="77777777" w:rsidR="00262956" w:rsidRPr="003E5A30" w:rsidRDefault="00262956" w:rsidP="00D63131">
            <w:pPr>
              <w:rPr>
                <w:sz w:val="18"/>
                <w:szCs w:val="18"/>
              </w:rPr>
            </w:pPr>
            <w:r w:rsidRPr="003E5A30">
              <w:rPr>
                <w:sz w:val="18"/>
                <w:szCs w:val="18"/>
              </w:rPr>
              <w:t>Hydroponics</w:t>
            </w:r>
          </w:p>
        </w:tc>
        <w:tc>
          <w:tcPr>
            <w:tcW w:w="1985" w:type="dxa"/>
            <w:shd w:val="clear" w:color="auto" w:fill="auto"/>
          </w:tcPr>
          <w:p w14:paraId="61D3C5D3" w14:textId="77777777" w:rsidR="00262956" w:rsidRPr="003E5A30" w:rsidRDefault="00262956" w:rsidP="00D63131">
            <w:pPr>
              <w:rPr>
                <w:sz w:val="18"/>
                <w:szCs w:val="18"/>
              </w:rPr>
            </w:pPr>
            <w:r w:rsidRPr="003E5A30">
              <w:rPr>
                <w:sz w:val="18"/>
                <w:szCs w:val="18"/>
              </w:rPr>
              <w:t>Unknown</w:t>
            </w:r>
          </w:p>
        </w:tc>
        <w:tc>
          <w:tcPr>
            <w:tcW w:w="2268" w:type="dxa"/>
            <w:shd w:val="clear" w:color="auto" w:fill="auto"/>
          </w:tcPr>
          <w:p w14:paraId="14590779" w14:textId="77777777" w:rsidR="00262956" w:rsidRPr="003E5A30" w:rsidRDefault="00262956" w:rsidP="00D63131">
            <w:pPr>
              <w:rPr>
                <w:sz w:val="18"/>
                <w:szCs w:val="18"/>
              </w:rPr>
            </w:pPr>
            <w:r>
              <w:rPr>
                <w:sz w:val="18"/>
                <w:szCs w:val="18"/>
              </w:rPr>
              <w:t>+ +</w:t>
            </w:r>
          </w:p>
        </w:tc>
      </w:tr>
      <w:tr w:rsidR="00262956" w:rsidRPr="003E5A30" w14:paraId="759EBAC0" w14:textId="77777777" w:rsidTr="0014185E">
        <w:tc>
          <w:tcPr>
            <w:tcW w:w="993" w:type="dxa"/>
            <w:vMerge/>
            <w:shd w:val="clear" w:color="auto" w:fill="auto"/>
          </w:tcPr>
          <w:p w14:paraId="7553DBC1" w14:textId="77777777" w:rsidR="00262956" w:rsidRPr="003E5A30" w:rsidRDefault="00262956" w:rsidP="00D63131">
            <w:pPr>
              <w:rPr>
                <w:sz w:val="18"/>
                <w:szCs w:val="18"/>
              </w:rPr>
            </w:pPr>
          </w:p>
        </w:tc>
        <w:tc>
          <w:tcPr>
            <w:tcW w:w="1276" w:type="dxa"/>
            <w:shd w:val="clear" w:color="auto" w:fill="auto"/>
          </w:tcPr>
          <w:p w14:paraId="2D226596" w14:textId="77777777" w:rsidR="00262956" w:rsidRPr="003E5A30" w:rsidRDefault="00262956" w:rsidP="00D63131">
            <w:pPr>
              <w:rPr>
                <w:sz w:val="18"/>
                <w:szCs w:val="18"/>
              </w:rPr>
            </w:pPr>
            <w:r w:rsidRPr="003E5A30">
              <w:rPr>
                <w:sz w:val="18"/>
                <w:szCs w:val="18"/>
              </w:rPr>
              <w:t>Mango</w:t>
            </w:r>
          </w:p>
        </w:tc>
        <w:tc>
          <w:tcPr>
            <w:tcW w:w="1417" w:type="dxa"/>
            <w:shd w:val="clear" w:color="auto" w:fill="auto"/>
          </w:tcPr>
          <w:p w14:paraId="1BA009AE" w14:textId="77777777" w:rsidR="00262956" w:rsidRPr="003E5A30" w:rsidRDefault="00262956" w:rsidP="00D63131">
            <w:pPr>
              <w:rPr>
                <w:sz w:val="18"/>
                <w:szCs w:val="18"/>
              </w:rPr>
            </w:pPr>
            <w:r w:rsidRPr="003E5A30">
              <w:rPr>
                <w:sz w:val="18"/>
                <w:szCs w:val="18"/>
              </w:rPr>
              <w:fldChar w:fldCharType="begin" w:fldLock="1"/>
            </w:r>
            <w:r w:rsidRPr="003E5A30">
              <w:rPr>
                <w:sz w:val="18"/>
                <w:szCs w:val="18"/>
              </w:rPr>
              <w:instrText>ADDIN CSL_CITATION {"citationItems":[{"id":"ITEM-1","itemData":{"DOI":"10.1016/j.plaphy.2017.05.021","ISSN":"09819428","abstract":"Improvement of drought stress of mango plants requires intensive research that focuses on physiological processes. In three successive seasons (2014, 2015and 2016) field experiments with four different strains of mango were subjected to two water regimes. The growth and physiological parameters of possible relevance for drought stress tolerances in mango were investigated. Yield and its components were also evaluated. The data showed that all growth and physiological parameters were increased under K2SiO3 (Si) supplement and were followed by the interaction treatment (Si treatment and its combination with drought stress) compared to that of the controlled condition. Drought stress decreased the concentration of auxins (IAA), gibberellins (GA) and cytokinins (CK) in the three mango cultivars leaves, whereas, it increased the concentration of abscisic acid (ABA). On the contrary, IAA, GA, and CK (promoters) endogenous levels were improved by supplementing Si, in contrary ABA was decreased. Drought stress increased the activity of peroxidase (POX), catalase (CAT), and superoxide dismutase (SOD) in the leaves of all mango cultivars grown during three experimental seasons. However, Si supplementation reduced the levels of all these antioxidative enzymes, especially the concentration of SOD when compared to that of control leaves. Fruit quality was improved in three successive seasons when Si was applied. Our results clearly show that the increment in drought tolerance was associated with an increase in antioxidative enzyme activity, allowing mango plants to cope better with drought stress. Si possesses an efficient system for scavenging reactive oxygen species, which protects the plant against destructive oxidative reactions, thereby improving the ability of the mango trees to withstand environmental stress in arid regions.","author":[{"dropping-particle":"","family":"Helaly","given":"Mohamed Naser","non-dropping-particle":"","parse-names":false,"suffix":""},{"dropping-particle":"","family":"El-Hoseiny","given":"Hanan","non-dropping-particle":"","parse-names":false,"suffix":""},{"dropping-particle":"","family":"El-Sheery","given":"Nabil Ibrahim","non-dropping-particle":"","parse-names":false,"suffix":""},{"dropping-particle":"","family":"Rastogi","given":"Anshu","non-dropping-particle":"","parse-names":false,"suffix":""},{"dropping-particle":"","family":"Kalaji","given":"Hazem M.","non-dropping-particle":"","parse-names":false,"suffix":""}],"container-title":"Plant Physiology and Biochemistry","id":"ITEM-1","issued":{"date-parts":[["2017"]]},"page":"31-44","publisher":"Elsevier Masson SAS","title":"Regulation and physiological role of silicon in alleviating drought stress of mango","type":"article-journal","volume":"118"},"uris":["http://www.mendeley.com/documents/?uuid=a2909dcb-a7aa-4b87-b30c-78dcfb2472ac"]}],"mendeley":{"formattedCitation":"(Helaly et al., 2017)","manualFormatting":"Helaly et al. (2017)","plainTextFormattedCitation":"(Helaly et al., 2017)","previouslyFormattedCitation":"(Helaly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Helaly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65A0180C" w14:textId="77777777" w:rsidR="00262956" w:rsidRPr="003E5A30" w:rsidRDefault="00262956" w:rsidP="00D63131">
            <w:pPr>
              <w:rPr>
                <w:sz w:val="18"/>
                <w:szCs w:val="18"/>
              </w:rPr>
            </w:pPr>
            <w:r w:rsidRPr="003E5A30">
              <w:rPr>
                <w:sz w:val="18"/>
                <w:szCs w:val="18"/>
              </w:rPr>
              <w:t>14</w:t>
            </w:r>
          </w:p>
        </w:tc>
        <w:tc>
          <w:tcPr>
            <w:tcW w:w="1842" w:type="dxa"/>
            <w:shd w:val="clear" w:color="auto" w:fill="auto"/>
          </w:tcPr>
          <w:p w14:paraId="49C77B45" w14:textId="77777777" w:rsidR="00262956" w:rsidRPr="003E5A30" w:rsidRDefault="00262956" w:rsidP="00D63131">
            <w:pPr>
              <w:rPr>
                <w:sz w:val="18"/>
                <w:szCs w:val="18"/>
              </w:rPr>
            </w:pPr>
            <w:r w:rsidRPr="003E5A30">
              <w:rPr>
                <w:sz w:val="18"/>
                <w:szCs w:val="18"/>
              </w:rPr>
              <w:t>1.5 mM K silicate</w:t>
            </w:r>
          </w:p>
        </w:tc>
        <w:tc>
          <w:tcPr>
            <w:tcW w:w="1276" w:type="dxa"/>
            <w:shd w:val="clear" w:color="auto" w:fill="auto"/>
          </w:tcPr>
          <w:p w14:paraId="04D0EA06" w14:textId="77777777" w:rsidR="00262956" w:rsidRPr="003E5A30" w:rsidRDefault="00262956" w:rsidP="00D63131">
            <w:pPr>
              <w:rPr>
                <w:sz w:val="18"/>
                <w:szCs w:val="18"/>
              </w:rPr>
            </w:pPr>
            <w:r w:rsidRPr="003E5A30">
              <w:rPr>
                <w:sz w:val="18"/>
                <w:szCs w:val="18"/>
              </w:rPr>
              <w:t>Water potential of -0.77 bars</w:t>
            </w:r>
          </w:p>
        </w:tc>
        <w:tc>
          <w:tcPr>
            <w:tcW w:w="1418" w:type="dxa"/>
            <w:shd w:val="clear" w:color="auto" w:fill="auto"/>
          </w:tcPr>
          <w:p w14:paraId="5DAEA77E" w14:textId="77777777" w:rsidR="00262956" w:rsidRPr="003E5A30" w:rsidRDefault="00262956" w:rsidP="00D63131">
            <w:pPr>
              <w:rPr>
                <w:sz w:val="18"/>
                <w:szCs w:val="18"/>
              </w:rPr>
            </w:pPr>
            <w:r w:rsidRPr="003E5A30">
              <w:rPr>
                <w:sz w:val="18"/>
                <w:szCs w:val="18"/>
              </w:rPr>
              <w:t>3 years</w:t>
            </w:r>
          </w:p>
        </w:tc>
        <w:tc>
          <w:tcPr>
            <w:tcW w:w="1559" w:type="dxa"/>
            <w:shd w:val="clear" w:color="auto" w:fill="auto"/>
          </w:tcPr>
          <w:p w14:paraId="105C7946" w14:textId="77777777" w:rsidR="00262956" w:rsidRPr="003E5A30" w:rsidRDefault="00262956" w:rsidP="00D63131">
            <w:pPr>
              <w:rPr>
                <w:sz w:val="18"/>
                <w:szCs w:val="18"/>
              </w:rPr>
            </w:pPr>
            <w:r w:rsidRPr="003E5A30">
              <w:rPr>
                <w:sz w:val="18"/>
                <w:szCs w:val="18"/>
              </w:rPr>
              <w:t>23 years</w:t>
            </w:r>
          </w:p>
        </w:tc>
        <w:tc>
          <w:tcPr>
            <w:tcW w:w="1417" w:type="dxa"/>
            <w:shd w:val="clear" w:color="auto" w:fill="auto"/>
          </w:tcPr>
          <w:p w14:paraId="46A52681" w14:textId="77777777" w:rsidR="00262956" w:rsidRPr="003E5A30" w:rsidRDefault="00262956" w:rsidP="00D63131">
            <w:pPr>
              <w:rPr>
                <w:sz w:val="18"/>
                <w:szCs w:val="18"/>
              </w:rPr>
            </w:pPr>
            <w:r w:rsidRPr="003E5A30">
              <w:rPr>
                <w:sz w:val="18"/>
                <w:szCs w:val="18"/>
              </w:rPr>
              <w:t>Soil</w:t>
            </w:r>
          </w:p>
        </w:tc>
        <w:tc>
          <w:tcPr>
            <w:tcW w:w="1985" w:type="dxa"/>
            <w:shd w:val="clear" w:color="auto" w:fill="auto"/>
          </w:tcPr>
          <w:p w14:paraId="48C305EB" w14:textId="77777777" w:rsidR="00262956" w:rsidRPr="003E5A30" w:rsidRDefault="00262956" w:rsidP="00D63131">
            <w:pPr>
              <w:rPr>
                <w:sz w:val="18"/>
                <w:szCs w:val="18"/>
              </w:rPr>
            </w:pPr>
            <w:r>
              <w:rPr>
                <w:sz w:val="18"/>
                <w:szCs w:val="18"/>
              </w:rPr>
              <w:t>All cultivars: + + + + +</w:t>
            </w:r>
          </w:p>
        </w:tc>
        <w:tc>
          <w:tcPr>
            <w:tcW w:w="2268" w:type="dxa"/>
            <w:shd w:val="clear" w:color="auto" w:fill="auto"/>
          </w:tcPr>
          <w:p w14:paraId="7CC6E727" w14:textId="77777777" w:rsidR="00262956" w:rsidRPr="003E5A30" w:rsidRDefault="00262956" w:rsidP="00D63131">
            <w:pPr>
              <w:rPr>
                <w:sz w:val="18"/>
                <w:szCs w:val="18"/>
              </w:rPr>
            </w:pPr>
            <w:r>
              <w:rPr>
                <w:sz w:val="18"/>
                <w:szCs w:val="18"/>
              </w:rPr>
              <w:t>All cultivars: + + + +</w:t>
            </w:r>
          </w:p>
        </w:tc>
      </w:tr>
      <w:tr w:rsidR="00262956" w:rsidRPr="003E5A30" w14:paraId="57E584F8" w14:textId="77777777" w:rsidTr="0014185E">
        <w:tc>
          <w:tcPr>
            <w:tcW w:w="993" w:type="dxa"/>
            <w:vMerge/>
            <w:shd w:val="clear" w:color="auto" w:fill="auto"/>
          </w:tcPr>
          <w:p w14:paraId="656F540E" w14:textId="77777777" w:rsidR="00262956" w:rsidRPr="003E5A30" w:rsidRDefault="00262956" w:rsidP="00D63131">
            <w:pPr>
              <w:rPr>
                <w:sz w:val="18"/>
                <w:szCs w:val="18"/>
              </w:rPr>
            </w:pPr>
          </w:p>
        </w:tc>
        <w:tc>
          <w:tcPr>
            <w:tcW w:w="1276" w:type="dxa"/>
            <w:shd w:val="clear" w:color="auto" w:fill="auto"/>
          </w:tcPr>
          <w:p w14:paraId="7AF8841C" w14:textId="77777777" w:rsidR="00262956" w:rsidRPr="003E5A30" w:rsidRDefault="00262956" w:rsidP="00D63131">
            <w:pPr>
              <w:rPr>
                <w:sz w:val="18"/>
                <w:szCs w:val="18"/>
              </w:rPr>
            </w:pPr>
            <w:r w:rsidRPr="003E5A30">
              <w:rPr>
                <w:sz w:val="18"/>
                <w:szCs w:val="18"/>
              </w:rPr>
              <w:t>Barley</w:t>
            </w:r>
          </w:p>
        </w:tc>
        <w:tc>
          <w:tcPr>
            <w:tcW w:w="1417" w:type="dxa"/>
            <w:shd w:val="clear" w:color="auto" w:fill="auto"/>
          </w:tcPr>
          <w:p w14:paraId="2AF11D03" w14:textId="77777777" w:rsidR="00262956" w:rsidRPr="003E5A30" w:rsidRDefault="00262956" w:rsidP="00D63131">
            <w:pPr>
              <w:rPr>
                <w:sz w:val="18"/>
                <w:szCs w:val="18"/>
              </w:rPr>
            </w:pPr>
            <w:r w:rsidRPr="003E5A30">
              <w:rPr>
                <w:sz w:val="18"/>
                <w:szCs w:val="18"/>
              </w:rPr>
              <w:fldChar w:fldCharType="begin" w:fldLock="1"/>
            </w:r>
            <w:r w:rsidRPr="003E5A30">
              <w:rPr>
                <w:sz w:val="18"/>
                <w:szCs w:val="18"/>
              </w:rPr>
              <w:instrText>ADDIN CSL_CITATION {"citationItems":[{"id":"ITEM-1","itemData":{"DOI":"10.3389/fpls.2017.01359","ISSN":"1664-462X","author":[{"dropping-particle":"","family":"Hosseini","given":"Seyed A.","non-dropping-particle":"","parse-names":false,"suffix":""},{"dropping-particle":"","family":"Maillard","given":"Anne","non-dropping-particle":"","parse-names":false,"suffix":""},{"dropping-particle":"","family":"Hajirezaei","given":"Mohammad R.","non-dropping-particle":"","parse-names":false,"suffix":""},{"dropping-particle":"","family":"Ali","given":"Nusrat","non-dropping-particle":"","parse-names":false,"suffix":""},{"dropping-particle":"","family":"Schwarzenberg","given":"Adrian","non-dropping-particle":"","parse-names":false,"suffix":""},{"dropping-particle":"","family":"Jamois","given":"Frank","non-dropping-particle":"","parse-names":false,"suffix":""},{"dropping-particle":"","family":"Yvin","given":"Jean-Claude","non-dropping-particle":"","parse-names":false,"suffix":""}],"container-title":"Frontiers in Plant Science","id":"ITEM-1","issue":"August","issued":{"date-parts":[["2017"]]},"title":"Induction of Barley Silicon Transporter HvLsi1 and HvLsi2, increased silicon concentration in the shoot and regulated Starch and ABA Homeostasis under Osmotic stress and Concomitant Potassium Deficiency","type":"article-journal","volume":"8"},"uris":["http://www.mendeley.com/documents/?uuid=71d83621-f7a3-48bd-9d0e-1f18423bde48"]}],"mendeley":{"formattedCitation":"(Hosseini et al., 2017)","manualFormatting":"Hosseini et al. (2017)","plainTextFormattedCitation":"(Hosseini et al., 2017)","previouslyFormattedCitation":"(Hosseini et al., 2017)"},"properties":{"noteIndex":0},"schema":"https://github.com/citation-style-language/schema/raw/master/csl-citation.json"}</w:instrText>
            </w:r>
            <w:r w:rsidRPr="003E5A30">
              <w:rPr>
                <w:sz w:val="18"/>
                <w:szCs w:val="18"/>
              </w:rPr>
              <w:fldChar w:fldCharType="separate"/>
            </w:r>
            <w:r w:rsidRPr="003E5A30">
              <w:rPr>
                <w:noProof/>
                <w:sz w:val="18"/>
                <w:szCs w:val="18"/>
              </w:rPr>
              <w:t xml:space="preserve">Hosseini </w:t>
            </w:r>
            <w:r w:rsidRPr="00C3153C">
              <w:rPr>
                <w:i/>
                <w:noProof/>
                <w:sz w:val="18"/>
                <w:szCs w:val="18"/>
              </w:rPr>
              <w:t>et al</w:t>
            </w:r>
            <w:r w:rsidRPr="003E5A30">
              <w:rPr>
                <w:noProof/>
                <w:sz w:val="18"/>
                <w:szCs w:val="18"/>
              </w:rPr>
              <w:t>. (2017)</w:t>
            </w:r>
            <w:r w:rsidRPr="003E5A30">
              <w:rPr>
                <w:sz w:val="18"/>
                <w:szCs w:val="18"/>
              </w:rPr>
              <w:fldChar w:fldCharType="end"/>
            </w:r>
          </w:p>
        </w:tc>
        <w:tc>
          <w:tcPr>
            <w:tcW w:w="426" w:type="dxa"/>
            <w:shd w:val="clear" w:color="auto" w:fill="auto"/>
          </w:tcPr>
          <w:p w14:paraId="7EF2B2DC" w14:textId="77777777" w:rsidR="00262956" w:rsidRPr="003E5A30" w:rsidRDefault="00262956" w:rsidP="00D63131">
            <w:pPr>
              <w:rPr>
                <w:sz w:val="18"/>
                <w:szCs w:val="18"/>
              </w:rPr>
            </w:pPr>
            <w:r w:rsidRPr="003E5A30">
              <w:rPr>
                <w:sz w:val="18"/>
                <w:szCs w:val="18"/>
              </w:rPr>
              <w:t>13</w:t>
            </w:r>
          </w:p>
        </w:tc>
        <w:tc>
          <w:tcPr>
            <w:tcW w:w="1842" w:type="dxa"/>
            <w:shd w:val="clear" w:color="auto" w:fill="auto"/>
          </w:tcPr>
          <w:p w14:paraId="3FC499A8" w14:textId="77777777" w:rsidR="00262956" w:rsidRPr="003E5A30" w:rsidRDefault="00262956" w:rsidP="00D63131">
            <w:pPr>
              <w:rPr>
                <w:sz w:val="18"/>
                <w:szCs w:val="18"/>
              </w:rPr>
            </w:pPr>
            <w:r w:rsidRPr="003E5A30">
              <w:rPr>
                <w:sz w:val="18"/>
                <w:szCs w:val="18"/>
              </w:rPr>
              <w:t>1 mM Na silicate</w:t>
            </w:r>
          </w:p>
        </w:tc>
        <w:tc>
          <w:tcPr>
            <w:tcW w:w="1276" w:type="dxa"/>
            <w:shd w:val="clear" w:color="auto" w:fill="auto"/>
          </w:tcPr>
          <w:p w14:paraId="7447A60F" w14:textId="77777777" w:rsidR="00262956" w:rsidRPr="003E5A30" w:rsidRDefault="00262956" w:rsidP="00D63131">
            <w:pPr>
              <w:rPr>
                <w:sz w:val="18"/>
                <w:szCs w:val="18"/>
              </w:rPr>
            </w:pPr>
            <w:r>
              <w:rPr>
                <w:sz w:val="18"/>
                <w:szCs w:val="18"/>
              </w:rPr>
              <w:t xml:space="preserve">190 g </w:t>
            </w:r>
            <w:r w:rsidRPr="003E5A30">
              <w:rPr>
                <w:sz w:val="18"/>
                <w:szCs w:val="18"/>
              </w:rPr>
              <w:t>L</w:t>
            </w:r>
            <w:r>
              <w:rPr>
                <w:rFonts w:cstheme="minorHAnsi"/>
                <w:sz w:val="18"/>
                <w:szCs w:val="18"/>
                <w:vertAlign w:val="superscript"/>
              </w:rPr>
              <w:t>-1</w:t>
            </w:r>
            <w:r w:rsidRPr="003E5A30">
              <w:rPr>
                <w:sz w:val="18"/>
                <w:szCs w:val="18"/>
              </w:rPr>
              <w:t xml:space="preserve"> PEG-6000</w:t>
            </w:r>
          </w:p>
        </w:tc>
        <w:tc>
          <w:tcPr>
            <w:tcW w:w="1418" w:type="dxa"/>
            <w:shd w:val="clear" w:color="auto" w:fill="auto"/>
          </w:tcPr>
          <w:p w14:paraId="7BBA7A18" w14:textId="77777777" w:rsidR="00262956" w:rsidRPr="003E5A30" w:rsidRDefault="00262956" w:rsidP="00D63131">
            <w:pPr>
              <w:rPr>
                <w:sz w:val="18"/>
                <w:szCs w:val="18"/>
              </w:rPr>
            </w:pPr>
            <w:r w:rsidRPr="003E5A30">
              <w:rPr>
                <w:sz w:val="18"/>
                <w:szCs w:val="18"/>
              </w:rPr>
              <w:t>5 days</w:t>
            </w:r>
          </w:p>
        </w:tc>
        <w:tc>
          <w:tcPr>
            <w:tcW w:w="1559" w:type="dxa"/>
            <w:shd w:val="clear" w:color="auto" w:fill="auto"/>
          </w:tcPr>
          <w:p w14:paraId="3BEAD33F" w14:textId="77777777" w:rsidR="00262956" w:rsidRPr="003E5A30" w:rsidRDefault="00262956" w:rsidP="00D63131">
            <w:pPr>
              <w:rPr>
                <w:sz w:val="18"/>
                <w:szCs w:val="18"/>
              </w:rPr>
            </w:pPr>
            <w:r w:rsidRPr="003E5A30">
              <w:rPr>
                <w:sz w:val="18"/>
                <w:szCs w:val="18"/>
              </w:rPr>
              <w:t>26 days</w:t>
            </w:r>
          </w:p>
        </w:tc>
        <w:tc>
          <w:tcPr>
            <w:tcW w:w="1417" w:type="dxa"/>
            <w:shd w:val="clear" w:color="auto" w:fill="auto"/>
          </w:tcPr>
          <w:p w14:paraId="3AB6DA59" w14:textId="77777777" w:rsidR="00262956" w:rsidRPr="003E5A30" w:rsidRDefault="00262956" w:rsidP="00D63131">
            <w:pPr>
              <w:rPr>
                <w:sz w:val="18"/>
                <w:szCs w:val="18"/>
              </w:rPr>
            </w:pPr>
            <w:r w:rsidRPr="003E5A30">
              <w:rPr>
                <w:sz w:val="18"/>
                <w:szCs w:val="18"/>
              </w:rPr>
              <w:t>Hydroponics</w:t>
            </w:r>
          </w:p>
        </w:tc>
        <w:tc>
          <w:tcPr>
            <w:tcW w:w="1985" w:type="dxa"/>
            <w:shd w:val="clear" w:color="auto" w:fill="auto"/>
          </w:tcPr>
          <w:p w14:paraId="13E36698" w14:textId="77777777" w:rsidR="00262956" w:rsidRPr="003E5A30" w:rsidRDefault="00262956" w:rsidP="00D63131">
            <w:pPr>
              <w:rPr>
                <w:sz w:val="18"/>
                <w:szCs w:val="18"/>
              </w:rPr>
            </w:pPr>
            <w:r>
              <w:rPr>
                <w:sz w:val="18"/>
                <w:szCs w:val="18"/>
              </w:rPr>
              <w:t>N.s</w:t>
            </w:r>
          </w:p>
        </w:tc>
        <w:tc>
          <w:tcPr>
            <w:tcW w:w="2268" w:type="dxa"/>
            <w:shd w:val="clear" w:color="auto" w:fill="auto"/>
          </w:tcPr>
          <w:p w14:paraId="15E39C07" w14:textId="77777777" w:rsidR="00262956" w:rsidRPr="003E5A30" w:rsidRDefault="00262956" w:rsidP="00D63131">
            <w:pPr>
              <w:rPr>
                <w:sz w:val="18"/>
                <w:szCs w:val="18"/>
              </w:rPr>
            </w:pPr>
            <w:r>
              <w:rPr>
                <w:sz w:val="18"/>
                <w:szCs w:val="18"/>
              </w:rPr>
              <w:t>N.s.</w:t>
            </w:r>
            <w:r w:rsidRPr="003E5A30">
              <w:rPr>
                <w:sz w:val="18"/>
                <w:szCs w:val="18"/>
              </w:rPr>
              <w:t xml:space="preserve"> </w:t>
            </w:r>
          </w:p>
        </w:tc>
      </w:tr>
      <w:tr w:rsidR="00262956" w:rsidRPr="003E5A30" w14:paraId="54F1EE4F" w14:textId="77777777" w:rsidTr="0014185E">
        <w:tc>
          <w:tcPr>
            <w:tcW w:w="993" w:type="dxa"/>
            <w:vMerge/>
            <w:shd w:val="clear" w:color="auto" w:fill="auto"/>
          </w:tcPr>
          <w:p w14:paraId="1B2B026D" w14:textId="77777777" w:rsidR="00262956" w:rsidRPr="003E5A30" w:rsidRDefault="00262956" w:rsidP="00D63131">
            <w:pPr>
              <w:rPr>
                <w:sz w:val="18"/>
                <w:szCs w:val="18"/>
              </w:rPr>
            </w:pPr>
          </w:p>
        </w:tc>
        <w:tc>
          <w:tcPr>
            <w:tcW w:w="1276" w:type="dxa"/>
            <w:shd w:val="clear" w:color="auto" w:fill="auto"/>
          </w:tcPr>
          <w:p w14:paraId="5C08CB64" w14:textId="77777777" w:rsidR="00262956" w:rsidRPr="003E5A30" w:rsidRDefault="00262956" w:rsidP="00D63131">
            <w:pPr>
              <w:rPr>
                <w:sz w:val="18"/>
                <w:szCs w:val="18"/>
              </w:rPr>
            </w:pPr>
            <w:r w:rsidRPr="003E5A30">
              <w:rPr>
                <w:sz w:val="18"/>
                <w:szCs w:val="18"/>
              </w:rPr>
              <w:t>Cowpea</w:t>
            </w:r>
          </w:p>
        </w:tc>
        <w:tc>
          <w:tcPr>
            <w:tcW w:w="1417" w:type="dxa"/>
            <w:shd w:val="clear" w:color="auto" w:fill="auto"/>
          </w:tcPr>
          <w:p w14:paraId="586F9338" w14:textId="77777777" w:rsidR="00262956" w:rsidRPr="003E5A30" w:rsidRDefault="00262956" w:rsidP="00D63131">
            <w:pPr>
              <w:rPr>
                <w:sz w:val="18"/>
                <w:szCs w:val="18"/>
              </w:rPr>
            </w:pPr>
            <w:r w:rsidRPr="003E5A30">
              <w:rPr>
                <w:sz w:val="18"/>
                <w:szCs w:val="18"/>
              </w:rPr>
              <w:fldChar w:fldCharType="begin" w:fldLock="1"/>
            </w:r>
            <w:r w:rsidRPr="003E5A30">
              <w:rPr>
                <w:sz w:val="18"/>
                <w:szCs w:val="18"/>
              </w:rPr>
              <w:instrText>ADDIN CSL_CITATION {"citationItems":[{"id":"ITEM-1","itemData":{"DOI":"10.1016/j.scienta.2017.10.008","ISSN":"03044238","abstract":"Environmental stresses are increasing over time adversely affecting crop productivity. To face these stresses, plants adopt endogenous mechanisms, but they are not enough in most cases. Therefore, the effect of exogenous application of proline, silicon (Si) or methionine on growth and yield criteria, leaf physio-biochemical properties and leaf anatomical structure of cowpea plants grown under three levels of water deficit (W0; 60, W1; 40 and W2; 20% of soil water holding capacity) was investigated. The water level W0 was adequate to optimum cowpea plant growth and specified as a control. Results obtained indicated that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were significantly decreased, while activity of leaf antioxidant enzymes such as peroxidase (POX), superoxide dismutase (SOD) and catalase (CAT), content of leaf proline and electrolyte leakage, and shoot Si were significantly increased under water deficit stress (W1 and W2) conditions compared to the control (W0). However under water deficit stress, foliar application of proline, Si or methionine seemed to overcome the harmful effects of water deficit stress, at varying degrees, on the abovementioned cowpea plants characters, which were improved, compared to the corresponding controls. The Si was the most helpful one, where it increased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and further increased shoot Si content and leaf antioxidant enzyme activities of cowpea plants compared to those of either proline or methionine application. For leaf anatomical features, the width of midvein and xylem, and the thickness of midvein, phloem and xylem tissues, and palisade and spongy tissues of leaf blade were decreased with increasing the water deficit stress; however, foliar spray of Si improved all histological features compared to those of untreated plants.","author":[{"dropping-particle":"","family":"Merwad","given":"Abdel Rahman M.A.","non-dropping-particle":"","parse-names":false,"suffix":""},{"dropping-particle":"","family":"Desoky","given":"El Sayed M.","non-dropping-particle":"","parse-names":false,"suffix":""},{"dropping-particle":"","family":"Rady","given":"Mostafa M.","non-dropping-particle":"","parse-names":false,"suffix":""}],"container-title":"Scientia Horticulturae","id":"ITEM-1","issue":"May 2017","issued":{"date-parts":[["2018"]]},"page":"132-144","publisher":"Elsevier","title":"Response of water deficit-stressed Vigna unguiculata performances to silicon, proline or methionine foliar application","type":"article-journal","volume":"228"},"uris":["http://www.mendeley.com/documents/?uuid=b8e680f6-7063-466c-b0b5-0aec22e6ab45"]}],"mendeley":{"formattedCitation":"(Merwad et al., 2018)","manualFormatting":"Merwad et al. (2018)","plainTextFormattedCitation":"(Merwad et al., 2018)","previouslyFormattedCitation":"(Merwad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Merwad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4B6FA7A8" w14:textId="77777777" w:rsidR="00262956" w:rsidRPr="003E5A30" w:rsidRDefault="00262956" w:rsidP="00D63131">
            <w:pPr>
              <w:rPr>
                <w:sz w:val="18"/>
                <w:szCs w:val="18"/>
              </w:rPr>
            </w:pPr>
            <w:r w:rsidRPr="003E5A30">
              <w:rPr>
                <w:sz w:val="18"/>
                <w:szCs w:val="18"/>
              </w:rPr>
              <w:t>13</w:t>
            </w:r>
          </w:p>
        </w:tc>
        <w:tc>
          <w:tcPr>
            <w:tcW w:w="1842" w:type="dxa"/>
            <w:shd w:val="clear" w:color="auto" w:fill="auto"/>
          </w:tcPr>
          <w:p w14:paraId="157FA97B" w14:textId="63E000E0" w:rsidR="00262956" w:rsidRPr="003E5A30" w:rsidRDefault="00262956" w:rsidP="007A3F60">
            <w:pPr>
              <w:rPr>
                <w:sz w:val="18"/>
                <w:szCs w:val="18"/>
              </w:rPr>
            </w:pPr>
            <w:r w:rsidRPr="003E5A30">
              <w:rPr>
                <w:sz w:val="18"/>
                <w:szCs w:val="18"/>
              </w:rPr>
              <w:t xml:space="preserve">2 mM K silicate (foliar spray 15, 30, 45 </w:t>
            </w:r>
            <w:r w:rsidR="007A3F60">
              <w:rPr>
                <w:sz w:val="18"/>
                <w:szCs w:val="18"/>
              </w:rPr>
              <w:t>DAS)</w:t>
            </w:r>
          </w:p>
        </w:tc>
        <w:tc>
          <w:tcPr>
            <w:tcW w:w="1276" w:type="dxa"/>
            <w:shd w:val="clear" w:color="auto" w:fill="auto"/>
          </w:tcPr>
          <w:p w14:paraId="5D95982B" w14:textId="77777777" w:rsidR="00262956" w:rsidRPr="003E5A30" w:rsidRDefault="00262956" w:rsidP="00D63131">
            <w:pPr>
              <w:rPr>
                <w:sz w:val="18"/>
                <w:szCs w:val="18"/>
              </w:rPr>
            </w:pPr>
            <w:r w:rsidRPr="003E5A30">
              <w:rPr>
                <w:sz w:val="18"/>
                <w:szCs w:val="18"/>
              </w:rPr>
              <w:t xml:space="preserve">20 % </w:t>
            </w:r>
            <w:r>
              <w:rPr>
                <w:sz w:val="18"/>
                <w:szCs w:val="18"/>
              </w:rPr>
              <w:t>WHC</w:t>
            </w:r>
          </w:p>
        </w:tc>
        <w:tc>
          <w:tcPr>
            <w:tcW w:w="1418" w:type="dxa"/>
            <w:shd w:val="clear" w:color="auto" w:fill="auto"/>
          </w:tcPr>
          <w:p w14:paraId="4EFB8435" w14:textId="77777777" w:rsidR="00262956" w:rsidRPr="003E5A30" w:rsidRDefault="00262956" w:rsidP="00D63131">
            <w:pPr>
              <w:rPr>
                <w:sz w:val="18"/>
                <w:szCs w:val="18"/>
              </w:rPr>
            </w:pPr>
            <w:r>
              <w:rPr>
                <w:sz w:val="18"/>
                <w:szCs w:val="18"/>
              </w:rPr>
              <w:t xml:space="preserve">55 and </w:t>
            </w:r>
            <w:r w:rsidRPr="003E5A30">
              <w:rPr>
                <w:sz w:val="18"/>
                <w:szCs w:val="18"/>
              </w:rPr>
              <w:t>80 days</w:t>
            </w:r>
          </w:p>
        </w:tc>
        <w:tc>
          <w:tcPr>
            <w:tcW w:w="1559" w:type="dxa"/>
            <w:shd w:val="clear" w:color="auto" w:fill="auto"/>
          </w:tcPr>
          <w:p w14:paraId="220BD63F" w14:textId="77777777" w:rsidR="00262956" w:rsidRPr="003E5A30" w:rsidRDefault="00262956" w:rsidP="00D63131">
            <w:pPr>
              <w:rPr>
                <w:sz w:val="18"/>
                <w:szCs w:val="18"/>
              </w:rPr>
            </w:pPr>
            <w:r>
              <w:rPr>
                <w:sz w:val="18"/>
                <w:szCs w:val="18"/>
              </w:rPr>
              <w:t xml:space="preserve">80 days </w:t>
            </w:r>
          </w:p>
        </w:tc>
        <w:tc>
          <w:tcPr>
            <w:tcW w:w="1417" w:type="dxa"/>
            <w:shd w:val="clear" w:color="auto" w:fill="auto"/>
          </w:tcPr>
          <w:p w14:paraId="3B27056E" w14:textId="77777777" w:rsidR="00262956" w:rsidRPr="003E5A30" w:rsidRDefault="00262956" w:rsidP="00D63131">
            <w:pPr>
              <w:rPr>
                <w:sz w:val="18"/>
                <w:szCs w:val="18"/>
              </w:rPr>
            </w:pPr>
            <w:r w:rsidRPr="003E5A30">
              <w:rPr>
                <w:sz w:val="18"/>
                <w:szCs w:val="18"/>
              </w:rPr>
              <w:t>Soil</w:t>
            </w:r>
          </w:p>
        </w:tc>
        <w:tc>
          <w:tcPr>
            <w:tcW w:w="1985" w:type="dxa"/>
            <w:shd w:val="clear" w:color="auto" w:fill="auto"/>
          </w:tcPr>
          <w:p w14:paraId="63081EEE" w14:textId="77777777" w:rsidR="00262956" w:rsidRPr="003E5A30" w:rsidRDefault="00262956" w:rsidP="00D63131">
            <w:pPr>
              <w:rPr>
                <w:sz w:val="18"/>
                <w:szCs w:val="18"/>
              </w:rPr>
            </w:pPr>
            <w:r>
              <w:rPr>
                <w:sz w:val="18"/>
                <w:szCs w:val="18"/>
              </w:rPr>
              <w:t>+ +</w:t>
            </w:r>
          </w:p>
        </w:tc>
        <w:tc>
          <w:tcPr>
            <w:tcW w:w="2268" w:type="dxa"/>
            <w:shd w:val="clear" w:color="auto" w:fill="auto"/>
          </w:tcPr>
          <w:p w14:paraId="499785B9" w14:textId="77777777" w:rsidR="00262956" w:rsidRPr="003E5A30" w:rsidRDefault="00262956" w:rsidP="00D63131">
            <w:pPr>
              <w:rPr>
                <w:sz w:val="18"/>
                <w:szCs w:val="18"/>
              </w:rPr>
            </w:pPr>
            <w:r>
              <w:rPr>
                <w:sz w:val="18"/>
                <w:szCs w:val="18"/>
              </w:rPr>
              <w:t>+ +</w:t>
            </w:r>
          </w:p>
        </w:tc>
      </w:tr>
      <w:tr w:rsidR="00262956" w:rsidRPr="003E5A30" w14:paraId="2DE18A7E" w14:textId="77777777" w:rsidTr="0014185E">
        <w:tc>
          <w:tcPr>
            <w:tcW w:w="993" w:type="dxa"/>
            <w:vMerge/>
            <w:shd w:val="clear" w:color="auto" w:fill="auto"/>
          </w:tcPr>
          <w:p w14:paraId="60504050" w14:textId="77777777" w:rsidR="00262956" w:rsidRPr="003E5A30" w:rsidRDefault="00262956" w:rsidP="00D63131">
            <w:pPr>
              <w:rPr>
                <w:sz w:val="18"/>
                <w:szCs w:val="18"/>
              </w:rPr>
            </w:pPr>
          </w:p>
        </w:tc>
        <w:tc>
          <w:tcPr>
            <w:tcW w:w="1276" w:type="dxa"/>
            <w:shd w:val="clear" w:color="auto" w:fill="auto"/>
          </w:tcPr>
          <w:p w14:paraId="01C02152" w14:textId="77777777" w:rsidR="00262956" w:rsidRPr="003E5A30" w:rsidRDefault="00262956" w:rsidP="00D63131">
            <w:pPr>
              <w:rPr>
                <w:sz w:val="18"/>
                <w:szCs w:val="18"/>
              </w:rPr>
            </w:pPr>
            <w:r w:rsidRPr="003E5A30">
              <w:rPr>
                <w:i/>
                <w:iCs/>
                <w:sz w:val="18"/>
                <w:szCs w:val="18"/>
              </w:rPr>
              <w:t>Zygophyllum xanthoxylum</w:t>
            </w:r>
          </w:p>
        </w:tc>
        <w:tc>
          <w:tcPr>
            <w:tcW w:w="1417" w:type="dxa"/>
            <w:shd w:val="clear" w:color="auto" w:fill="auto"/>
          </w:tcPr>
          <w:p w14:paraId="42CAFB9D" w14:textId="77777777" w:rsidR="00262956" w:rsidRPr="003E5A30" w:rsidRDefault="00262956" w:rsidP="00D63131">
            <w:pPr>
              <w:rPr>
                <w:sz w:val="18"/>
                <w:szCs w:val="18"/>
              </w:rPr>
            </w:pPr>
            <w:r w:rsidRPr="003E5A30">
              <w:rPr>
                <w:sz w:val="18"/>
                <w:szCs w:val="18"/>
              </w:rPr>
              <w:fldChar w:fldCharType="begin" w:fldLock="1"/>
            </w:r>
            <w:r w:rsidRPr="003E5A30">
              <w:rPr>
                <w:sz w:val="18"/>
                <w:szCs w:val="18"/>
              </w:rPr>
              <w:instrText>ADDIN CSL_CITATION {"citationItems":[{"id":"ITEM-1","itemData":{"DOI":"10.1016/j.jplph.2016.05.009","ISSN":"01761617","abstract":"One main strategic adaptive mechanism adopted by succulent xerophyte species, resistance to drought stress is absorbing and accumulating large amounts of sodium (Na+) from poor and dry soil which was stored in photosynthesizing branches as well as leaves as major osmoregulators, while still accumulating and storing a great deal of silicon (Si) in roots to resist to arid environments. To understand the possible adaptive strategies underlying how Si accumulation stimulates growth and ameliorates the adverse environmental impacts of drought stress on the C3 succulent xerophyte Z. xanthoxylum, plants grown for 3 weeks were suffered different K2SiO3 concentrations (1.5–7.5mM) (3–15mM KCl as control) treatments in sand culture experiments. Plants were also treated with different osmotic stresses caused by polyethylene glycol (PEG 6000) and drought stress (maintain water content about 30% of field water capacity) (30% of FWC) with or without additional 2.5mMK2SiO3 (5mM KCl as control) treatment in sand culture and pot experiments, respectively. We found that 2.5mMK2SiO3 (5mM KCl as control) resulted in optimal plant growth and alleviated adverse influences of drought stress on Z. xanthoxylum, by strengthening the activities of superoxide dismutase, peroxidase and catalase, reducing membrane lipid peroxidation and decreasing soluble sugar and free proline concentrations, concomitantly, increasing tissue water content, leaf area and chlorophyll a concentration. The result of ion analysis indicated that the Si absorption of Z. xanthoxylum was markedly induced by drought stress and that the 2.5mMK2SiO3 (5mM KCl as control) treatment significantly increased the aboveground and root Si concentration under different osmotic stresses and 30% of field water capacity compared with the drought and drought with 5mM KCl treatments. Although the K+ concentration in root in the drought with 2.5mMK2SiO3 treatment was no significant changes compared with the drought treatment, K+ concentration in aboveground and root in drought with 2.5mMK2SiO3 treatment were significantly decreased by 42% and 65.2% compared with drought with 5mM KCl treatment under 30% of FWC, indicating that Si replaced the function of K+, thus stimulating the growth and mitigating adverse effects of Z. xanthoxylum under water deficit. These findings showed that the positive roles of Si in the drought tolerance of Z. xanthoxylum might be due to the ability of plant to accumulate a great quantity of Si and ut…","author":[{"dropping-particle":"","family":"Kang","given":"Jianjun","non-dropping-particle":"","parse-names":false,"suffix":""},{"dropping-particle":"","family":"Zhao","given":"Wenzhi","non-dropping-particle":"","parse-names":false,"suffix":""},{"dropping-particle":"","family":"Zhu","given":"Xi","non-dropping-particle":"","parse-names":false,"suffix":""}],"container-title":"Journal of Plant Physiology","id":"ITEM-1","issued":{"date-parts":[["2016"]]},"page":"76-86","publisher":"Elsevier GmbH.","title":"Silicon improves photosynthesis and strengthens enzyme activities in the C3 succulent xerophyte &lt;i&gt;Zygophyllum xanthoxylum&lt;/i&gt; under drought stress","type":"article-journal","volume":"199"},"uris":["http://www.mendeley.com/documents/?uuid=8a2417f8-6a2b-4dc7-a9c3-ba19b5504e2b"]}],"mendeley":{"formattedCitation":"(Kang et al., 2016)","manualFormatting":"Kang et al. (2016)","plainTextFormattedCitation":"(Kang et al., 2016)","previouslyFormattedCitation":"(Kang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Kang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0023920E" w14:textId="77777777" w:rsidR="00262956" w:rsidRPr="003E5A30" w:rsidRDefault="00262956" w:rsidP="00D63131">
            <w:pPr>
              <w:rPr>
                <w:sz w:val="18"/>
                <w:szCs w:val="18"/>
              </w:rPr>
            </w:pPr>
            <w:r w:rsidRPr="003E5A30">
              <w:rPr>
                <w:sz w:val="18"/>
                <w:szCs w:val="18"/>
              </w:rPr>
              <w:t>12</w:t>
            </w:r>
          </w:p>
        </w:tc>
        <w:tc>
          <w:tcPr>
            <w:tcW w:w="1842" w:type="dxa"/>
            <w:shd w:val="clear" w:color="auto" w:fill="auto"/>
          </w:tcPr>
          <w:p w14:paraId="6FA6C94C" w14:textId="77777777" w:rsidR="00262956" w:rsidRPr="003E5A30" w:rsidRDefault="00262956" w:rsidP="00D63131">
            <w:pPr>
              <w:rPr>
                <w:sz w:val="18"/>
                <w:szCs w:val="18"/>
              </w:rPr>
            </w:pPr>
            <w:r w:rsidRPr="003E5A30">
              <w:rPr>
                <w:sz w:val="18"/>
                <w:szCs w:val="18"/>
              </w:rPr>
              <w:t>2.5</w:t>
            </w:r>
          </w:p>
          <w:p w14:paraId="6C855AE0" w14:textId="77777777" w:rsidR="00262956" w:rsidRPr="003E5A30" w:rsidRDefault="00262956" w:rsidP="00D63131">
            <w:pPr>
              <w:rPr>
                <w:sz w:val="18"/>
                <w:szCs w:val="18"/>
              </w:rPr>
            </w:pPr>
            <w:r w:rsidRPr="003E5A30">
              <w:rPr>
                <w:sz w:val="18"/>
                <w:szCs w:val="18"/>
              </w:rPr>
              <w:t>mM K</w:t>
            </w:r>
            <w:r>
              <w:rPr>
                <w:sz w:val="18"/>
                <w:szCs w:val="18"/>
              </w:rPr>
              <w:t xml:space="preserve"> silicate</w:t>
            </w:r>
          </w:p>
        </w:tc>
        <w:tc>
          <w:tcPr>
            <w:tcW w:w="1276" w:type="dxa"/>
            <w:shd w:val="clear" w:color="auto" w:fill="auto"/>
          </w:tcPr>
          <w:p w14:paraId="52FC2BC0" w14:textId="77777777" w:rsidR="00262956" w:rsidRPr="003E5A30" w:rsidRDefault="00262956" w:rsidP="00D63131">
            <w:pPr>
              <w:rPr>
                <w:sz w:val="18"/>
                <w:szCs w:val="18"/>
              </w:rPr>
            </w:pPr>
            <w:r w:rsidRPr="003E5A30">
              <w:rPr>
                <w:sz w:val="18"/>
                <w:szCs w:val="18"/>
              </w:rPr>
              <w:t>30% FC</w:t>
            </w:r>
          </w:p>
        </w:tc>
        <w:tc>
          <w:tcPr>
            <w:tcW w:w="1418" w:type="dxa"/>
            <w:shd w:val="clear" w:color="auto" w:fill="auto"/>
          </w:tcPr>
          <w:p w14:paraId="2F273FA4" w14:textId="77777777" w:rsidR="00262956" w:rsidRPr="003E5A30" w:rsidRDefault="00262956" w:rsidP="00D63131">
            <w:pPr>
              <w:rPr>
                <w:sz w:val="18"/>
                <w:szCs w:val="18"/>
              </w:rPr>
            </w:pPr>
            <w:r>
              <w:rPr>
                <w:sz w:val="18"/>
                <w:szCs w:val="18"/>
              </w:rPr>
              <w:t>1</w:t>
            </w:r>
            <w:r w:rsidRPr="003E5A30">
              <w:rPr>
                <w:sz w:val="18"/>
                <w:szCs w:val="18"/>
              </w:rPr>
              <w:t>0</w:t>
            </w:r>
            <w:r>
              <w:rPr>
                <w:sz w:val="18"/>
                <w:szCs w:val="18"/>
              </w:rPr>
              <w:t xml:space="preserve"> </w:t>
            </w:r>
            <w:r w:rsidRPr="003E5A30">
              <w:rPr>
                <w:sz w:val="18"/>
                <w:szCs w:val="18"/>
              </w:rPr>
              <w:t>days</w:t>
            </w:r>
          </w:p>
        </w:tc>
        <w:tc>
          <w:tcPr>
            <w:tcW w:w="1559" w:type="dxa"/>
            <w:shd w:val="clear" w:color="auto" w:fill="auto"/>
          </w:tcPr>
          <w:p w14:paraId="0FC136B8" w14:textId="77777777" w:rsidR="00262956" w:rsidRPr="003E5A30" w:rsidRDefault="00262956" w:rsidP="00D63131">
            <w:pPr>
              <w:rPr>
                <w:sz w:val="18"/>
                <w:szCs w:val="18"/>
              </w:rPr>
            </w:pPr>
            <w:r w:rsidRPr="003E5A30">
              <w:rPr>
                <w:sz w:val="18"/>
                <w:szCs w:val="18"/>
              </w:rPr>
              <w:t>~5 weeks</w:t>
            </w:r>
          </w:p>
        </w:tc>
        <w:tc>
          <w:tcPr>
            <w:tcW w:w="1417" w:type="dxa"/>
            <w:shd w:val="clear" w:color="auto" w:fill="auto"/>
          </w:tcPr>
          <w:p w14:paraId="025CF6E8" w14:textId="77777777" w:rsidR="00262956" w:rsidRPr="003E5A30" w:rsidRDefault="00262956" w:rsidP="00D63131">
            <w:pPr>
              <w:rPr>
                <w:sz w:val="18"/>
                <w:szCs w:val="18"/>
              </w:rPr>
            </w:pPr>
            <w:r w:rsidRPr="003E5A30">
              <w:rPr>
                <w:sz w:val="18"/>
                <w:szCs w:val="18"/>
              </w:rPr>
              <w:t>Vermiculture</w:t>
            </w:r>
          </w:p>
        </w:tc>
        <w:tc>
          <w:tcPr>
            <w:tcW w:w="1985" w:type="dxa"/>
            <w:shd w:val="clear" w:color="auto" w:fill="auto"/>
          </w:tcPr>
          <w:p w14:paraId="4378CF63" w14:textId="77777777" w:rsidR="00262956" w:rsidRPr="003E5A30" w:rsidRDefault="00262956" w:rsidP="00D63131">
            <w:pPr>
              <w:rPr>
                <w:sz w:val="18"/>
                <w:szCs w:val="18"/>
              </w:rPr>
            </w:pPr>
            <w:r>
              <w:rPr>
                <w:sz w:val="18"/>
                <w:szCs w:val="18"/>
              </w:rPr>
              <w:t>+ + + +</w:t>
            </w:r>
          </w:p>
        </w:tc>
        <w:tc>
          <w:tcPr>
            <w:tcW w:w="2268" w:type="dxa"/>
            <w:shd w:val="clear" w:color="auto" w:fill="auto"/>
          </w:tcPr>
          <w:p w14:paraId="0CB8F026" w14:textId="77777777" w:rsidR="00262956" w:rsidRPr="003E5A30" w:rsidRDefault="00262956" w:rsidP="00D63131">
            <w:pPr>
              <w:rPr>
                <w:sz w:val="18"/>
                <w:szCs w:val="18"/>
              </w:rPr>
            </w:pPr>
            <w:r>
              <w:rPr>
                <w:sz w:val="18"/>
                <w:szCs w:val="18"/>
              </w:rPr>
              <w:t>+ + + +</w:t>
            </w:r>
          </w:p>
        </w:tc>
      </w:tr>
      <w:tr w:rsidR="00262956" w:rsidRPr="003E5A30" w14:paraId="220C3F79" w14:textId="77777777" w:rsidTr="0014185E">
        <w:tc>
          <w:tcPr>
            <w:tcW w:w="993" w:type="dxa"/>
            <w:vMerge/>
            <w:shd w:val="clear" w:color="auto" w:fill="auto"/>
          </w:tcPr>
          <w:p w14:paraId="408ACF74" w14:textId="77777777" w:rsidR="00262956" w:rsidRPr="003E5A30" w:rsidRDefault="00262956" w:rsidP="00D63131">
            <w:pPr>
              <w:rPr>
                <w:sz w:val="18"/>
                <w:szCs w:val="18"/>
              </w:rPr>
            </w:pPr>
          </w:p>
        </w:tc>
        <w:tc>
          <w:tcPr>
            <w:tcW w:w="1276" w:type="dxa"/>
            <w:shd w:val="clear" w:color="auto" w:fill="auto"/>
          </w:tcPr>
          <w:p w14:paraId="28455A27" w14:textId="77777777" w:rsidR="00262956" w:rsidRPr="003E5A30" w:rsidRDefault="00262956" w:rsidP="00D63131">
            <w:pPr>
              <w:rPr>
                <w:iCs/>
                <w:sz w:val="18"/>
                <w:szCs w:val="18"/>
              </w:rPr>
            </w:pPr>
            <w:r w:rsidRPr="003E5A30">
              <w:rPr>
                <w:iCs/>
                <w:sz w:val="18"/>
                <w:szCs w:val="18"/>
              </w:rPr>
              <w:t>Cucumber</w:t>
            </w:r>
          </w:p>
        </w:tc>
        <w:tc>
          <w:tcPr>
            <w:tcW w:w="1417" w:type="dxa"/>
            <w:shd w:val="clear" w:color="auto" w:fill="auto"/>
          </w:tcPr>
          <w:p w14:paraId="07A048D0" w14:textId="77777777" w:rsidR="00262956" w:rsidRPr="003E5A30" w:rsidRDefault="00262956" w:rsidP="00D63131">
            <w:pPr>
              <w:rPr>
                <w:sz w:val="18"/>
                <w:szCs w:val="18"/>
              </w:rPr>
            </w:pPr>
            <w:r w:rsidRPr="003E5A30">
              <w:rPr>
                <w:sz w:val="18"/>
                <w:szCs w:val="18"/>
              </w:rPr>
              <w:fldChar w:fldCharType="begin" w:fldLock="1"/>
            </w:r>
            <w:r w:rsidRPr="003E5A30">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3E5A30">
              <w:rPr>
                <w:sz w:val="18"/>
                <w:szCs w:val="18"/>
              </w:rPr>
              <w:fldChar w:fldCharType="separate"/>
            </w:r>
            <w:r w:rsidRPr="003E5A30">
              <w:rPr>
                <w:noProof/>
                <w:sz w:val="18"/>
                <w:szCs w:val="18"/>
              </w:rPr>
              <w:t xml:space="preserve">Ouzounidou </w:t>
            </w:r>
            <w:r w:rsidRPr="00C3153C">
              <w:rPr>
                <w:i/>
                <w:noProof/>
                <w:sz w:val="18"/>
                <w:szCs w:val="18"/>
              </w:rPr>
              <w:t>et al</w:t>
            </w:r>
            <w:r w:rsidRPr="003E5A30">
              <w:rPr>
                <w:noProof/>
                <w:sz w:val="18"/>
                <w:szCs w:val="18"/>
              </w:rPr>
              <w:t>. (2016)</w:t>
            </w:r>
            <w:r w:rsidRPr="003E5A30">
              <w:rPr>
                <w:sz w:val="18"/>
                <w:szCs w:val="18"/>
              </w:rPr>
              <w:fldChar w:fldCharType="end"/>
            </w:r>
          </w:p>
        </w:tc>
        <w:tc>
          <w:tcPr>
            <w:tcW w:w="426" w:type="dxa"/>
            <w:shd w:val="clear" w:color="auto" w:fill="auto"/>
          </w:tcPr>
          <w:p w14:paraId="2B160158" w14:textId="77777777" w:rsidR="00262956" w:rsidRPr="003E5A30" w:rsidRDefault="00262956" w:rsidP="00D63131">
            <w:pPr>
              <w:rPr>
                <w:sz w:val="18"/>
                <w:szCs w:val="18"/>
              </w:rPr>
            </w:pPr>
            <w:r w:rsidRPr="003E5A30">
              <w:rPr>
                <w:sz w:val="18"/>
                <w:szCs w:val="18"/>
              </w:rPr>
              <w:t>12</w:t>
            </w:r>
          </w:p>
        </w:tc>
        <w:tc>
          <w:tcPr>
            <w:tcW w:w="1842" w:type="dxa"/>
            <w:shd w:val="clear" w:color="auto" w:fill="auto"/>
          </w:tcPr>
          <w:p w14:paraId="063E6623" w14:textId="77777777" w:rsidR="00262956" w:rsidRPr="003E5A30" w:rsidRDefault="00262956" w:rsidP="00D63131">
            <w:pPr>
              <w:rPr>
                <w:sz w:val="18"/>
                <w:szCs w:val="18"/>
              </w:rPr>
            </w:pPr>
            <w:r w:rsidRPr="003E5A30">
              <w:rPr>
                <w:sz w:val="18"/>
                <w:szCs w:val="18"/>
              </w:rPr>
              <w:t>2.25 mM K silicate (foliar spray every 10 d</w:t>
            </w:r>
            <w:r>
              <w:rPr>
                <w:sz w:val="18"/>
                <w:szCs w:val="18"/>
              </w:rPr>
              <w:t>ays</w:t>
            </w:r>
            <w:r w:rsidRPr="003E5A30">
              <w:rPr>
                <w:sz w:val="18"/>
                <w:szCs w:val="18"/>
              </w:rPr>
              <w:t>)</w:t>
            </w:r>
          </w:p>
        </w:tc>
        <w:tc>
          <w:tcPr>
            <w:tcW w:w="1276" w:type="dxa"/>
            <w:shd w:val="clear" w:color="auto" w:fill="auto"/>
          </w:tcPr>
          <w:p w14:paraId="22E10609" w14:textId="77777777" w:rsidR="00262956" w:rsidRPr="003E5A30" w:rsidRDefault="00262956" w:rsidP="00D63131">
            <w:pPr>
              <w:rPr>
                <w:sz w:val="18"/>
                <w:szCs w:val="18"/>
              </w:rPr>
            </w:pPr>
            <w:r w:rsidRPr="003E5A30">
              <w:rPr>
                <w:sz w:val="18"/>
                <w:szCs w:val="18"/>
              </w:rPr>
              <w:t>Irrigation reduced by 50%</w:t>
            </w:r>
          </w:p>
        </w:tc>
        <w:tc>
          <w:tcPr>
            <w:tcW w:w="1418" w:type="dxa"/>
            <w:shd w:val="clear" w:color="auto" w:fill="auto"/>
          </w:tcPr>
          <w:p w14:paraId="2DB15F63" w14:textId="77777777" w:rsidR="00262956" w:rsidRPr="003E5A30" w:rsidRDefault="00262956" w:rsidP="00D63131">
            <w:pPr>
              <w:rPr>
                <w:sz w:val="18"/>
                <w:szCs w:val="18"/>
              </w:rPr>
            </w:pPr>
            <w:r w:rsidRPr="003E5A30">
              <w:rPr>
                <w:sz w:val="18"/>
                <w:szCs w:val="18"/>
              </w:rPr>
              <w:t>3 months</w:t>
            </w:r>
          </w:p>
        </w:tc>
        <w:tc>
          <w:tcPr>
            <w:tcW w:w="1559" w:type="dxa"/>
            <w:shd w:val="clear" w:color="auto" w:fill="auto"/>
          </w:tcPr>
          <w:p w14:paraId="08A523D2" w14:textId="77777777" w:rsidR="00262956" w:rsidRPr="003E5A30" w:rsidRDefault="00262956" w:rsidP="00D63131">
            <w:pPr>
              <w:rPr>
                <w:sz w:val="18"/>
                <w:szCs w:val="18"/>
              </w:rPr>
            </w:pPr>
            <w:r w:rsidRPr="003E5A30">
              <w:rPr>
                <w:sz w:val="18"/>
                <w:szCs w:val="18"/>
              </w:rPr>
              <w:t>When fruits ripe</w:t>
            </w:r>
          </w:p>
        </w:tc>
        <w:tc>
          <w:tcPr>
            <w:tcW w:w="1417" w:type="dxa"/>
            <w:shd w:val="clear" w:color="auto" w:fill="auto"/>
          </w:tcPr>
          <w:p w14:paraId="425BF460" w14:textId="77777777" w:rsidR="00262956" w:rsidRPr="003E5A30" w:rsidRDefault="00262956" w:rsidP="00D63131">
            <w:pPr>
              <w:rPr>
                <w:sz w:val="18"/>
                <w:szCs w:val="18"/>
              </w:rPr>
            </w:pPr>
            <w:r w:rsidRPr="003E5A30">
              <w:rPr>
                <w:sz w:val="18"/>
                <w:szCs w:val="18"/>
              </w:rPr>
              <w:t>Soil</w:t>
            </w:r>
          </w:p>
        </w:tc>
        <w:tc>
          <w:tcPr>
            <w:tcW w:w="1985" w:type="dxa"/>
            <w:shd w:val="clear" w:color="auto" w:fill="auto"/>
          </w:tcPr>
          <w:p w14:paraId="5CBACC7B" w14:textId="77777777" w:rsidR="00262956" w:rsidRPr="003E5A30" w:rsidRDefault="00262956" w:rsidP="00D63131">
            <w:pPr>
              <w:rPr>
                <w:sz w:val="18"/>
                <w:szCs w:val="18"/>
              </w:rPr>
            </w:pPr>
            <w:r>
              <w:rPr>
                <w:sz w:val="18"/>
                <w:szCs w:val="18"/>
              </w:rPr>
              <w:t>Sensitive</w:t>
            </w:r>
            <w:r w:rsidRPr="003E5A30">
              <w:rPr>
                <w:sz w:val="18"/>
                <w:szCs w:val="18"/>
              </w:rPr>
              <w:t xml:space="preserve">: </w:t>
            </w:r>
            <w:r>
              <w:rPr>
                <w:sz w:val="18"/>
                <w:szCs w:val="18"/>
              </w:rPr>
              <w:t>+ + +</w:t>
            </w:r>
          </w:p>
          <w:p w14:paraId="05438113" w14:textId="77777777" w:rsidR="00262956" w:rsidRPr="003E5A30" w:rsidRDefault="00262956" w:rsidP="00D63131">
            <w:pPr>
              <w:rPr>
                <w:sz w:val="18"/>
                <w:szCs w:val="18"/>
              </w:rPr>
            </w:pPr>
            <w:r>
              <w:rPr>
                <w:sz w:val="18"/>
                <w:szCs w:val="18"/>
              </w:rPr>
              <w:t>To</w:t>
            </w:r>
            <w:r w:rsidRPr="003E5A30">
              <w:rPr>
                <w:sz w:val="18"/>
                <w:szCs w:val="18"/>
              </w:rPr>
              <w:t xml:space="preserve">lerant: </w:t>
            </w:r>
            <w:r>
              <w:rPr>
                <w:sz w:val="18"/>
                <w:szCs w:val="18"/>
              </w:rPr>
              <w:t>+ + + +</w:t>
            </w:r>
          </w:p>
        </w:tc>
        <w:tc>
          <w:tcPr>
            <w:tcW w:w="2268" w:type="dxa"/>
            <w:shd w:val="clear" w:color="auto" w:fill="auto"/>
          </w:tcPr>
          <w:p w14:paraId="09BB6915" w14:textId="77777777" w:rsidR="00262956" w:rsidRPr="003E5A30" w:rsidRDefault="00262956" w:rsidP="00D63131">
            <w:pPr>
              <w:rPr>
                <w:sz w:val="18"/>
                <w:szCs w:val="18"/>
              </w:rPr>
            </w:pPr>
            <w:r>
              <w:rPr>
                <w:sz w:val="18"/>
                <w:szCs w:val="18"/>
              </w:rPr>
              <w:t>Sensitive</w:t>
            </w:r>
            <w:r w:rsidRPr="003E5A30">
              <w:rPr>
                <w:sz w:val="18"/>
                <w:szCs w:val="18"/>
              </w:rPr>
              <w:t xml:space="preserve">: </w:t>
            </w:r>
            <w:r>
              <w:rPr>
                <w:sz w:val="18"/>
                <w:szCs w:val="18"/>
              </w:rPr>
              <w:t>+ + +</w:t>
            </w:r>
          </w:p>
          <w:p w14:paraId="75BB006D" w14:textId="77777777" w:rsidR="00262956" w:rsidRPr="003E5A30" w:rsidRDefault="00262956" w:rsidP="00D63131">
            <w:pPr>
              <w:rPr>
                <w:sz w:val="18"/>
                <w:szCs w:val="18"/>
              </w:rPr>
            </w:pPr>
            <w:r>
              <w:rPr>
                <w:sz w:val="18"/>
                <w:szCs w:val="18"/>
              </w:rPr>
              <w:t>T</w:t>
            </w:r>
            <w:r w:rsidRPr="003E5A30">
              <w:rPr>
                <w:sz w:val="18"/>
                <w:szCs w:val="18"/>
              </w:rPr>
              <w:t xml:space="preserve">olerant: </w:t>
            </w:r>
            <w:r>
              <w:rPr>
                <w:sz w:val="18"/>
                <w:szCs w:val="18"/>
              </w:rPr>
              <w:t>+ + + +</w:t>
            </w:r>
          </w:p>
        </w:tc>
      </w:tr>
      <w:tr w:rsidR="00262956" w:rsidRPr="003E5A30" w14:paraId="26EB9F83" w14:textId="77777777" w:rsidTr="0014185E">
        <w:tc>
          <w:tcPr>
            <w:tcW w:w="993" w:type="dxa"/>
            <w:vMerge/>
            <w:shd w:val="clear" w:color="auto" w:fill="auto"/>
          </w:tcPr>
          <w:p w14:paraId="73A77AF5" w14:textId="77777777" w:rsidR="00262956" w:rsidRPr="003E5A30" w:rsidRDefault="00262956" w:rsidP="00262956">
            <w:pPr>
              <w:rPr>
                <w:sz w:val="18"/>
                <w:szCs w:val="18"/>
              </w:rPr>
            </w:pPr>
          </w:p>
        </w:tc>
        <w:tc>
          <w:tcPr>
            <w:tcW w:w="1276" w:type="dxa"/>
            <w:shd w:val="clear" w:color="auto" w:fill="auto"/>
          </w:tcPr>
          <w:p w14:paraId="7B25114C" w14:textId="2683CDE3" w:rsidR="00262956" w:rsidRPr="003E5A30" w:rsidRDefault="00262956" w:rsidP="00262956">
            <w:pPr>
              <w:rPr>
                <w:sz w:val="18"/>
                <w:szCs w:val="18"/>
              </w:rPr>
            </w:pPr>
            <w:r w:rsidRPr="003E5A30">
              <w:rPr>
                <w:sz w:val="18"/>
                <w:szCs w:val="18"/>
              </w:rPr>
              <w:t xml:space="preserve">Wheat </w:t>
            </w:r>
          </w:p>
        </w:tc>
        <w:tc>
          <w:tcPr>
            <w:tcW w:w="1417" w:type="dxa"/>
            <w:shd w:val="clear" w:color="auto" w:fill="auto"/>
          </w:tcPr>
          <w:p w14:paraId="58157A08" w14:textId="297E41CD" w:rsidR="00262956" w:rsidRPr="003E5A30" w:rsidRDefault="00262956" w:rsidP="00262956">
            <w:pPr>
              <w:rPr>
                <w:sz w:val="18"/>
                <w:szCs w:val="18"/>
              </w:rPr>
            </w:pPr>
            <w:r w:rsidRPr="003E5A30">
              <w:rPr>
                <w:sz w:val="18"/>
                <w:szCs w:val="18"/>
              </w:rPr>
              <w:fldChar w:fldCharType="begin" w:fldLock="1"/>
            </w:r>
            <w:r w:rsidRPr="003E5A30">
              <w:rPr>
                <w:sz w:val="18"/>
                <w:szCs w:val="18"/>
              </w:rPr>
              <w:instrText>ADDIN CSL_CITATION {"citationItems":[{"id":"ITEM-1","itemData":{"DOI":"10.3906/bot-1407-11","ISSN":"13036106","abstract":"The influence of foliar application of silicon (Si) on chlorophyll contents, chlorophyll fluorescence, and growth of four wheat cultivars differing in drought tolerance (Sirvan and Chamran, as relatively drought tolerant, and Shiraz and Marvdasht, as drought sensitive) was examined under water deficit (100% and 40% F.C.) created in a greenhouse. The results showed that water deficit decreased shoot and root lengths, shoot dry weight, root dry weight, water utilization efficiency, chlorophyll a and b, and chlorophyll stability index. In contrast, foliar application of Si improved plant growth parameters and chlorophyll pigment concentration under water deficit; however, it did not significantly affect wheat growth under control conditions. Limited water supply reduced the values of minimal fluorescence from dark-adapted leaf (F&lt;inf&gt;0&lt;/inf&gt;), maximal fluorescence from dark-adapted leaf (F&lt;inf&gt;m&lt;/inf&gt;), maximum quantum yield of PSII (F&lt;inf&gt;v&lt;/inf&gt; /F&lt;inf&gt;m&lt;/inf&gt;), effective quantum yield of PSII (ΦPSII), photochemical quenching (q&lt;inf&gt;P&lt;/inf&gt;), and apparent photosynthetic electron transport rate (ETR). However, under water deficit, foliar application of Si application increased the earlier mentioned parameters. In contrast, nonphotochemical quenching (q&lt;inf&gt;N&lt;/inf&gt;) and F&lt;inf&gt;0&lt;/inf&gt; /F&lt;inf&gt;m&lt;/inf&gt; increased under water deficit, and application of Si further improved these parameters. Chlorophyll fluorescence analysis suggested that Si alleviated water deficit-induced adverse effects by reducing nonphotochemical quenching, while increasing F&lt;inf&gt;v&lt;/inf&gt; /F&lt;inf&gt;m&lt;/inf&gt; and q&lt;inf&gt;P&lt;/inf&gt;, so that it improved the light use efficiency in the four wheat cultivars under stress. Overall, we concluded that drought-sensitive cultivars (Shiraz and Marvdasht) could resemble resistant cultivars upon foliar application of silicon.","author":[{"dropping-particle":"","family":"Maghsoudi","given":"Kobra","non-dropping-particle":"","parse-names":false,"suffix":""},{"dropping-particle":"","family":"Emam","given":"Yahya","non-dropping-particle":"","parse-names":false,"suffix":""},{"dropping-particle":"","family":"Ashraf","given":"Muhammad","non-dropping-particle":"","parse-names":false,"suffix":""}],"container-title":"Turkish Journal of Botany","id":"ITEM-1","issue":"4","issued":{"date-parts":[["2015"]]},"page":"625-634","title":"Influence of foliar application of silicon on chlorophyll fluorescence, photosynthetic pigments, and growth in water-stressed wheat cultivars differing in drought tolerance","type":"article-journal","volume":"39"},"uris":["http://www.mendeley.com/documents/?uuid=e90c6fb4-65e7-44fe-907c-c991440371e9"]}],"mendeley":{"formattedCitation":"(Maghsoudi et al., 2015)","manualFormatting":"Maghsoudi et al. (2015)","plainTextFormattedCitation":"(Maghsoudi et al., 2015)","previouslyFormattedCitation":"(Maghsoudi et al., 2015)"},"properties":{"noteIndex":0},"schema":"https://github.com/citation-style-language/schema/raw/master/csl-citation.json"}</w:instrText>
            </w:r>
            <w:r w:rsidRPr="003E5A30">
              <w:rPr>
                <w:sz w:val="18"/>
                <w:szCs w:val="18"/>
              </w:rPr>
              <w:fldChar w:fldCharType="separate"/>
            </w:r>
            <w:r w:rsidRPr="003E5A30">
              <w:rPr>
                <w:noProof/>
                <w:sz w:val="18"/>
                <w:szCs w:val="18"/>
              </w:rPr>
              <w:t xml:space="preserve">Maghsoudi </w:t>
            </w:r>
            <w:r w:rsidRPr="00C3153C">
              <w:rPr>
                <w:i/>
                <w:noProof/>
                <w:sz w:val="18"/>
                <w:szCs w:val="18"/>
              </w:rPr>
              <w:t>et al</w:t>
            </w:r>
            <w:r w:rsidRPr="003E5A30">
              <w:rPr>
                <w:noProof/>
                <w:sz w:val="18"/>
                <w:szCs w:val="18"/>
              </w:rPr>
              <w:t>. (2015)</w:t>
            </w:r>
            <w:r w:rsidRPr="003E5A30">
              <w:rPr>
                <w:sz w:val="18"/>
                <w:szCs w:val="18"/>
              </w:rPr>
              <w:fldChar w:fldCharType="end"/>
            </w:r>
          </w:p>
        </w:tc>
        <w:tc>
          <w:tcPr>
            <w:tcW w:w="426" w:type="dxa"/>
            <w:shd w:val="clear" w:color="auto" w:fill="auto"/>
          </w:tcPr>
          <w:p w14:paraId="4AF774A0" w14:textId="6BAF221F" w:rsidR="00262956" w:rsidRPr="003E5A30" w:rsidRDefault="00262956" w:rsidP="00262956">
            <w:pPr>
              <w:rPr>
                <w:sz w:val="18"/>
                <w:szCs w:val="18"/>
              </w:rPr>
            </w:pPr>
            <w:r w:rsidRPr="003E5A30">
              <w:rPr>
                <w:sz w:val="18"/>
                <w:szCs w:val="18"/>
              </w:rPr>
              <w:t>11</w:t>
            </w:r>
          </w:p>
        </w:tc>
        <w:tc>
          <w:tcPr>
            <w:tcW w:w="1842" w:type="dxa"/>
            <w:shd w:val="clear" w:color="auto" w:fill="auto"/>
          </w:tcPr>
          <w:p w14:paraId="1241F14C" w14:textId="6369F50E" w:rsidR="00262956" w:rsidRPr="003E5A30" w:rsidRDefault="00262956" w:rsidP="007A3F60">
            <w:pPr>
              <w:rPr>
                <w:sz w:val="18"/>
                <w:szCs w:val="18"/>
              </w:rPr>
            </w:pPr>
            <w:r w:rsidRPr="003E5A30">
              <w:rPr>
                <w:sz w:val="18"/>
                <w:szCs w:val="18"/>
              </w:rPr>
              <w:t xml:space="preserve">6 mM Na silicate (foliar spray 30 </w:t>
            </w:r>
            <w:r w:rsidR="007A3F60">
              <w:rPr>
                <w:sz w:val="18"/>
                <w:szCs w:val="18"/>
              </w:rPr>
              <w:t>DAS</w:t>
            </w:r>
            <w:r w:rsidRPr="003E5A30">
              <w:rPr>
                <w:sz w:val="18"/>
                <w:szCs w:val="18"/>
              </w:rPr>
              <w:t>)</w:t>
            </w:r>
          </w:p>
        </w:tc>
        <w:tc>
          <w:tcPr>
            <w:tcW w:w="1276" w:type="dxa"/>
            <w:shd w:val="clear" w:color="auto" w:fill="auto"/>
          </w:tcPr>
          <w:p w14:paraId="06D2BBEB" w14:textId="4495F614" w:rsidR="00262956" w:rsidRDefault="00262956" w:rsidP="00262956">
            <w:pPr>
              <w:rPr>
                <w:sz w:val="18"/>
                <w:szCs w:val="18"/>
              </w:rPr>
            </w:pPr>
            <w:r w:rsidRPr="003E5A30">
              <w:rPr>
                <w:sz w:val="18"/>
                <w:szCs w:val="18"/>
              </w:rPr>
              <w:t xml:space="preserve">40% </w:t>
            </w:r>
            <w:r>
              <w:rPr>
                <w:sz w:val="18"/>
                <w:szCs w:val="18"/>
              </w:rPr>
              <w:t>FC</w:t>
            </w:r>
          </w:p>
        </w:tc>
        <w:tc>
          <w:tcPr>
            <w:tcW w:w="1418" w:type="dxa"/>
            <w:shd w:val="clear" w:color="auto" w:fill="auto"/>
          </w:tcPr>
          <w:p w14:paraId="5D7FC889" w14:textId="480E4438" w:rsidR="00262956" w:rsidRPr="003E5A30" w:rsidRDefault="00262956" w:rsidP="00262956">
            <w:pPr>
              <w:rPr>
                <w:sz w:val="18"/>
                <w:szCs w:val="18"/>
              </w:rPr>
            </w:pPr>
            <w:r w:rsidRPr="003E5A30">
              <w:rPr>
                <w:sz w:val="18"/>
                <w:szCs w:val="18"/>
              </w:rPr>
              <w:t>20 days</w:t>
            </w:r>
          </w:p>
        </w:tc>
        <w:tc>
          <w:tcPr>
            <w:tcW w:w="1559" w:type="dxa"/>
            <w:shd w:val="clear" w:color="auto" w:fill="auto"/>
          </w:tcPr>
          <w:p w14:paraId="0A3D2962" w14:textId="665BE1D9" w:rsidR="00262956" w:rsidRPr="003E5A30" w:rsidRDefault="00262956" w:rsidP="00262956">
            <w:pPr>
              <w:rPr>
                <w:sz w:val="18"/>
                <w:szCs w:val="18"/>
              </w:rPr>
            </w:pPr>
            <w:r w:rsidRPr="003E5A30">
              <w:rPr>
                <w:sz w:val="18"/>
                <w:szCs w:val="18"/>
              </w:rPr>
              <w:t>45 days</w:t>
            </w:r>
          </w:p>
        </w:tc>
        <w:tc>
          <w:tcPr>
            <w:tcW w:w="1417" w:type="dxa"/>
            <w:shd w:val="clear" w:color="auto" w:fill="auto"/>
          </w:tcPr>
          <w:p w14:paraId="67694082" w14:textId="6DF422F0" w:rsidR="00262956" w:rsidRPr="003E5A30" w:rsidRDefault="00262956" w:rsidP="00262956">
            <w:pPr>
              <w:rPr>
                <w:sz w:val="18"/>
                <w:szCs w:val="18"/>
              </w:rPr>
            </w:pPr>
            <w:r w:rsidRPr="003E5A30">
              <w:rPr>
                <w:sz w:val="18"/>
                <w:szCs w:val="18"/>
              </w:rPr>
              <w:t>Soil</w:t>
            </w:r>
          </w:p>
        </w:tc>
        <w:tc>
          <w:tcPr>
            <w:tcW w:w="1985" w:type="dxa"/>
            <w:shd w:val="clear" w:color="auto" w:fill="auto"/>
          </w:tcPr>
          <w:p w14:paraId="49ED3A9D" w14:textId="77777777" w:rsidR="00262956" w:rsidRPr="003E5A30" w:rsidRDefault="00262956" w:rsidP="00262956">
            <w:pPr>
              <w:rPr>
                <w:sz w:val="18"/>
                <w:szCs w:val="18"/>
              </w:rPr>
            </w:pPr>
            <w:r w:rsidRPr="003E5A30">
              <w:rPr>
                <w:sz w:val="18"/>
                <w:szCs w:val="18"/>
              </w:rPr>
              <w:t xml:space="preserve">Tolerant: </w:t>
            </w:r>
            <w:r>
              <w:rPr>
                <w:sz w:val="18"/>
                <w:szCs w:val="18"/>
              </w:rPr>
              <w:t>+ + + +</w:t>
            </w:r>
          </w:p>
          <w:p w14:paraId="2CEE6264" w14:textId="77777777" w:rsidR="00262956" w:rsidRPr="003E5A30" w:rsidRDefault="00262956" w:rsidP="00262956">
            <w:pPr>
              <w:rPr>
                <w:sz w:val="18"/>
                <w:szCs w:val="18"/>
              </w:rPr>
            </w:pPr>
            <w:r w:rsidRPr="003E5A30">
              <w:rPr>
                <w:sz w:val="18"/>
                <w:szCs w:val="18"/>
              </w:rPr>
              <w:t xml:space="preserve">Sensitive: </w:t>
            </w:r>
            <w:r>
              <w:rPr>
                <w:sz w:val="18"/>
                <w:szCs w:val="18"/>
              </w:rPr>
              <w:t>+ + +</w:t>
            </w:r>
          </w:p>
          <w:p w14:paraId="4BDCA600" w14:textId="5041697F" w:rsidR="00262956" w:rsidRPr="003E5A30" w:rsidRDefault="00262956" w:rsidP="00262956">
            <w:pPr>
              <w:rPr>
                <w:sz w:val="18"/>
                <w:szCs w:val="18"/>
              </w:rPr>
            </w:pPr>
            <w:r w:rsidRPr="003E5A30">
              <w:rPr>
                <w:sz w:val="18"/>
                <w:szCs w:val="18"/>
              </w:rPr>
              <w:t>(2 cultivars of each)</w:t>
            </w:r>
          </w:p>
        </w:tc>
        <w:tc>
          <w:tcPr>
            <w:tcW w:w="2268" w:type="dxa"/>
            <w:shd w:val="clear" w:color="auto" w:fill="auto"/>
          </w:tcPr>
          <w:p w14:paraId="78791ECD" w14:textId="77777777" w:rsidR="00262956" w:rsidRPr="003E5A30" w:rsidRDefault="00262956" w:rsidP="00262956">
            <w:pPr>
              <w:rPr>
                <w:sz w:val="18"/>
                <w:szCs w:val="18"/>
              </w:rPr>
            </w:pPr>
            <w:r w:rsidRPr="003E5A30">
              <w:rPr>
                <w:sz w:val="18"/>
                <w:szCs w:val="18"/>
              </w:rPr>
              <w:t xml:space="preserve">Tolerant: </w:t>
            </w:r>
            <w:r>
              <w:rPr>
                <w:sz w:val="18"/>
                <w:szCs w:val="18"/>
              </w:rPr>
              <w:t>+ + +</w:t>
            </w:r>
          </w:p>
          <w:p w14:paraId="6AD9219E" w14:textId="599F8D5E" w:rsidR="00262956" w:rsidRDefault="00262956" w:rsidP="00262956">
            <w:pPr>
              <w:rPr>
                <w:sz w:val="18"/>
                <w:szCs w:val="18"/>
              </w:rPr>
            </w:pPr>
            <w:r w:rsidRPr="003E5A30">
              <w:rPr>
                <w:sz w:val="18"/>
                <w:szCs w:val="18"/>
              </w:rPr>
              <w:t xml:space="preserve">Sensitive: </w:t>
            </w:r>
            <w:r>
              <w:rPr>
                <w:sz w:val="18"/>
                <w:szCs w:val="18"/>
              </w:rPr>
              <w:t>+ +</w:t>
            </w:r>
          </w:p>
        </w:tc>
      </w:tr>
      <w:tr w:rsidR="00262956" w:rsidRPr="003E5A30" w14:paraId="310E7D00" w14:textId="77777777" w:rsidTr="0014185E">
        <w:tc>
          <w:tcPr>
            <w:tcW w:w="993" w:type="dxa"/>
            <w:vMerge/>
            <w:shd w:val="clear" w:color="auto" w:fill="auto"/>
          </w:tcPr>
          <w:p w14:paraId="4AEBD1C2" w14:textId="77777777" w:rsidR="00262956" w:rsidRPr="003E5A30" w:rsidRDefault="00262956" w:rsidP="00262956">
            <w:pPr>
              <w:rPr>
                <w:sz w:val="18"/>
                <w:szCs w:val="18"/>
              </w:rPr>
            </w:pPr>
          </w:p>
        </w:tc>
        <w:tc>
          <w:tcPr>
            <w:tcW w:w="1276" w:type="dxa"/>
            <w:shd w:val="clear" w:color="auto" w:fill="auto"/>
          </w:tcPr>
          <w:p w14:paraId="53DAE048" w14:textId="77777777" w:rsidR="00262956" w:rsidRPr="003E5A30" w:rsidRDefault="00262956" w:rsidP="00262956">
            <w:pPr>
              <w:rPr>
                <w:sz w:val="18"/>
                <w:szCs w:val="18"/>
              </w:rPr>
            </w:pPr>
            <w:r w:rsidRPr="003E5A30">
              <w:rPr>
                <w:sz w:val="18"/>
                <w:szCs w:val="18"/>
              </w:rPr>
              <w:t>Barley</w:t>
            </w:r>
          </w:p>
        </w:tc>
        <w:tc>
          <w:tcPr>
            <w:tcW w:w="1417" w:type="dxa"/>
            <w:shd w:val="clear" w:color="auto" w:fill="auto"/>
          </w:tcPr>
          <w:p w14:paraId="0EDB1E13" w14:textId="77777777" w:rsidR="00262956" w:rsidRPr="003E5A30" w:rsidRDefault="00262956" w:rsidP="00262956">
            <w:pPr>
              <w:rPr>
                <w:sz w:val="18"/>
                <w:szCs w:val="18"/>
              </w:rPr>
            </w:pPr>
            <w:r w:rsidRPr="003E5A30">
              <w:rPr>
                <w:sz w:val="18"/>
                <w:szCs w:val="18"/>
              </w:rPr>
              <w:fldChar w:fldCharType="begin" w:fldLock="1"/>
            </w:r>
            <w:r w:rsidRPr="003E5A30">
              <w:rPr>
                <w:sz w:val="18"/>
                <w:szCs w:val="18"/>
              </w:rPr>
              <w:instrText>ADDIN CSL_CITATION {"citationItems":[{"id":"ITEM-1","itemData":{"DOI":"10.1016/j.envexpbot.2018.07.026","ISSN":"00988472","abstract":"Several studies have revealed that both sulfur (S) and silicon (Si) nutrition play a pivotal role in alleviating drought stress tolerance in plants. Additionally, Si application has also been reported to mitigate plant nutrient deficiency. However, to date there is no report that evaluates the performance and relevance of Si nutrition under S deficiency. In the present study, we explored the role of supplemental Si on S metabolism under combined S deficiency and osmotic stress. Barley plants were simultaneously subjected to polyethylene glycol (PEG)-induced osmotic stress under low or high S supply and Si nutrition. The results showed that Si supply regulated S and ABA metabolism at the transcriptional level under combined S deficiency and osmotic stress. The induction of the genes involved in S metabolism further contributed to the balance of redox potential by lowering the GSSG/GSH ratio and reducing H2O2 level in shoots. The transcriptional regulation of the genes involved in ABA biosynthesis and degradation pathways by Si reduced the level of shoot ABA under combined stress. Additionally, Si resulted in delayed leaf senescence under combined stresses by increasing chlorophyll levels, suppressing the expression of barley senescence gene HvS40, and reducing IAA levels. Therefore, shoots showed enhanced tolerance to osmotic stress under S deficiency as supported by higher sucrose concentrations, higher relative water content and higher shoot biomass. In roots under combined stress, Si induced the expression of the sulfur transporter HvST1;1 which resulted in a higher uptake of SO42− and NO3−. The higher root NO3- increased both glutamine and proline concentration. The higher sucrose in roots also increased root biomass, reflecting the tolerance of roots to osmotic stress. Our investigation reveals an important role of Si in transcriptionally regulating S and ABA metabolism under collective stress conditions manifested by S deficiency and osmotic stress.","author":[{"dropping-particle":"","family":"Maillard","given":"Anne","non-dropping-particle":"","parse-names":false,"suffix":""},{"dropping-particle":"","family":"Ali","given":"Nusrat","non-dropping-particle":"","parse-names":false,"suffix":""},{"dropping-particle":"","family":"Schwarzenberg","given":"Adrian","non-dropping-particle":"","parse-names":false,"suffix":""},{"dropping-particle":"","family":"Jamois","given":"Frank","non-dropping-particle":"","parse-names":false,"suffix":""},{"dropping-particle":"","family":"Yvin","given":"Jean Claude","non-dropping-particle":"","parse-names":false,"suffix":""},{"dropping-particle":"","family":"Hosseini","given":"Seyed Abdollah","non-dropping-particle":"","parse-names":false,"suffix":""}],"container-title":"Environmental and Experimental Botany","id":"ITEM-1","issue":"July","issued":{"date-parts":[["2018"]]},"page":"394-410","publisher":"Elsevier","title":"Silicon transcriptionally regulates sulfur and ABA metabolism and delays leaf senescence in barley under combined sulfur deficiency and osmotic stress","type":"article-journal","volume":"155"},"uris":["http://www.mendeley.com/documents/?uuid=d1356f81-1837-436b-9f93-8c9abbad4529"]}],"mendeley":{"formattedCitation":"(Maillard et al., 2018)","manualFormatting":"Maillard et al. (2018)","plainTextFormattedCitation":"(Maillard et al., 2018)","previouslyFormattedCitation":"(Maillard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Maillard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071D724F" w14:textId="77777777" w:rsidR="00262956" w:rsidRPr="003E5A30" w:rsidRDefault="00262956" w:rsidP="00262956">
            <w:pPr>
              <w:rPr>
                <w:sz w:val="18"/>
                <w:szCs w:val="18"/>
              </w:rPr>
            </w:pPr>
            <w:r w:rsidRPr="003E5A30">
              <w:rPr>
                <w:sz w:val="18"/>
                <w:szCs w:val="18"/>
              </w:rPr>
              <w:t>8</w:t>
            </w:r>
          </w:p>
        </w:tc>
        <w:tc>
          <w:tcPr>
            <w:tcW w:w="1842" w:type="dxa"/>
            <w:shd w:val="clear" w:color="auto" w:fill="auto"/>
          </w:tcPr>
          <w:p w14:paraId="0FB6E50B" w14:textId="77777777" w:rsidR="00262956" w:rsidRPr="003E5A30" w:rsidRDefault="00262956" w:rsidP="00262956">
            <w:pPr>
              <w:rPr>
                <w:sz w:val="18"/>
                <w:szCs w:val="18"/>
              </w:rPr>
            </w:pPr>
            <w:r w:rsidRPr="003E5A30">
              <w:rPr>
                <w:sz w:val="18"/>
                <w:szCs w:val="18"/>
              </w:rPr>
              <w:t>1.5 mM silicic acid</w:t>
            </w:r>
          </w:p>
        </w:tc>
        <w:tc>
          <w:tcPr>
            <w:tcW w:w="1276" w:type="dxa"/>
            <w:shd w:val="clear" w:color="auto" w:fill="auto"/>
          </w:tcPr>
          <w:p w14:paraId="767D8E24" w14:textId="77777777" w:rsidR="00262956" w:rsidRPr="003E5A30" w:rsidRDefault="00262956" w:rsidP="00262956">
            <w:pPr>
              <w:rPr>
                <w:sz w:val="18"/>
                <w:szCs w:val="18"/>
              </w:rPr>
            </w:pPr>
            <w:r>
              <w:rPr>
                <w:sz w:val="18"/>
                <w:szCs w:val="18"/>
              </w:rPr>
              <w:t xml:space="preserve">190 g </w:t>
            </w:r>
            <w:r w:rsidRPr="003E5A30">
              <w:rPr>
                <w:sz w:val="18"/>
                <w:szCs w:val="18"/>
              </w:rPr>
              <w:t>L</w:t>
            </w:r>
            <w:r>
              <w:rPr>
                <w:sz w:val="18"/>
                <w:szCs w:val="18"/>
                <w:vertAlign w:val="superscript"/>
              </w:rPr>
              <w:t>-1</w:t>
            </w:r>
            <w:r w:rsidRPr="003E5A30">
              <w:rPr>
                <w:sz w:val="18"/>
                <w:szCs w:val="18"/>
              </w:rPr>
              <w:t xml:space="preserve">  PEG-6000</w:t>
            </w:r>
          </w:p>
        </w:tc>
        <w:tc>
          <w:tcPr>
            <w:tcW w:w="1418" w:type="dxa"/>
            <w:shd w:val="clear" w:color="auto" w:fill="auto"/>
          </w:tcPr>
          <w:p w14:paraId="49C2EF4B" w14:textId="77777777" w:rsidR="00262956" w:rsidRPr="003E5A30" w:rsidRDefault="00262956" w:rsidP="00262956">
            <w:pPr>
              <w:rPr>
                <w:sz w:val="18"/>
                <w:szCs w:val="18"/>
              </w:rPr>
            </w:pPr>
            <w:r w:rsidRPr="003E5A30">
              <w:rPr>
                <w:sz w:val="18"/>
                <w:szCs w:val="18"/>
              </w:rPr>
              <w:t>4 days</w:t>
            </w:r>
          </w:p>
        </w:tc>
        <w:tc>
          <w:tcPr>
            <w:tcW w:w="1559" w:type="dxa"/>
            <w:shd w:val="clear" w:color="auto" w:fill="auto"/>
          </w:tcPr>
          <w:p w14:paraId="5662DF98" w14:textId="77777777" w:rsidR="00262956" w:rsidRPr="003E5A30" w:rsidRDefault="00262956" w:rsidP="00262956">
            <w:pPr>
              <w:rPr>
                <w:sz w:val="18"/>
                <w:szCs w:val="18"/>
              </w:rPr>
            </w:pPr>
            <w:r w:rsidRPr="003E5A30">
              <w:rPr>
                <w:sz w:val="18"/>
                <w:szCs w:val="18"/>
              </w:rPr>
              <w:t>2 weeks</w:t>
            </w:r>
          </w:p>
        </w:tc>
        <w:tc>
          <w:tcPr>
            <w:tcW w:w="1417" w:type="dxa"/>
            <w:shd w:val="clear" w:color="auto" w:fill="auto"/>
          </w:tcPr>
          <w:p w14:paraId="2A28B1C5" w14:textId="77777777" w:rsidR="00262956" w:rsidRPr="003E5A30" w:rsidRDefault="00262956" w:rsidP="00262956">
            <w:pPr>
              <w:rPr>
                <w:sz w:val="18"/>
                <w:szCs w:val="18"/>
              </w:rPr>
            </w:pPr>
            <w:r w:rsidRPr="003E5A30">
              <w:rPr>
                <w:sz w:val="18"/>
                <w:szCs w:val="18"/>
              </w:rPr>
              <w:t>Hydroponics</w:t>
            </w:r>
          </w:p>
        </w:tc>
        <w:tc>
          <w:tcPr>
            <w:tcW w:w="1985" w:type="dxa"/>
            <w:shd w:val="clear" w:color="auto" w:fill="auto"/>
          </w:tcPr>
          <w:p w14:paraId="7638AD74" w14:textId="77777777" w:rsidR="00262956" w:rsidRPr="003E5A30" w:rsidRDefault="00262956" w:rsidP="00262956">
            <w:pPr>
              <w:rPr>
                <w:sz w:val="18"/>
                <w:szCs w:val="18"/>
              </w:rPr>
            </w:pPr>
            <w:r w:rsidRPr="003E5A30">
              <w:rPr>
                <w:sz w:val="18"/>
                <w:szCs w:val="18"/>
              </w:rPr>
              <w:t>No effect</w:t>
            </w:r>
          </w:p>
        </w:tc>
        <w:tc>
          <w:tcPr>
            <w:tcW w:w="2268" w:type="dxa"/>
            <w:shd w:val="clear" w:color="auto" w:fill="auto"/>
          </w:tcPr>
          <w:p w14:paraId="776321A4" w14:textId="77777777" w:rsidR="00262956" w:rsidRPr="003E5A30" w:rsidRDefault="00262956" w:rsidP="00262956">
            <w:pPr>
              <w:rPr>
                <w:sz w:val="18"/>
                <w:szCs w:val="18"/>
              </w:rPr>
            </w:pPr>
            <w:r>
              <w:rPr>
                <w:sz w:val="18"/>
                <w:szCs w:val="18"/>
              </w:rPr>
              <w:t>N.s.</w:t>
            </w:r>
          </w:p>
        </w:tc>
      </w:tr>
      <w:tr w:rsidR="00262956" w:rsidRPr="003E5A30" w14:paraId="0E28D909" w14:textId="77777777" w:rsidTr="0014185E">
        <w:tc>
          <w:tcPr>
            <w:tcW w:w="993" w:type="dxa"/>
            <w:vMerge/>
            <w:shd w:val="clear" w:color="auto" w:fill="auto"/>
          </w:tcPr>
          <w:p w14:paraId="6350A19A" w14:textId="77777777" w:rsidR="00262956" w:rsidRPr="003E5A30" w:rsidRDefault="00262956" w:rsidP="00262956">
            <w:pPr>
              <w:rPr>
                <w:sz w:val="18"/>
                <w:szCs w:val="18"/>
              </w:rPr>
            </w:pPr>
          </w:p>
        </w:tc>
        <w:tc>
          <w:tcPr>
            <w:tcW w:w="1276" w:type="dxa"/>
            <w:shd w:val="clear" w:color="auto" w:fill="auto"/>
          </w:tcPr>
          <w:p w14:paraId="27547C2B" w14:textId="7B60F2E2" w:rsidR="00262956" w:rsidRPr="003E5A30" w:rsidRDefault="00262956" w:rsidP="00262956">
            <w:pPr>
              <w:rPr>
                <w:sz w:val="18"/>
                <w:szCs w:val="18"/>
              </w:rPr>
            </w:pPr>
            <w:r w:rsidRPr="003E5A30">
              <w:rPr>
                <w:sz w:val="18"/>
                <w:szCs w:val="18"/>
              </w:rPr>
              <w:t>Tomato</w:t>
            </w:r>
          </w:p>
        </w:tc>
        <w:tc>
          <w:tcPr>
            <w:tcW w:w="1417" w:type="dxa"/>
            <w:shd w:val="clear" w:color="auto" w:fill="auto"/>
          </w:tcPr>
          <w:p w14:paraId="6F2C54AF" w14:textId="5152D1AB" w:rsidR="00262956" w:rsidRPr="003E5A30" w:rsidRDefault="00262956" w:rsidP="00262956">
            <w:pPr>
              <w:rPr>
                <w:sz w:val="18"/>
                <w:szCs w:val="18"/>
              </w:rPr>
            </w:pPr>
            <w:r w:rsidRPr="003E5A30">
              <w:rPr>
                <w:sz w:val="18"/>
                <w:szCs w:val="18"/>
              </w:rPr>
              <w:fldChar w:fldCharType="begin" w:fldLock="1"/>
            </w:r>
            <w:r w:rsidRPr="003E5A30">
              <w:rPr>
                <w:sz w:val="18"/>
                <w:szCs w:val="18"/>
              </w:rPr>
              <w:instrText>ADDIN CSL_CITATION {"citationItems":[{"id":"ITEM-1","itemData":{"DOI":"10.1016/S2095-3119(18)62038-6","ISBN":"8618404969","ISSN":"20953119","abstract":"Silicon can improve drought tolerance of plants, but the mechanism still remains unclear. Previous studies have mainly concentrated on silicon-accumulating plants, whereas less work has been conducted in silicon-excluding plants, such as tomato (Solanum lycopersicum L.). In this study, we investigated the effects of exogenous silicon (2.5 mmol L −1 ) on the chlorophyll fluorescence and expression of photosynthesis-related genes in tomato seedlings (Zhongza 9) under water stress induced by 10% (w/v) polyethylene glycol (PEG-6000). The results showed that under water stress, the growth of shoot and root was inhibited, and the chlorophyll and carotenoid concentrations were decreased, while silicon addition improved the plant growth and increased the concentrations of chlorophyll and carotenoid. Under water sterss, chlorophyll fluorescence parameters such as PSII maximum photochemical efficiency (F v /F m ), effective quantum efficiency, actual photochemical quantum efficiency (ϕ PSII ), photosynthetic electron transport rate (ETR), and photochemical quenching coefficient (q P ) were decreased; while these changes were reversed in the presence of added silicon. The expressions of some photosynthesis-related genes including PetE, PetF, PsbP, PsbQ, PsbW, and Psb28 were down-regulated under water stress, and exogenous Si could partially up-regulate their expressions. These results suggest that silicon plays a role in the alleviation of water stress by modulating some photosynthesis-related genes and regulating the photochemical process, and thus promoting photosynthesis.","author":[{"dropping-particle":"","family":"Zhang","given":"Yi","non-dropping-particle":"","parse-names":false,"suffix":""},{"dropping-particle":"","family":"Shi","given":"Yu","non-dropping-particle":"","parse-names":false,"suffix":""},{"dropping-particle":"","family":"Gong","given":"Hai jun","non-dropping-particle":"","parse-names":false,"suffix":""},{"dropping-particle":"","family":"Zhao","given":"Hai liang","non-dropping-particle":"","parse-names":false,"suffix":""},{"dropping-particle":"","family":"Li","given":"Huan li","non-dropping-particle":"","parse-names":false,"suffix":""},{"dropping-particle":"","family":"Hu","given":"Yan hong","non-dropping-particle":"","parse-names":false,"suffix":""},{"dropping-particle":"","family":"Wang","given":"Yi chao","non-dropping-particle":"","parse-names":false,"suffix":""}],"container-title":"Journal of Integrative Agriculture","id":"ITEM-1","issue":"10","issued":{"date-parts":[["2018"]]},"page":"2151-2159","title":"Beneficial effects of silicon on photosynthesis of tomato seedlings under water stress","type":"article-journal","volume":"17"},"uris":["http://www.mendeley.com/documents/?uuid=100e7058-6e3d-4390-81d9-a6fcb7dce585"]}],"mendeley":{"formattedCitation":"(Zhang et al., 2018)","manualFormatting":"Zhang et al. (2018)","plainTextFormattedCitation":"(Zhang et al., 2018)","previouslyFormattedCitation":"(Zhang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Zhang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12B9C054" w14:textId="714279D7" w:rsidR="00262956" w:rsidRPr="003E5A30" w:rsidRDefault="00262956" w:rsidP="00262956">
            <w:pPr>
              <w:rPr>
                <w:sz w:val="18"/>
                <w:szCs w:val="18"/>
              </w:rPr>
            </w:pPr>
            <w:r w:rsidRPr="003E5A30">
              <w:rPr>
                <w:sz w:val="18"/>
                <w:szCs w:val="18"/>
              </w:rPr>
              <w:t>5</w:t>
            </w:r>
          </w:p>
        </w:tc>
        <w:tc>
          <w:tcPr>
            <w:tcW w:w="1842" w:type="dxa"/>
            <w:shd w:val="clear" w:color="auto" w:fill="auto"/>
          </w:tcPr>
          <w:p w14:paraId="7B1408A4" w14:textId="1E491C74" w:rsidR="00262956" w:rsidRPr="003E5A30" w:rsidRDefault="00262956" w:rsidP="00262956">
            <w:pPr>
              <w:rPr>
                <w:sz w:val="18"/>
                <w:szCs w:val="18"/>
              </w:rPr>
            </w:pPr>
            <w:r w:rsidRPr="003E5A30">
              <w:rPr>
                <w:sz w:val="18"/>
                <w:szCs w:val="18"/>
              </w:rPr>
              <w:t>2.5 mM K silicate</w:t>
            </w:r>
          </w:p>
        </w:tc>
        <w:tc>
          <w:tcPr>
            <w:tcW w:w="1276" w:type="dxa"/>
            <w:shd w:val="clear" w:color="auto" w:fill="auto"/>
          </w:tcPr>
          <w:p w14:paraId="4A9C6946" w14:textId="75D53E9E" w:rsidR="00262956" w:rsidRPr="003E5A30" w:rsidRDefault="00262956" w:rsidP="00262956">
            <w:pPr>
              <w:rPr>
                <w:sz w:val="18"/>
                <w:szCs w:val="18"/>
              </w:rPr>
            </w:pPr>
            <w:r w:rsidRPr="003E5A30">
              <w:rPr>
                <w:sz w:val="18"/>
                <w:szCs w:val="18"/>
              </w:rPr>
              <w:t>10% PEG-6000</w:t>
            </w:r>
          </w:p>
        </w:tc>
        <w:tc>
          <w:tcPr>
            <w:tcW w:w="1418" w:type="dxa"/>
            <w:shd w:val="clear" w:color="auto" w:fill="auto"/>
          </w:tcPr>
          <w:p w14:paraId="6D7F7945" w14:textId="10D0213F" w:rsidR="00262956" w:rsidRPr="003E5A30" w:rsidRDefault="00262956" w:rsidP="00262956">
            <w:pPr>
              <w:rPr>
                <w:sz w:val="18"/>
                <w:szCs w:val="18"/>
              </w:rPr>
            </w:pPr>
            <w:r w:rsidRPr="003E5A30">
              <w:rPr>
                <w:sz w:val="18"/>
                <w:szCs w:val="18"/>
              </w:rPr>
              <w:t>7 days</w:t>
            </w:r>
          </w:p>
        </w:tc>
        <w:tc>
          <w:tcPr>
            <w:tcW w:w="1559" w:type="dxa"/>
            <w:shd w:val="clear" w:color="auto" w:fill="auto"/>
          </w:tcPr>
          <w:p w14:paraId="4E5C39E9" w14:textId="1B982C74" w:rsidR="00262956" w:rsidRPr="003E5A30" w:rsidRDefault="00262956" w:rsidP="00262956">
            <w:pPr>
              <w:rPr>
                <w:sz w:val="18"/>
                <w:szCs w:val="18"/>
              </w:rPr>
            </w:pPr>
            <w:r w:rsidRPr="003E5A30">
              <w:rPr>
                <w:sz w:val="18"/>
                <w:szCs w:val="18"/>
              </w:rPr>
              <w:t>5-6 leaf stage</w:t>
            </w:r>
          </w:p>
        </w:tc>
        <w:tc>
          <w:tcPr>
            <w:tcW w:w="1417" w:type="dxa"/>
            <w:shd w:val="clear" w:color="auto" w:fill="auto"/>
          </w:tcPr>
          <w:p w14:paraId="43268493" w14:textId="37EE2B51" w:rsidR="00262956" w:rsidRPr="003E5A30" w:rsidRDefault="00262956" w:rsidP="00262956">
            <w:pPr>
              <w:rPr>
                <w:sz w:val="18"/>
                <w:szCs w:val="18"/>
              </w:rPr>
            </w:pPr>
            <w:r w:rsidRPr="003E5A30">
              <w:rPr>
                <w:sz w:val="18"/>
                <w:szCs w:val="18"/>
              </w:rPr>
              <w:t>Hydroponics</w:t>
            </w:r>
          </w:p>
        </w:tc>
        <w:tc>
          <w:tcPr>
            <w:tcW w:w="1985" w:type="dxa"/>
            <w:shd w:val="clear" w:color="auto" w:fill="auto"/>
          </w:tcPr>
          <w:p w14:paraId="37B8C894" w14:textId="47009FB6" w:rsidR="00262956" w:rsidRPr="003E5A30" w:rsidRDefault="00262956" w:rsidP="00262956">
            <w:pPr>
              <w:rPr>
                <w:sz w:val="18"/>
                <w:szCs w:val="18"/>
              </w:rPr>
            </w:pPr>
            <w:r>
              <w:rPr>
                <w:sz w:val="18"/>
                <w:szCs w:val="18"/>
              </w:rPr>
              <w:t>+ + + +</w:t>
            </w:r>
          </w:p>
        </w:tc>
        <w:tc>
          <w:tcPr>
            <w:tcW w:w="2268" w:type="dxa"/>
            <w:shd w:val="clear" w:color="auto" w:fill="auto"/>
          </w:tcPr>
          <w:p w14:paraId="46F3B30D" w14:textId="7DFBE86C" w:rsidR="00262956" w:rsidRPr="003E5A30" w:rsidRDefault="00262956" w:rsidP="00262956">
            <w:pPr>
              <w:rPr>
                <w:sz w:val="18"/>
                <w:szCs w:val="18"/>
              </w:rPr>
            </w:pPr>
            <w:r>
              <w:rPr>
                <w:sz w:val="18"/>
                <w:szCs w:val="18"/>
              </w:rPr>
              <w:t>+ + +</w:t>
            </w:r>
          </w:p>
        </w:tc>
      </w:tr>
      <w:tr w:rsidR="00262956" w:rsidRPr="003E5A30" w14:paraId="11E4C2FB" w14:textId="77777777" w:rsidTr="0014185E">
        <w:tc>
          <w:tcPr>
            <w:tcW w:w="993" w:type="dxa"/>
            <w:vMerge/>
            <w:shd w:val="clear" w:color="auto" w:fill="auto"/>
          </w:tcPr>
          <w:p w14:paraId="2CCC3A9C" w14:textId="77777777" w:rsidR="00262956" w:rsidRPr="003E5A30" w:rsidRDefault="00262956" w:rsidP="00262956">
            <w:pPr>
              <w:rPr>
                <w:sz w:val="18"/>
                <w:szCs w:val="18"/>
              </w:rPr>
            </w:pPr>
          </w:p>
        </w:tc>
        <w:tc>
          <w:tcPr>
            <w:tcW w:w="1276" w:type="dxa"/>
            <w:shd w:val="clear" w:color="auto" w:fill="auto"/>
          </w:tcPr>
          <w:p w14:paraId="31F14193" w14:textId="21E5A1DC" w:rsidR="00262956" w:rsidRPr="003E5A30" w:rsidRDefault="00262956" w:rsidP="00262956">
            <w:pPr>
              <w:rPr>
                <w:sz w:val="18"/>
                <w:szCs w:val="18"/>
              </w:rPr>
            </w:pPr>
            <w:r w:rsidRPr="003E5A30">
              <w:rPr>
                <w:sz w:val="18"/>
                <w:szCs w:val="18"/>
              </w:rPr>
              <w:t>Tomato</w:t>
            </w:r>
          </w:p>
        </w:tc>
        <w:tc>
          <w:tcPr>
            <w:tcW w:w="1417" w:type="dxa"/>
            <w:shd w:val="clear" w:color="auto" w:fill="auto"/>
          </w:tcPr>
          <w:p w14:paraId="0F6D6226" w14:textId="017F446D" w:rsidR="00262956" w:rsidRPr="003E5A30" w:rsidRDefault="00262956" w:rsidP="00262956">
            <w:pPr>
              <w:rPr>
                <w:sz w:val="18"/>
                <w:szCs w:val="18"/>
              </w:rPr>
            </w:pPr>
            <w:r w:rsidRPr="003E5A30">
              <w:rPr>
                <w:sz w:val="18"/>
                <w:szCs w:val="18"/>
              </w:rPr>
              <w:fldChar w:fldCharType="begin" w:fldLock="1"/>
            </w:r>
            <w:r w:rsidRPr="003E5A30">
              <w:rPr>
                <w:sz w:val="18"/>
                <w:szCs w:val="18"/>
              </w:rPr>
              <w:instrText>ADDIN CSL_CITATION {"citationItems":[{"id":"ITEM-1","itemData":{"DOI":"10.3389/fpls.2018.01475","ISSN":"1664-462X","author":[{"dropping-particle":"","family":"Ali","given":"Nusrat","non-dropping-particle":"","parse-names":false,"suffix":""},{"dropping-particle":"","family":"Schwarzenberg","given":"Adrian","non-dropping-particle":"","parse-names":false,"suffix":""},{"dropping-particle":"","family":"Yvin","given":"Jean-claude","non-dropping-particle":"","parse-names":false,"suffix":""},{"dropping-particle":"","family":"Hosseini","given":"Seyed A","non-dropping-particle":"","parse-names":false,"suffix":""}],"container-title":"Frontiers in Plant Science","id":"ITEM-1","issue":"October","issued":{"date-parts":[["2018","10","8"]]},"page":"1-16","title":"Regulatory Role of Silicon in Mediating Differential Stress Tolerance Responses in Two Contrasting Tomato Genotypes Under Osmotic Stress","type":"article-journal","volume":"9"},"uris":["http://www.mendeley.com/documents/?uuid=71a358db-8ae4-49d4-97bb-d17b7b9c84ac"]}],"mendeley":{"formattedCitation":"(Ali et al., 2018)","manualFormatting":"Ali et al. (2018)","plainTextFormattedCitation":"(Ali et al., 2018)","previouslyFormattedCitation":"(Ali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Ali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725AF2B1" w14:textId="0A70B25D" w:rsidR="00262956" w:rsidRPr="003E5A30" w:rsidRDefault="00262956" w:rsidP="00262956">
            <w:pPr>
              <w:rPr>
                <w:sz w:val="18"/>
                <w:szCs w:val="18"/>
              </w:rPr>
            </w:pPr>
            <w:r w:rsidRPr="003E5A30">
              <w:rPr>
                <w:sz w:val="18"/>
                <w:szCs w:val="18"/>
              </w:rPr>
              <w:t>4</w:t>
            </w:r>
          </w:p>
        </w:tc>
        <w:tc>
          <w:tcPr>
            <w:tcW w:w="1842" w:type="dxa"/>
            <w:shd w:val="clear" w:color="auto" w:fill="auto"/>
          </w:tcPr>
          <w:p w14:paraId="261D548F" w14:textId="20774612" w:rsidR="00262956" w:rsidRPr="003E5A30" w:rsidRDefault="00262956" w:rsidP="00262956">
            <w:pPr>
              <w:rPr>
                <w:sz w:val="18"/>
                <w:szCs w:val="18"/>
              </w:rPr>
            </w:pPr>
            <w:r w:rsidRPr="003E5A30">
              <w:rPr>
                <w:sz w:val="18"/>
                <w:szCs w:val="18"/>
              </w:rPr>
              <w:t>1.5 mM silicic acid</w:t>
            </w:r>
          </w:p>
        </w:tc>
        <w:tc>
          <w:tcPr>
            <w:tcW w:w="1276" w:type="dxa"/>
            <w:shd w:val="clear" w:color="auto" w:fill="auto"/>
          </w:tcPr>
          <w:p w14:paraId="4E41A6EC" w14:textId="1AC7ECEE" w:rsidR="00262956" w:rsidRPr="003E5A30" w:rsidRDefault="00262956" w:rsidP="00262956">
            <w:pPr>
              <w:rPr>
                <w:sz w:val="18"/>
                <w:szCs w:val="18"/>
              </w:rPr>
            </w:pPr>
            <w:r w:rsidRPr="003E5A30">
              <w:rPr>
                <w:sz w:val="18"/>
                <w:szCs w:val="18"/>
              </w:rPr>
              <w:t>1% PEG-6000</w:t>
            </w:r>
          </w:p>
        </w:tc>
        <w:tc>
          <w:tcPr>
            <w:tcW w:w="1418" w:type="dxa"/>
            <w:shd w:val="clear" w:color="auto" w:fill="auto"/>
          </w:tcPr>
          <w:p w14:paraId="47AD95AF" w14:textId="02D93421" w:rsidR="00262956" w:rsidRPr="003E5A30" w:rsidRDefault="00262956" w:rsidP="00262956">
            <w:pPr>
              <w:rPr>
                <w:sz w:val="18"/>
                <w:szCs w:val="18"/>
              </w:rPr>
            </w:pPr>
            <w:r w:rsidRPr="003E5A30">
              <w:rPr>
                <w:sz w:val="18"/>
                <w:szCs w:val="18"/>
              </w:rPr>
              <w:t>3 weeks</w:t>
            </w:r>
          </w:p>
        </w:tc>
        <w:tc>
          <w:tcPr>
            <w:tcW w:w="1559" w:type="dxa"/>
            <w:shd w:val="clear" w:color="auto" w:fill="auto"/>
          </w:tcPr>
          <w:p w14:paraId="69542E44" w14:textId="61B180A9" w:rsidR="00262956" w:rsidRPr="003E5A30" w:rsidRDefault="00262956" w:rsidP="00262956">
            <w:pPr>
              <w:rPr>
                <w:sz w:val="18"/>
                <w:szCs w:val="18"/>
              </w:rPr>
            </w:pPr>
            <w:r w:rsidRPr="003E5A30">
              <w:rPr>
                <w:sz w:val="18"/>
                <w:szCs w:val="18"/>
              </w:rPr>
              <w:t>4 weeks</w:t>
            </w:r>
          </w:p>
        </w:tc>
        <w:tc>
          <w:tcPr>
            <w:tcW w:w="1417" w:type="dxa"/>
            <w:shd w:val="clear" w:color="auto" w:fill="auto"/>
          </w:tcPr>
          <w:p w14:paraId="5D7FE2C8" w14:textId="71A1AB19" w:rsidR="00262956" w:rsidRPr="003E5A30" w:rsidRDefault="00262956" w:rsidP="00262956">
            <w:pPr>
              <w:rPr>
                <w:sz w:val="18"/>
                <w:szCs w:val="18"/>
              </w:rPr>
            </w:pPr>
            <w:r w:rsidRPr="003E5A30">
              <w:rPr>
                <w:sz w:val="18"/>
                <w:szCs w:val="18"/>
              </w:rPr>
              <w:t>Hydroponics</w:t>
            </w:r>
          </w:p>
        </w:tc>
        <w:tc>
          <w:tcPr>
            <w:tcW w:w="1985" w:type="dxa"/>
            <w:shd w:val="clear" w:color="auto" w:fill="auto"/>
          </w:tcPr>
          <w:p w14:paraId="622DD31E" w14:textId="77777777" w:rsidR="00262956" w:rsidRPr="003E5A30" w:rsidRDefault="00262956" w:rsidP="00262956">
            <w:pPr>
              <w:rPr>
                <w:sz w:val="18"/>
                <w:szCs w:val="18"/>
              </w:rPr>
            </w:pPr>
            <w:r w:rsidRPr="003E5A30">
              <w:rPr>
                <w:sz w:val="18"/>
                <w:szCs w:val="18"/>
              </w:rPr>
              <w:t xml:space="preserve">Sensitive cultivar: </w:t>
            </w:r>
            <w:r>
              <w:rPr>
                <w:sz w:val="18"/>
                <w:szCs w:val="18"/>
              </w:rPr>
              <w:t>+ + +</w:t>
            </w:r>
          </w:p>
          <w:p w14:paraId="0E2C0B12" w14:textId="13091B9D" w:rsidR="00262956" w:rsidRDefault="00262956" w:rsidP="00262956">
            <w:pPr>
              <w:rPr>
                <w:sz w:val="18"/>
                <w:szCs w:val="18"/>
              </w:rPr>
            </w:pPr>
            <w:r w:rsidRPr="003E5A30">
              <w:rPr>
                <w:sz w:val="18"/>
                <w:szCs w:val="18"/>
              </w:rPr>
              <w:t xml:space="preserve">Tolerant cultivar: </w:t>
            </w:r>
            <w:r>
              <w:rPr>
                <w:sz w:val="18"/>
                <w:szCs w:val="18"/>
              </w:rPr>
              <w:t>n.s.</w:t>
            </w:r>
          </w:p>
        </w:tc>
        <w:tc>
          <w:tcPr>
            <w:tcW w:w="2268" w:type="dxa"/>
            <w:shd w:val="clear" w:color="auto" w:fill="auto"/>
          </w:tcPr>
          <w:p w14:paraId="5F751739" w14:textId="77777777" w:rsidR="00262956" w:rsidRPr="003E5A30" w:rsidRDefault="00262956" w:rsidP="00262956">
            <w:pPr>
              <w:rPr>
                <w:sz w:val="18"/>
                <w:szCs w:val="18"/>
              </w:rPr>
            </w:pPr>
            <w:r w:rsidRPr="003E5A30">
              <w:rPr>
                <w:sz w:val="18"/>
                <w:szCs w:val="18"/>
              </w:rPr>
              <w:t xml:space="preserve">Sensitive cultivar: </w:t>
            </w:r>
            <w:r>
              <w:rPr>
                <w:sz w:val="18"/>
                <w:szCs w:val="18"/>
              </w:rPr>
              <w:t>+ + + + +</w:t>
            </w:r>
          </w:p>
          <w:p w14:paraId="4AB1610B" w14:textId="2A08C099" w:rsidR="00262956" w:rsidRDefault="00262956" w:rsidP="00262956">
            <w:pPr>
              <w:rPr>
                <w:sz w:val="18"/>
                <w:szCs w:val="18"/>
              </w:rPr>
            </w:pPr>
            <w:r w:rsidRPr="003E5A30">
              <w:rPr>
                <w:sz w:val="18"/>
                <w:szCs w:val="18"/>
              </w:rPr>
              <w:t>Tolerant cultivar: n</w:t>
            </w:r>
            <w:r>
              <w:rPr>
                <w:sz w:val="18"/>
                <w:szCs w:val="18"/>
              </w:rPr>
              <w:t>.s.</w:t>
            </w:r>
          </w:p>
        </w:tc>
      </w:tr>
      <w:tr w:rsidR="00262956" w:rsidRPr="003E5A30" w14:paraId="1F421315" w14:textId="77777777" w:rsidTr="0014185E">
        <w:tc>
          <w:tcPr>
            <w:tcW w:w="993" w:type="dxa"/>
            <w:vMerge/>
            <w:shd w:val="clear" w:color="auto" w:fill="auto"/>
          </w:tcPr>
          <w:p w14:paraId="13DE3C8C" w14:textId="77777777" w:rsidR="00262956" w:rsidRPr="003E5A30" w:rsidRDefault="00262956" w:rsidP="00262956">
            <w:pPr>
              <w:rPr>
                <w:sz w:val="18"/>
                <w:szCs w:val="18"/>
              </w:rPr>
            </w:pPr>
          </w:p>
        </w:tc>
        <w:tc>
          <w:tcPr>
            <w:tcW w:w="1276" w:type="dxa"/>
            <w:shd w:val="clear" w:color="auto" w:fill="auto"/>
          </w:tcPr>
          <w:p w14:paraId="4FC58EA4" w14:textId="77777777" w:rsidR="00262956" w:rsidRPr="003E5A30" w:rsidRDefault="00262956" w:rsidP="00262956">
            <w:pPr>
              <w:rPr>
                <w:sz w:val="18"/>
                <w:szCs w:val="18"/>
              </w:rPr>
            </w:pPr>
            <w:r w:rsidRPr="003E5A30">
              <w:rPr>
                <w:sz w:val="18"/>
                <w:szCs w:val="18"/>
              </w:rPr>
              <w:t>Strawberry</w:t>
            </w:r>
          </w:p>
        </w:tc>
        <w:tc>
          <w:tcPr>
            <w:tcW w:w="1417" w:type="dxa"/>
            <w:shd w:val="clear" w:color="auto" w:fill="auto"/>
          </w:tcPr>
          <w:p w14:paraId="68FE03DD" w14:textId="77777777" w:rsidR="00262956" w:rsidRPr="003E5A30" w:rsidRDefault="00262956" w:rsidP="00262956">
            <w:pPr>
              <w:rPr>
                <w:sz w:val="18"/>
                <w:szCs w:val="18"/>
              </w:rPr>
            </w:pPr>
            <w:r w:rsidRPr="003E5A30">
              <w:rPr>
                <w:sz w:val="18"/>
                <w:szCs w:val="18"/>
              </w:rPr>
              <w:fldChar w:fldCharType="begin" w:fldLock="1"/>
            </w:r>
            <w:r w:rsidRPr="003E5A30">
              <w:rPr>
                <w:sz w:val="18"/>
                <w:szCs w:val="18"/>
              </w:rPr>
              <w:instrText>ADDIN CSL_CITATION {"citationItems":[{"id":"ITEM-1","itemData":{"DOI":"10.1016/j.hpj.2018.09.004","ISBN":"8415683111","ISSN":"24680141","abstract":"Water stress is a major factor that limits agricultural crop production. Silicon (Si) is generally considered as a beneficial element for the growth of higher plants, especially for those grown under stressful environment. This study was conducted to examine the effects of Si on growth and development of strawberry (Fragaria × ananassa ‘Camarosa’) under water stress conditions. A factorial experiment, in a completely randomized design, was used to investigate the effects of three irrigation levels and four Si treatments consisting of 0, 5, 10, and 15 mmol·L −1 potassium silicate (K 2 SiO 3 ). The results showed that an increase in the levels of water stress caused a decrease in most of the quantitative characteristics such as specific leaf area, chlorophyll fluorescence, net photosynthesis rate, and stomata conductance; addition of Si significantly increased most of the mentioned factors; water stress increased electrolyte leakage, proline, and water use efficiency (WUE); Si treatment significantly decreased transpiration rate and improved chlorophyll content and WUE. Water stress stimulated mineral nutrient absorption whereas Si application decreased it under water stress. In conclusion, it was found that in most of the investigated factors, 10 mmol·L −1 potassium silicate had the best effect on growth and development of strawberry. Besides, Si application had beneficial effects on strawberry plants and the addition of it could alleviate water stress.","author":[{"dropping-particle":"","family":"Dehghanipoodeh","given":"Safoora","non-dropping-particle":"","parse-names":false,"suffix":""},{"dropping-particle":"","family":"Ghobadi","given":"Cyrus","non-dropping-particle":"","parse-names":false,"suffix":""},{"dropping-particle":"","family":"Baninasab","given":"Bahram","non-dropping-particle":"","parse-names":false,"suffix":""},{"dropping-particle":"","family":"Gheysari","given":"Mahdi","non-dropping-particle":"","parse-names":false,"suffix":""},{"dropping-particle":"","family":"Shiranibidabadi","given":"Siamak","non-dropping-particle":"","parse-names":false,"suffix":""}],"container-title":"Horticultural Plant Journal","id":"ITEM-1","issue":"6","issued":{"date-parts":[["2018","11"]]},"page":"226-232","publisher":"Elsevier B.V.","title":"Effect of Silicon on Growth and Development of Strawberry under Water Deficit Conditions","type":"article-journal","volume":"4"},"uris":["http://www.mendeley.com/documents/?uuid=bd8ce723-fc9b-4e2e-89cf-16bb148db214"]}],"mendeley":{"formattedCitation":"(Dehghanipoodeh et al., 2018)","manualFormatting":"Dehghanipoodeh et al. (2018)","plainTextFormattedCitation":"(Dehghanipoodeh et al., 2018)","previouslyFormattedCitation":"(Dehghanipoodeh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Dehghanipoodeh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73E730C4" w14:textId="77777777" w:rsidR="00262956" w:rsidRPr="003E5A30" w:rsidRDefault="00262956" w:rsidP="00262956">
            <w:pPr>
              <w:rPr>
                <w:sz w:val="18"/>
                <w:szCs w:val="18"/>
              </w:rPr>
            </w:pPr>
            <w:r w:rsidRPr="003E5A30">
              <w:rPr>
                <w:sz w:val="18"/>
                <w:szCs w:val="18"/>
              </w:rPr>
              <w:t>4</w:t>
            </w:r>
          </w:p>
        </w:tc>
        <w:tc>
          <w:tcPr>
            <w:tcW w:w="1842" w:type="dxa"/>
            <w:shd w:val="clear" w:color="auto" w:fill="auto"/>
          </w:tcPr>
          <w:p w14:paraId="0746B63C" w14:textId="77777777" w:rsidR="00262956" w:rsidRPr="003E5A30" w:rsidRDefault="00262956" w:rsidP="00262956">
            <w:pPr>
              <w:rPr>
                <w:sz w:val="18"/>
                <w:szCs w:val="18"/>
              </w:rPr>
            </w:pPr>
            <w:r w:rsidRPr="003E5A30">
              <w:rPr>
                <w:sz w:val="18"/>
                <w:szCs w:val="18"/>
              </w:rPr>
              <w:t>10 mM K silicate</w:t>
            </w:r>
          </w:p>
        </w:tc>
        <w:tc>
          <w:tcPr>
            <w:tcW w:w="1276" w:type="dxa"/>
            <w:shd w:val="clear" w:color="auto" w:fill="auto"/>
          </w:tcPr>
          <w:p w14:paraId="3EC9C5FB" w14:textId="77777777" w:rsidR="00262956" w:rsidRPr="003E5A30" w:rsidRDefault="00262956" w:rsidP="00262956">
            <w:pPr>
              <w:rPr>
                <w:sz w:val="18"/>
                <w:szCs w:val="18"/>
              </w:rPr>
            </w:pPr>
            <w:r w:rsidRPr="003E5A30">
              <w:rPr>
                <w:sz w:val="18"/>
                <w:szCs w:val="18"/>
              </w:rPr>
              <w:t>0.75 soil moisture depletion</w:t>
            </w:r>
          </w:p>
        </w:tc>
        <w:tc>
          <w:tcPr>
            <w:tcW w:w="1418" w:type="dxa"/>
            <w:shd w:val="clear" w:color="auto" w:fill="auto"/>
          </w:tcPr>
          <w:p w14:paraId="5DBD1223" w14:textId="77777777" w:rsidR="00262956" w:rsidRPr="003E5A30" w:rsidRDefault="00262956" w:rsidP="00262956">
            <w:pPr>
              <w:rPr>
                <w:sz w:val="18"/>
                <w:szCs w:val="18"/>
              </w:rPr>
            </w:pPr>
            <w:r w:rsidRPr="003E5A30">
              <w:rPr>
                <w:sz w:val="18"/>
                <w:szCs w:val="18"/>
              </w:rPr>
              <w:t>3 months</w:t>
            </w:r>
          </w:p>
        </w:tc>
        <w:tc>
          <w:tcPr>
            <w:tcW w:w="1559" w:type="dxa"/>
            <w:shd w:val="clear" w:color="auto" w:fill="auto"/>
          </w:tcPr>
          <w:p w14:paraId="396DAE65" w14:textId="77777777" w:rsidR="00262956" w:rsidRPr="003E5A30" w:rsidRDefault="00262956" w:rsidP="00262956">
            <w:pPr>
              <w:rPr>
                <w:sz w:val="18"/>
                <w:szCs w:val="18"/>
              </w:rPr>
            </w:pPr>
            <w:r w:rsidRPr="003E5A30">
              <w:rPr>
                <w:sz w:val="18"/>
                <w:szCs w:val="18"/>
              </w:rPr>
              <w:t>7 months</w:t>
            </w:r>
          </w:p>
        </w:tc>
        <w:tc>
          <w:tcPr>
            <w:tcW w:w="1417" w:type="dxa"/>
            <w:shd w:val="clear" w:color="auto" w:fill="auto"/>
          </w:tcPr>
          <w:p w14:paraId="3FC81ED3" w14:textId="77777777" w:rsidR="00262956" w:rsidRPr="003E5A30" w:rsidRDefault="00262956" w:rsidP="00262956">
            <w:pPr>
              <w:rPr>
                <w:sz w:val="18"/>
                <w:szCs w:val="18"/>
              </w:rPr>
            </w:pPr>
            <w:r w:rsidRPr="003E5A30">
              <w:rPr>
                <w:sz w:val="18"/>
                <w:szCs w:val="18"/>
              </w:rPr>
              <w:t>1:1:1 Soil:Peat:Perlite</w:t>
            </w:r>
          </w:p>
        </w:tc>
        <w:tc>
          <w:tcPr>
            <w:tcW w:w="1985" w:type="dxa"/>
            <w:shd w:val="clear" w:color="auto" w:fill="auto"/>
          </w:tcPr>
          <w:p w14:paraId="7B535F16" w14:textId="77777777" w:rsidR="00262956" w:rsidRPr="003E5A30" w:rsidRDefault="00262956" w:rsidP="00262956">
            <w:pPr>
              <w:rPr>
                <w:sz w:val="18"/>
                <w:szCs w:val="18"/>
              </w:rPr>
            </w:pPr>
            <w:r>
              <w:rPr>
                <w:sz w:val="18"/>
                <w:szCs w:val="18"/>
              </w:rPr>
              <w:t>+ + +</w:t>
            </w:r>
          </w:p>
        </w:tc>
        <w:tc>
          <w:tcPr>
            <w:tcW w:w="2268" w:type="dxa"/>
            <w:shd w:val="clear" w:color="auto" w:fill="auto"/>
          </w:tcPr>
          <w:p w14:paraId="4873D869" w14:textId="77777777" w:rsidR="00262956" w:rsidRPr="003E5A30" w:rsidRDefault="00262956" w:rsidP="00262956">
            <w:pPr>
              <w:rPr>
                <w:sz w:val="18"/>
                <w:szCs w:val="18"/>
              </w:rPr>
            </w:pPr>
            <w:r>
              <w:rPr>
                <w:sz w:val="18"/>
                <w:szCs w:val="18"/>
              </w:rPr>
              <w:t>N.s.</w:t>
            </w:r>
          </w:p>
        </w:tc>
      </w:tr>
      <w:tr w:rsidR="00262956" w:rsidRPr="003E5A30" w14:paraId="29FB85AB" w14:textId="77777777" w:rsidTr="0014185E">
        <w:tc>
          <w:tcPr>
            <w:tcW w:w="993" w:type="dxa"/>
            <w:vMerge/>
            <w:shd w:val="clear" w:color="auto" w:fill="auto"/>
          </w:tcPr>
          <w:p w14:paraId="44E2C56D" w14:textId="77777777" w:rsidR="00262956" w:rsidRPr="003E5A30" w:rsidRDefault="00262956" w:rsidP="00262956">
            <w:pPr>
              <w:rPr>
                <w:sz w:val="18"/>
                <w:szCs w:val="18"/>
              </w:rPr>
            </w:pPr>
          </w:p>
        </w:tc>
        <w:tc>
          <w:tcPr>
            <w:tcW w:w="1276" w:type="dxa"/>
            <w:shd w:val="clear" w:color="auto" w:fill="auto"/>
          </w:tcPr>
          <w:p w14:paraId="4ABCB44C" w14:textId="096E514F" w:rsidR="00262956" w:rsidRPr="003E5A30" w:rsidRDefault="00262956" w:rsidP="00262956">
            <w:pPr>
              <w:rPr>
                <w:sz w:val="18"/>
                <w:szCs w:val="18"/>
              </w:rPr>
            </w:pPr>
            <w:r w:rsidRPr="003E5A30">
              <w:rPr>
                <w:sz w:val="18"/>
                <w:szCs w:val="18"/>
              </w:rPr>
              <w:t>Rice</w:t>
            </w:r>
          </w:p>
        </w:tc>
        <w:tc>
          <w:tcPr>
            <w:tcW w:w="1417" w:type="dxa"/>
            <w:shd w:val="clear" w:color="auto" w:fill="auto"/>
          </w:tcPr>
          <w:p w14:paraId="445DAF4F" w14:textId="68320423" w:rsidR="00262956" w:rsidRPr="003E5A30" w:rsidRDefault="00262956" w:rsidP="00262956">
            <w:pPr>
              <w:rPr>
                <w:sz w:val="18"/>
                <w:szCs w:val="18"/>
              </w:rPr>
            </w:pPr>
            <w:r w:rsidRPr="003E5A30">
              <w:rPr>
                <w:sz w:val="18"/>
                <w:szCs w:val="18"/>
              </w:rPr>
              <w:fldChar w:fldCharType="begin" w:fldLock="1"/>
            </w:r>
            <w:r w:rsidRPr="003E5A30">
              <w:rPr>
                <w:sz w:val="18"/>
                <w:szCs w:val="18"/>
              </w:rPr>
              <w:instrText>ADDIN CSL_CITATION {"citationItems":[{"id":"ITEM-1","itemData":{"DOI":"10.1016/j.envexpbot.2018.11.022","ISSN":"00988472","abstract":"For revealing the internal mitigation mechanism of silicon to drought stress, a super high-yield hybrid rice LYP9 was employed to study the change of photosynthetic fluorescence, structure and composition of thylakoid membrane as well as its physiological property by polyethylene glycol (PEG) and silicon (Si) treatment. Results showed that K step appeared in OJIP transient and ET0/RC, ET0/CS0, φE0 of rice seedlings were decreased under drought stress, while these parameters were increased by applying silicon. We found that silicon application could relieve the degradation of membrane protein complexes under drought condition, such as supercomplexes, PSI core binding LHCI, PSI core, F1-ATPase binding Cytb6/f complex, PSII core, trimeric LHCII and monomeric LHCII. Thylakoid membranes proteins were further detected by BN-SDS-PAGE, 20 differential protein spots between PEG treatment and PEG treatment applying with silicon were identified. These alterations were involved in light harvesting, stability of PS I, function of PS II reaction centers, electron transport, PS II core antenna content, and consequent synthesis of ATP. Our results indicated that Si treatment might play roles in absorption, transformation and transfer of light energy by optimizing the thylakoid membrane protein components in rice seedlings under drought stress observed by BN-PAGE and BN-SDS-PAGE.","author":[{"dropping-particle":"","family":"Wang","given":"Yuwen","non-dropping-particle":"","parse-names":false,"suffix":""},{"dropping-particle":"","family":"Zhang","given":"Beibei","non-dropping-particle":"","parse-names":false,"suffix":""},{"dropping-particle":"","family":"Jiang","given":"Dexing","non-dropping-particle":"","parse-names":false,"suffix":""},{"dropping-particle":"","family":"Chen","given":"Guoxiang","non-dropping-particle":"","parse-names":false,"suffix":""}],"container-title":"Environmental and Experimental Botany","id":"ITEM-1","issue":"September 2018","issued":{"date-parts":[["2019"]]},"page":"117-124","publisher":"Elsevier","title":"Silicon improves photosynthetic performance by optimizing thylakoid membrane protein components in rice under drought stress","type":"article-journal","volume":"158"},"uris":["http://www.mendeley.com/documents/?uuid=e53f58c7-be5c-4bdd-b24f-977ca16c5e80"]}],"mendeley":{"formattedCitation":"(Wang et al., 2019)","manualFormatting":"Wang et al. (2019)","plainTextFormattedCitation":"(Wang et al., 2019)","previouslyFormattedCitation":"(Wang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Wang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591B5286" w14:textId="61D594A5" w:rsidR="00262956" w:rsidRPr="003E5A30" w:rsidRDefault="00262956" w:rsidP="00262956">
            <w:pPr>
              <w:rPr>
                <w:sz w:val="18"/>
                <w:szCs w:val="18"/>
              </w:rPr>
            </w:pPr>
            <w:r w:rsidRPr="003E5A30">
              <w:rPr>
                <w:sz w:val="18"/>
                <w:szCs w:val="18"/>
              </w:rPr>
              <w:t>1</w:t>
            </w:r>
          </w:p>
        </w:tc>
        <w:tc>
          <w:tcPr>
            <w:tcW w:w="1842" w:type="dxa"/>
            <w:shd w:val="clear" w:color="auto" w:fill="auto"/>
          </w:tcPr>
          <w:p w14:paraId="0839BCF1" w14:textId="59B4674A" w:rsidR="00262956" w:rsidRPr="003E5A30" w:rsidRDefault="00262956" w:rsidP="00262956">
            <w:pPr>
              <w:rPr>
                <w:sz w:val="18"/>
                <w:szCs w:val="18"/>
              </w:rPr>
            </w:pPr>
            <w:r w:rsidRPr="003E5A30">
              <w:rPr>
                <w:sz w:val="18"/>
                <w:szCs w:val="18"/>
              </w:rPr>
              <w:t>0.5 mM Na meta-silicate</w:t>
            </w:r>
          </w:p>
        </w:tc>
        <w:tc>
          <w:tcPr>
            <w:tcW w:w="1276" w:type="dxa"/>
            <w:shd w:val="clear" w:color="auto" w:fill="auto"/>
          </w:tcPr>
          <w:p w14:paraId="2A12305C" w14:textId="78EB6A8E" w:rsidR="00262956" w:rsidRPr="003E5A30" w:rsidRDefault="00262956" w:rsidP="00262956">
            <w:pPr>
              <w:rPr>
                <w:sz w:val="18"/>
                <w:szCs w:val="18"/>
              </w:rPr>
            </w:pPr>
            <w:r>
              <w:rPr>
                <w:sz w:val="18"/>
                <w:szCs w:val="18"/>
              </w:rPr>
              <w:t xml:space="preserve">125 g </w:t>
            </w:r>
            <w:r w:rsidRPr="003E5A30">
              <w:rPr>
                <w:sz w:val="18"/>
                <w:szCs w:val="18"/>
              </w:rPr>
              <w:t>L</w:t>
            </w:r>
            <w:r>
              <w:rPr>
                <w:sz w:val="18"/>
                <w:szCs w:val="18"/>
                <w:vertAlign w:val="superscript"/>
              </w:rPr>
              <w:t>-1</w:t>
            </w:r>
            <w:r w:rsidRPr="003E5A30">
              <w:rPr>
                <w:sz w:val="18"/>
                <w:szCs w:val="18"/>
              </w:rPr>
              <w:t xml:space="preserve"> PEG-6000</w:t>
            </w:r>
          </w:p>
        </w:tc>
        <w:tc>
          <w:tcPr>
            <w:tcW w:w="1418" w:type="dxa"/>
            <w:shd w:val="clear" w:color="auto" w:fill="auto"/>
          </w:tcPr>
          <w:p w14:paraId="16D605DA" w14:textId="7A63C045" w:rsidR="00262956" w:rsidRPr="003E5A30" w:rsidRDefault="00262956" w:rsidP="00262956">
            <w:pPr>
              <w:rPr>
                <w:sz w:val="18"/>
                <w:szCs w:val="18"/>
              </w:rPr>
            </w:pPr>
            <w:r w:rsidRPr="003E5A30">
              <w:rPr>
                <w:sz w:val="18"/>
                <w:szCs w:val="18"/>
              </w:rPr>
              <w:t>15 days</w:t>
            </w:r>
          </w:p>
        </w:tc>
        <w:tc>
          <w:tcPr>
            <w:tcW w:w="1559" w:type="dxa"/>
            <w:shd w:val="clear" w:color="auto" w:fill="auto"/>
          </w:tcPr>
          <w:p w14:paraId="2BAB3A2A" w14:textId="5FD40C7A" w:rsidR="00262956" w:rsidRPr="003E5A30" w:rsidRDefault="00262956" w:rsidP="00262956">
            <w:pPr>
              <w:rPr>
                <w:sz w:val="18"/>
                <w:szCs w:val="18"/>
              </w:rPr>
            </w:pPr>
            <w:r w:rsidRPr="003E5A30">
              <w:rPr>
                <w:sz w:val="18"/>
                <w:szCs w:val="18"/>
              </w:rPr>
              <w:t>5 weeks</w:t>
            </w:r>
          </w:p>
        </w:tc>
        <w:tc>
          <w:tcPr>
            <w:tcW w:w="1417" w:type="dxa"/>
            <w:shd w:val="clear" w:color="auto" w:fill="auto"/>
          </w:tcPr>
          <w:p w14:paraId="62E3190C" w14:textId="64EF966F" w:rsidR="00262956" w:rsidRPr="003E5A30" w:rsidRDefault="00262956" w:rsidP="00262956">
            <w:pPr>
              <w:rPr>
                <w:sz w:val="18"/>
                <w:szCs w:val="18"/>
              </w:rPr>
            </w:pPr>
            <w:r w:rsidRPr="003E5A30">
              <w:rPr>
                <w:sz w:val="18"/>
                <w:szCs w:val="18"/>
              </w:rPr>
              <w:t>Hydroponics</w:t>
            </w:r>
          </w:p>
        </w:tc>
        <w:tc>
          <w:tcPr>
            <w:tcW w:w="1985" w:type="dxa"/>
            <w:shd w:val="clear" w:color="auto" w:fill="auto"/>
          </w:tcPr>
          <w:p w14:paraId="1643665A" w14:textId="566B12AA" w:rsidR="00262956" w:rsidRPr="003E5A30" w:rsidRDefault="00262956" w:rsidP="00262956">
            <w:pPr>
              <w:rPr>
                <w:sz w:val="18"/>
                <w:szCs w:val="18"/>
              </w:rPr>
            </w:pPr>
            <w:r w:rsidRPr="003E5A30">
              <w:rPr>
                <w:sz w:val="18"/>
                <w:szCs w:val="18"/>
              </w:rPr>
              <w:t>Unknown</w:t>
            </w:r>
          </w:p>
        </w:tc>
        <w:tc>
          <w:tcPr>
            <w:tcW w:w="2268" w:type="dxa"/>
            <w:shd w:val="clear" w:color="auto" w:fill="auto"/>
          </w:tcPr>
          <w:p w14:paraId="2CADFE24" w14:textId="64B7E4A3" w:rsidR="00262956" w:rsidRPr="003E5A30" w:rsidRDefault="00262956" w:rsidP="00262956">
            <w:pPr>
              <w:rPr>
                <w:sz w:val="18"/>
                <w:szCs w:val="18"/>
              </w:rPr>
            </w:pPr>
            <w:r>
              <w:rPr>
                <w:sz w:val="18"/>
                <w:szCs w:val="18"/>
              </w:rPr>
              <w:t>+ + +</w:t>
            </w:r>
          </w:p>
        </w:tc>
      </w:tr>
      <w:tr w:rsidR="00262956" w:rsidRPr="003E5A30" w14:paraId="6C4E1FB3" w14:textId="77777777" w:rsidTr="0014185E">
        <w:tc>
          <w:tcPr>
            <w:tcW w:w="993" w:type="dxa"/>
            <w:vMerge/>
            <w:shd w:val="clear" w:color="auto" w:fill="auto"/>
          </w:tcPr>
          <w:p w14:paraId="3143BBC0" w14:textId="77777777" w:rsidR="00262956" w:rsidRPr="003E5A30" w:rsidRDefault="00262956" w:rsidP="00262956">
            <w:pPr>
              <w:rPr>
                <w:sz w:val="18"/>
                <w:szCs w:val="18"/>
              </w:rPr>
            </w:pPr>
          </w:p>
        </w:tc>
        <w:tc>
          <w:tcPr>
            <w:tcW w:w="1276" w:type="dxa"/>
            <w:shd w:val="clear" w:color="auto" w:fill="auto"/>
          </w:tcPr>
          <w:p w14:paraId="0E868B4C" w14:textId="7DCB3C18" w:rsidR="00262956" w:rsidRPr="003E5A30" w:rsidRDefault="00262956" w:rsidP="00262956">
            <w:pPr>
              <w:rPr>
                <w:sz w:val="18"/>
                <w:szCs w:val="18"/>
              </w:rPr>
            </w:pPr>
            <w:r w:rsidRPr="003E5A30">
              <w:rPr>
                <w:sz w:val="18"/>
                <w:szCs w:val="18"/>
              </w:rPr>
              <w:t>Sugarcane</w:t>
            </w:r>
          </w:p>
        </w:tc>
        <w:tc>
          <w:tcPr>
            <w:tcW w:w="1417" w:type="dxa"/>
            <w:shd w:val="clear" w:color="auto" w:fill="auto"/>
          </w:tcPr>
          <w:p w14:paraId="5A9A8E37" w14:textId="78CD60B9" w:rsidR="00262956" w:rsidRPr="003E5A30" w:rsidRDefault="00262956" w:rsidP="00262956">
            <w:pPr>
              <w:rPr>
                <w:sz w:val="18"/>
                <w:szCs w:val="18"/>
              </w:rPr>
            </w:pPr>
            <w:r w:rsidRPr="003E5A30">
              <w:rPr>
                <w:sz w:val="18"/>
                <w:szCs w:val="18"/>
              </w:rPr>
              <w:fldChar w:fldCharType="begin" w:fldLock="1"/>
            </w:r>
            <w:r w:rsidRPr="003E5A30">
              <w:rPr>
                <w:sz w:val="18"/>
                <w:szCs w:val="18"/>
              </w:rPr>
              <w:instrText>ADDIN CSL_CITATION {"citationItems":[{"id":"ITEM-1","itemData":{"DOI":"10.1007/s42729-019-0012-1","ISSN":"0718-9508","author":[{"dropping-particle":"","family":"Camargo","given":"M. S.","non-dropping-particle":"de","parse-names":false,"suffix":""},{"dropping-particle":"","family":"Bezerra","given":"B. K. L.","non-dropping-particle":"","parse-names":false,"suffix":""},{"dropping-particle":"","family":"Holanda","given":"L. A.","non-dropping-particle":"","parse-names":false,"suffix":""},{"dropping-particle":"","family":"Oliveira","given":"A. L.","non-dropping-particle":"","parse-names":false,"suffix":""},{"dropping-particle":"","family":"Vitti","given":"A. C.","non-dropping-particle":"","parse-names":false,"suffix":""},{"dropping-particle":"","family":"Silva","given":"M. A.","non-dropping-particle":"","parse-names":false,"suffix":""}],"container-title":"Journal of Soil Science and Plant Nutrition","id":"ITEM-1","issue":"1","issued":{"date-parts":[["2019"]]},"page":"81-91","publisher":"Journal of Soil Science and Plant Nutrition","title":"Silicon Fertilization Improves Physiological Responses in Sugarcane Cultivars Grown Under Water Deficit","type":"article-journal","volume":"19"},"uris":["http://www.mendeley.com/documents/?uuid=ef72529c-9bdf-4a47-b700-c9464385d400"]}],"mendeley":{"formattedCitation":"(de Camargo et al., 2019)","manualFormatting":"de Camargo et al. (2019)","plainTextFormattedCitation":"(de Camargo et al., 2019)","previouslyFormattedCitation":"(de Camargo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de Camargo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764EC93E" w14:textId="7A048AB8" w:rsidR="00262956" w:rsidRPr="003E5A30" w:rsidRDefault="00262956" w:rsidP="00262956">
            <w:pPr>
              <w:rPr>
                <w:sz w:val="18"/>
                <w:szCs w:val="18"/>
              </w:rPr>
            </w:pPr>
            <w:r w:rsidRPr="003E5A30">
              <w:rPr>
                <w:sz w:val="18"/>
                <w:szCs w:val="18"/>
              </w:rPr>
              <w:t>0</w:t>
            </w:r>
          </w:p>
        </w:tc>
        <w:tc>
          <w:tcPr>
            <w:tcW w:w="1842" w:type="dxa"/>
            <w:shd w:val="clear" w:color="auto" w:fill="auto"/>
          </w:tcPr>
          <w:p w14:paraId="478B33A1" w14:textId="1B4ABC3E" w:rsidR="00262956" w:rsidRPr="003E5A30" w:rsidRDefault="00262956" w:rsidP="00262956">
            <w:pPr>
              <w:rPr>
                <w:sz w:val="18"/>
                <w:szCs w:val="18"/>
              </w:rPr>
            </w:pPr>
            <w:r>
              <w:rPr>
                <w:sz w:val="18"/>
                <w:szCs w:val="18"/>
              </w:rPr>
              <w:t xml:space="preserve">600 kg </w:t>
            </w:r>
            <w:r w:rsidRPr="003E5A30">
              <w:rPr>
                <w:sz w:val="18"/>
                <w:szCs w:val="18"/>
              </w:rPr>
              <w:t>ha</w:t>
            </w:r>
            <w:r>
              <w:rPr>
                <w:rFonts w:cstheme="minorHAnsi"/>
                <w:sz w:val="18"/>
                <w:szCs w:val="18"/>
                <w:vertAlign w:val="superscript"/>
              </w:rPr>
              <w:t>-1</w:t>
            </w:r>
            <w:r w:rsidRPr="003E5A30">
              <w:rPr>
                <w:sz w:val="18"/>
                <w:szCs w:val="18"/>
              </w:rPr>
              <w:t xml:space="preserve"> Ca Mg silicate </w:t>
            </w:r>
          </w:p>
        </w:tc>
        <w:tc>
          <w:tcPr>
            <w:tcW w:w="1276" w:type="dxa"/>
            <w:shd w:val="clear" w:color="auto" w:fill="auto"/>
          </w:tcPr>
          <w:p w14:paraId="424874BD" w14:textId="1D2452B1" w:rsidR="00262956" w:rsidRPr="003E5A30" w:rsidRDefault="00262956" w:rsidP="00262956">
            <w:pPr>
              <w:rPr>
                <w:sz w:val="18"/>
                <w:szCs w:val="18"/>
              </w:rPr>
            </w:pPr>
            <w:r w:rsidRPr="003E5A30">
              <w:rPr>
                <w:sz w:val="18"/>
                <w:szCs w:val="18"/>
              </w:rPr>
              <w:t xml:space="preserve">55% </w:t>
            </w:r>
            <w:r>
              <w:rPr>
                <w:sz w:val="18"/>
                <w:szCs w:val="18"/>
              </w:rPr>
              <w:t>FC</w:t>
            </w:r>
          </w:p>
        </w:tc>
        <w:tc>
          <w:tcPr>
            <w:tcW w:w="1418" w:type="dxa"/>
            <w:shd w:val="clear" w:color="auto" w:fill="auto"/>
          </w:tcPr>
          <w:p w14:paraId="70B35AE9" w14:textId="158524AC" w:rsidR="00262956" w:rsidRPr="003E5A30" w:rsidRDefault="00262956" w:rsidP="00262956">
            <w:pPr>
              <w:rPr>
                <w:sz w:val="18"/>
                <w:szCs w:val="18"/>
              </w:rPr>
            </w:pPr>
            <w:r w:rsidRPr="003E5A30">
              <w:rPr>
                <w:sz w:val="18"/>
                <w:szCs w:val="18"/>
              </w:rPr>
              <w:t>28 d</w:t>
            </w:r>
          </w:p>
        </w:tc>
        <w:tc>
          <w:tcPr>
            <w:tcW w:w="1559" w:type="dxa"/>
            <w:shd w:val="clear" w:color="auto" w:fill="auto"/>
          </w:tcPr>
          <w:p w14:paraId="2BB39E32" w14:textId="2FDCA231" w:rsidR="00262956" w:rsidRPr="003E5A30" w:rsidRDefault="00262956" w:rsidP="00262956">
            <w:pPr>
              <w:rPr>
                <w:sz w:val="18"/>
                <w:szCs w:val="18"/>
              </w:rPr>
            </w:pPr>
            <w:r w:rsidRPr="003E5A30">
              <w:rPr>
                <w:sz w:val="18"/>
                <w:szCs w:val="18"/>
              </w:rPr>
              <w:t>6 months</w:t>
            </w:r>
          </w:p>
        </w:tc>
        <w:tc>
          <w:tcPr>
            <w:tcW w:w="1417" w:type="dxa"/>
            <w:shd w:val="clear" w:color="auto" w:fill="auto"/>
          </w:tcPr>
          <w:p w14:paraId="24C8C041" w14:textId="3E47051F" w:rsidR="00262956" w:rsidRPr="003E5A30" w:rsidRDefault="00262956" w:rsidP="00262956">
            <w:pPr>
              <w:rPr>
                <w:sz w:val="18"/>
                <w:szCs w:val="18"/>
              </w:rPr>
            </w:pPr>
            <w:r w:rsidRPr="003E5A30">
              <w:rPr>
                <w:sz w:val="18"/>
                <w:szCs w:val="18"/>
              </w:rPr>
              <w:t>Soil</w:t>
            </w:r>
          </w:p>
        </w:tc>
        <w:tc>
          <w:tcPr>
            <w:tcW w:w="1985" w:type="dxa"/>
            <w:shd w:val="clear" w:color="auto" w:fill="auto"/>
          </w:tcPr>
          <w:p w14:paraId="44843A28" w14:textId="459C4F80" w:rsidR="00262956" w:rsidRPr="003E5A30" w:rsidRDefault="00262956" w:rsidP="00262956">
            <w:pPr>
              <w:rPr>
                <w:sz w:val="18"/>
                <w:szCs w:val="18"/>
              </w:rPr>
            </w:pPr>
            <w:r>
              <w:rPr>
                <w:sz w:val="18"/>
                <w:szCs w:val="18"/>
              </w:rPr>
              <w:t>+ + + +</w:t>
            </w:r>
          </w:p>
        </w:tc>
        <w:tc>
          <w:tcPr>
            <w:tcW w:w="2268" w:type="dxa"/>
            <w:shd w:val="clear" w:color="auto" w:fill="auto"/>
          </w:tcPr>
          <w:p w14:paraId="1FB7E162" w14:textId="18A2C828" w:rsidR="00262956" w:rsidRPr="003E5A30" w:rsidRDefault="00262956" w:rsidP="00262956">
            <w:pPr>
              <w:rPr>
                <w:sz w:val="18"/>
                <w:szCs w:val="18"/>
              </w:rPr>
            </w:pPr>
            <w:r>
              <w:rPr>
                <w:sz w:val="18"/>
                <w:szCs w:val="18"/>
              </w:rPr>
              <w:t>+ + + +</w:t>
            </w:r>
          </w:p>
        </w:tc>
      </w:tr>
      <w:tr w:rsidR="00262956" w:rsidRPr="003E5A30" w14:paraId="1966FC7E" w14:textId="77777777" w:rsidTr="0014185E">
        <w:tc>
          <w:tcPr>
            <w:tcW w:w="993" w:type="dxa"/>
            <w:vMerge/>
            <w:shd w:val="clear" w:color="auto" w:fill="auto"/>
          </w:tcPr>
          <w:p w14:paraId="0C231196" w14:textId="77777777" w:rsidR="00262956" w:rsidRPr="003E5A30" w:rsidRDefault="00262956" w:rsidP="00262956">
            <w:pPr>
              <w:rPr>
                <w:sz w:val="18"/>
                <w:szCs w:val="18"/>
              </w:rPr>
            </w:pPr>
          </w:p>
        </w:tc>
        <w:tc>
          <w:tcPr>
            <w:tcW w:w="1276" w:type="dxa"/>
            <w:shd w:val="clear" w:color="auto" w:fill="auto"/>
          </w:tcPr>
          <w:p w14:paraId="38666F33" w14:textId="39B992AF" w:rsidR="00262956" w:rsidRPr="003E5A30" w:rsidRDefault="00262956" w:rsidP="00262956">
            <w:pPr>
              <w:rPr>
                <w:sz w:val="18"/>
                <w:szCs w:val="18"/>
              </w:rPr>
            </w:pPr>
            <w:r w:rsidRPr="003E5A30">
              <w:rPr>
                <w:sz w:val="18"/>
                <w:szCs w:val="18"/>
              </w:rPr>
              <w:t>Maize</w:t>
            </w:r>
          </w:p>
        </w:tc>
        <w:tc>
          <w:tcPr>
            <w:tcW w:w="1417" w:type="dxa"/>
            <w:shd w:val="clear" w:color="auto" w:fill="auto"/>
          </w:tcPr>
          <w:p w14:paraId="4CC4CAD9" w14:textId="1F3D1267" w:rsidR="00262956" w:rsidRPr="003E5A30" w:rsidRDefault="00262956" w:rsidP="00262956">
            <w:pPr>
              <w:rPr>
                <w:sz w:val="18"/>
                <w:szCs w:val="18"/>
              </w:rPr>
            </w:pPr>
            <w:r w:rsidRPr="003E5A30">
              <w:rPr>
                <w:sz w:val="18"/>
                <w:szCs w:val="18"/>
              </w:rPr>
              <w:fldChar w:fldCharType="begin" w:fldLock="1"/>
            </w:r>
            <w:r w:rsidRPr="003E5A30">
              <w:rPr>
                <w:sz w:val="18"/>
                <w:szCs w:val="18"/>
              </w:rPr>
              <w:instrText>ADDIN CSL_CITATION {"citationItems":[{"id":"ITEM-1","itemData":{"DOI":"10.3390/plants8100431","ISSN":"22237747","abstract":"Seed priming with silicon (Si) is an efficient and easy method to regulate plant tolerance against different abiotic stresses. A pot experiment was conducted to examine the Si-mediated changes in oxidative defense and some vital physio-biochemical parameters of maize under a limited water supply. For this purpose, two maize varieties (Pearl and Malka) with different Si priming treatments (0, 4 mM, 6 mM) were grown under a control and 60% field capacity for three weeks. At 60% field capacity, significant reductions in plant growth attributes and chlorophyll contents were recorded compared with the control. The negative effects of drought stress were more severe for Malka compared with Pearl. Drought stress increased the malondialdehyde (MDA) and hydrogen peroxide (H2O2) contents, altered the activities of antioxidant enzymes (superoxide dismutase (SOD), peroxidase (POD), and catalase (CAT)), and triggered the accumulation of soluble sugars, glycine betaine, proline, and phenolics contents. Nevertheless, seed priming with silicon at 4 or 6 mM was effective in alleviating the detrimental effects of drought stress in both cultivars. Si priming particularly at 6 mM significantly enhanced the shoot and root lengths as well as their biomass and improved the levels of photosynthetic pigments. Moreover, Si treatments enhanced the activities of antioxidant enzymes (SOD, POD, and CAT) while it reduced the MDA and H2O2 contents in both cultivars under stress conditions. In crux, the present investigation suggests that Si priming mitigates the harmful effects of drought stress and contributes to the recovery of maize growth.","author":[{"dropping-particle":"","family":"Parveen","given":"Abida","non-dropping-particle":"","parse-names":false,"suffix":""},{"dropping-particle":"","family":"Liu","given":"Wei","non-dropping-particle":"","parse-names":false,"suffix":""},{"dropping-particle":"","family":"Hussain","given":"Saddam","non-dropping-particle":"","parse-names":false,"suffix":""},{"dropping-particle":"","family":"Asghar","given":"Jaleel","non-dropping-particle":"","parse-names":false,"suffix":""},{"dropping-particle":"","family":"Perveen","given":"Shagufta","non-dropping-particle":"","parse-names":false,"suffix":""},{"dropping-particle":"","family":"Xiong","given":"Yousheng","non-dropping-particle":"","parse-names":false,"suffix":""}],"container-title":"Plants","id":"ITEM-1","issue":"10","issued":{"date-parts":[["2019"]]},"title":"Silicon priming regulates morpho-physiological growth and oxidative metabolism in maize under drought stress","type":"article-journal","volume":"8"},"uris":["http://www.mendeley.com/documents/?uuid=ff54315e-6ce0-4d80-884a-6351baa9919c","http://www.mendeley.com/documents/?uuid=bd3ea074-79af-4680-87a6-7e2c88610b5f"]}],"mendeley":{"formattedCitation":"(Parveen et al., 2019)","manualFormatting":"Parveen et al. (2019)","plainTextFormattedCitation":"(Parveen et al., 2019)","previouslyFormattedCitation":"(Parveen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Parveen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34A6C013" w14:textId="04F7B032" w:rsidR="00262956" w:rsidRPr="003E5A30" w:rsidRDefault="00262956" w:rsidP="00262956">
            <w:pPr>
              <w:rPr>
                <w:sz w:val="18"/>
                <w:szCs w:val="18"/>
              </w:rPr>
            </w:pPr>
            <w:r w:rsidRPr="003E5A30">
              <w:rPr>
                <w:sz w:val="18"/>
                <w:szCs w:val="18"/>
              </w:rPr>
              <w:t>0</w:t>
            </w:r>
          </w:p>
        </w:tc>
        <w:tc>
          <w:tcPr>
            <w:tcW w:w="1842" w:type="dxa"/>
            <w:shd w:val="clear" w:color="auto" w:fill="auto"/>
          </w:tcPr>
          <w:p w14:paraId="7C235930" w14:textId="2D2F192D" w:rsidR="00262956" w:rsidRPr="003E5A30" w:rsidRDefault="00262956" w:rsidP="00262956">
            <w:pPr>
              <w:rPr>
                <w:sz w:val="18"/>
                <w:szCs w:val="18"/>
              </w:rPr>
            </w:pPr>
            <w:r w:rsidRPr="003E5A30">
              <w:rPr>
                <w:sz w:val="18"/>
                <w:szCs w:val="18"/>
              </w:rPr>
              <w:t>6 mM Na silicate</w:t>
            </w:r>
          </w:p>
        </w:tc>
        <w:tc>
          <w:tcPr>
            <w:tcW w:w="1276" w:type="dxa"/>
            <w:shd w:val="clear" w:color="auto" w:fill="auto"/>
          </w:tcPr>
          <w:p w14:paraId="732180CB" w14:textId="02E590DE" w:rsidR="00262956" w:rsidRPr="003E5A30" w:rsidRDefault="00262956" w:rsidP="00262956">
            <w:pPr>
              <w:rPr>
                <w:sz w:val="18"/>
                <w:szCs w:val="18"/>
              </w:rPr>
            </w:pPr>
            <w:r w:rsidRPr="003E5A30">
              <w:rPr>
                <w:sz w:val="18"/>
                <w:szCs w:val="18"/>
              </w:rPr>
              <w:t xml:space="preserve">60% </w:t>
            </w:r>
            <w:r>
              <w:rPr>
                <w:sz w:val="18"/>
                <w:szCs w:val="18"/>
              </w:rPr>
              <w:t>FC</w:t>
            </w:r>
          </w:p>
        </w:tc>
        <w:tc>
          <w:tcPr>
            <w:tcW w:w="1418" w:type="dxa"/>
            <w:shd w:val="clear" w:color="auto" w:fill="auto"/>
          </w:tcPr>
          <w:p w14:paraId="6756DD69" w14:textId="3BF34CFF" w:rsidR="00262956" w:rsidRPr="003E5A30" w:rsidRDefault="00262956" w:rsidP="00262956">
            <w:pPr>
              <w:rPr>
                <w:sz w:val="18"/>
                <w:szCs w:val="18"/>
              </w:rPr>
            </w:pPr>
            <w:r w:rsidRPr="003E5A30">
              <w:rPr>
                <w:sz w:val="18"/>
                <w:szCs w:val="18"/>
              </w:rPr>
              <w:t>3 weeks</w:t>
            </w:r>
          </w:p>
        </w:tc>
        <w:tc>
          <w:tcPr>
            <w:tcW w:w="1559" w:type="dxa"/>
            <w:shd w:val="clear" w:color="auto" w:fill="auto"/>
          </w:tcPr>
          <w:p w14:paraId="0A78F41E" w14:textId="7FDD9CE4" w:rsidR="00262956" w:rsidRPr="003E5A30" w:rsidRDefault="00262956" w:rsidP="00262956">
            <w:pPr>
              <w:rPr>
                <w:sz w:val="18"/>
                <w:szCs w:val="18"/>
              </w:rPr>
            </w:pPr>
            <w:r w:rsidRPr="003E5A30">
              <w:rPr>
                <w:sz w:val="18"/>
                <w:szCs w:val="18"/>
              </w:rPr>
              <w:t>1 month</w:t>
            </w:r>
          </w:p>
        </w:tc>
        <w:tc>
          <w:tcPr>
            <w:tcW w:w="1417" w:type="dxa"/>
            <w:shd w:val="clear" w:color="auto" w:fill="auto"/>
          </w:tcPr>
          <w:p w14:paraId="5D39D6BF" w14:textId="73D8C7E4" w:rsidR="00262956" w:rsidRPr="003E5A30" w:rsidRDefault="00262956" w:rsidP="00262956">
            <w:pPr>
              <w:rPr>
                <w:sz w:val="18"/>
                <w:szCs w:val="18"/>
              </w:rPr>
            </w:pPr>
            <w:r w:rsidRPr="003E5A30">
              <w:rPr>
                <w:sz w:val="18"/>
                <w:szCs w:val="18"/>
              </w:rPr>
              <w:t>Soil</w:t>
            </w:r>
          </w:p>
        </w:tc>
        <w:tc>
          <w:tcPr>
            <w:tcW w:w="1985" w:type="dxa"/>
            <w:shd w:val="clear" w:color="auto" w:fill="auto"/>
          </w:tcPr>
          <w:p w14:paraId="0EF051E7" w14:textId="5E7979C6" w:rsidR="00262956" w:rsidRPr="003E5A30" w:rsidRDefault="00262956" w:rsidP="00262956">
            <w:pPr>
              <w:rPr>
                <w:sz w:val="18"/>
                <w:szCs w:val="18"/>
              </w:rPr>
            </w:pPr>
            <w:r w:rsidRPr="003E5A30">
              <w:rPr>
                <w:sz w:val="18"/>
                <w:szCs w:val="18"/>
              </w:rPr>
              <w:t xml:space="preserve">Both cultivars: </w:t>
            </w:r>
            <w:r>
              <w:rPr>
                <w:sz w:val="18"/>
                <w:szCs w:val="18"/>
              </w:rPr>
              <w:t>+ + + + +</w:t>
            </w:r>
          </w:p>
        </w:tc>
        <w:tc>
          <w:tcPr>
            <w:tcW w:w="2268" w:type="dxa"/>
            <w:shd w:val="clear" w:color="auto" w:fill="auto"/>
          </w:tcPr>
          <w:p w14:paraId="3482CFB4" w14:textId="75419C2F" w:rsidR="00262956" w:rsidRPr="003E5A30" w:rsidRDefault="00262956" w:rsidP="00262956">
            <w:pPr>
              <w:rPr>
                <w:sz w:val="18"/>
                <w:szCs w:val="18"/>
              </w:rPr>
            </w:pPr>
            <w:r w:rsidRPr="003E5A30">
              <w:rPr>
                <w:sz w:val="18"/>
                <w:szCs w:val="18"/>
              </w:rPr>
              <w:t xml:space="preserve">Both cultivars: </w:t>
            </w:r>
            <w:r>
              <w:rPr>
                <w:sz w:val="18"/>
                <w:szCs w:val="18"/>
              </w:rPr>
              <w:t>+ + + +</w:t>
            </w:r>
          </w:p>
        </w:tc>
      </w:tr>
      <w:tr w:rsidR="00B07287" w:rsidRPr="003E5A30" w14:paraId="31ECA678" w14:textId="77777777" w:rsidTr="0014185E">
        <w:tc>
          <w:tcPr>
            <w:tcW w:w="993" w:type="dxa"/>
            <w:vMerge w:val="restart"/>
            <w:shd w:val="clear" w:color="auto" w:fill="auto"/>
          </w:tcPr>
          <w:p w14:paraId="19181338" w14:textId="77777777" w:rsidR="00B07287" w:rsidRPr="003E5A30" w:rsidRDefault="00B07287" w:rsidP="00D63131">
            <w:pPr>
              <w:rPr>
                <w:sz w:val="18"/>
                <w:szCs w:val="18"/>
              </w:rPr>
            </w:pPr>
            <w:r w:rsidRPr="003E5A30">
              <w:rPr>
                <w:sz w:val="18"/>
                <w:szCs w:val="18"/>
              </w:rPr>
              <w:t>Carotenoids</w:t>
            </w:r>
          </w:p>
        </w:tc>
        <w:tc>
          <w:tcPr>
            <w:tcW w:w="1276" w:type="dxa"/>
            <w:shd w:val="clear" w:color="auto" w:fill="auto"/>
          </w:tcPr>
          <w:p w14:paraId="4BA61D51" w14:textId="77777777" w:rsidR="00B07287" w:rsidRPr="003E5A30" w:rsidRDefault="00B07287" w:rsidP="00D63131">
            <w:pPr>
              <w:rPr>
                <w:sz w:val="18"/>
                <w:szCs w:val="18"/>
              </w:rPr>
            </w:pPr>
            <w:r w:rsidRPr="003E5A30">
              <w:rPr>
                <w:sz w:val="18"/>
                <w:szCs w:val="18"/>
              </w:rPr>
              <w:t>Cowpea</w:t>
            </w:r>
          </w:p>
        </w:tc>
        <w:tc>
          <w:tcPr>
            <w:tcW w:w="1417" w:type="dxa"/>
            <w:shd w:val="clear" w:color="auto" w:fill="auto"/>
          </w:tcPr>
          <w:p w14:paraId="3EBF7B53" w14:textId="77777777" w:rsidR="00B07287" w:rsidRPr="003E5A30" w:rsidRDefault="00B07287" w:rsidP="00D63131">
            <w:pPr>
              <w:rPr>
                <w:sz w:val="18"/>
                <w:szCs w:val="18"/>
              </w:rPr>
            </w:pPr>
            <w:r w:rsidRPr="003E5A30">
              <w:rPr>
                <w:sz w:val="18"/>
                <w:szCs w:val="18"/>
              </w:rPr>
              <w:fldChar w:fldCharType="begin" w:fldLock="1"/>
            </w:r>
            <w:r w:rsidRPr="003E5A30">
              <w:rPr>
                <w:sz w:val="18"/>
                <w:szCs w:val="18"/>
              </w:rPr>
              <w:instrText>ADDIN CSL_CITATION {"citationItems":[{"id":"ITEM-1","itemData":{"DOI":"10.1016/j.scienta.2017.10.008","ISSN":"03044238","abstract":"Environmental stresses are increasing over time adversely affecting crop productivity. To face these stresses, plants adopt endogenous mechanisms, but they are not enough in most cases. Therefore, the effect of exogenous application of proline, silicon (Si) or methionine on growth and yield criteria, leaf physio-biochemical properties and leaf anatomical structure of cowpea plants grown under three levels of water deficit (W0; 60, W1; 40 and W2; 20% of soil water holding capacity) was investigated. The water level W0 was adequate to optimum cowpea plant growth and specified as a control. Results obtained indicated that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were significantly decreased, while activity of leaf antioxidant enzymes such as peroxidase (POX), superoxide dismutase (SOD) and catalase (CAT), content of leaf proline and electrolyte leakage, and shoot Si were significantly increased under water deficit stress (W1 and W2) conditions compared to the control (W0). However under water deficit stress, foliar application of proline, Si or methionine seemed to overcome the harmful effects of water deficit stress, at varying degrees, on the abovementioned cowpea plants characters, which were improved, compared to the corresponding controls. The Si was the most helpful one, where it increased growth criteria (i.e., shoot dry weight, plant height, leaf area and number of branches per plant), yield characteristics (i.e., dry seed weight and biological yield per plant, and 100-seed weight), contents of leaf chlorophylls a and b, total carotenoids, shoot and seed nutrients (i.e., N, P and K), and leaf relative water content and membrane stability index, and further increased shoot Si content and leaf antioxidant enzyme activities of cowpea plants compared to those of either proline or methionine application. For leaf anatomical features, the width of midvein and xylem, and the thickness of midvein, phloem and xylem tissues, and palisade and spongy tissues of leaf blade were decreased with increasing the water deficit stress; however, foliar spray of Si improved all histological features compared to those of untreated plants.","author":[{"dropping-particle":"","family":"Merwad","given":"Abdel Rahman M.A.","non-dropping-particle":"","parse-names":false,"suffix":""},{"dropping-particle":"","family":"Desoky","given":"El Sayed M.","non-dropping-particle":"","parse-names":false,"suffix":""},{"dropping-particle":"","family":"Rady","given":"Mostafa M.","non-dropping-particle":"","parse-names":false,"suffix":""}],"container-title":"Scientia Horticulturae","id":"ITEM-1","issue":"May 2017","issued":{"date-parts":[["2018"]]},"page":"132-144","publisher":"Elsevier","title":"Response of water deficit-stressed Vigna unguiculata performances to silicon, proline or methionine foliar application","type":"article-journal","volume":"228"},"uris":["http://www.mendeley.com/documents/?uuid=b8e680f6-7063-466c-b0b5-0aec22e6ab45"]}],"mendeley":{"formattedCitation":"(Merwad et al., 2018)","manualFormatting":"Merwad et al. (2018)","plainTextFormattedCitation":"(Merwad et al., 2018)","previouslyFormattedCitation":"(Merwad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Merwad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52EB0341" w14:textId="77777777" w:rsidR="00B07287" w:rsidRPr="003E5A30" w:rsidRDefault="00B07287" w:rsidP="00D63131">
            <w:pPr>
              <w:rPr>
                <w:sz w:val="18"/>
                <w:szCs w:val="18"/>
              </w:rPr>
            </w:pPr>
            <w:r w:rsidRPr="003E5A30">
              <w:rPr>
                <w:sz w:val="18"/>
                <w:szCs w:val="18"/>
              </w:rPr>
              <w:t>13</w:t>
            </w:r>
          </w:p>
        </w:tc>
        <w:tc>
          <w:tcPr>
            <w:tcW w:w="1842" w:type="dxa"/>
            <w:shd w:val="clear" w:color="auto" w:fill="auto"/>
          </w:tcPr>
          <w:p w14:paraId="1CE8C83B" w14:textId="1C8BFB07" w:rsidR="00B07287" w:rsidRPr="003E5A30" w:rsidRDefault="00B07287" w:rsidP="007A3F60">
            <w:pPr>
              <w:rPr>
                <w:sz w:val="18"/>
                <w:szCs w:val="18"/>
              </w:rPr>
            </w:pPr>
            <w:r w:rsidRPr="003E5A30">
              <w:rPr>
                <w:sz w:val="18"/>
                <w:szCs w:val="18"/>
              </w:rPr>
              <w:t xml:space="preserve">2 mM K silicate (foliar spray 15, 30, 45 </w:t>
            </w:r>
            <w:r w:rsidR="007A3F60">
              <w:rPr>
                <w:sz w:val="18"/>
                <w:szCs w:val="18"/>
              </w:rPr>
              <w:t>DAS</w:t>
            </w:r>
            <w:r w:rsidRPr="003E5A30">
              <w:rPr>
                <w:sz w:val="18"/>
                <w:szCs w:val="18"/>
              </w:rPr>
              <w:t>)</w:t>
            </w:r>
          </w:p>
        </w:tc>
        <w:tc>
          <w:tcPr>
            <w:tcW w:w="1276" w:type="dxa"/>
            <w:shd w:val="clear" w:color="auto" w:fill="auto"/>
          </w:tcPr>
          <w:p w14:paraId="29563D53" w14:textId="77777777" w:rsidR="00B07287" w:rsidRPr="003E5A30" w:rsidRDefault="00B07287" w:rsidP="00D63131">
            <w:pPr>
              <w:rPr>
                <w:sz w:val="18"/>
                <w:szCs w:val="18"/>
              </w:rPr>
            </w:pPr>
            <w:r w:rsidRPr="003E5A30">
              <w:rPr>
                <w:sz w:val="18"/>
                <w:szCs w:val="18"/>
              </w:rPr>
              <w:t xml:space="preserve">20 % </w:t>
            </w:r>
            <w:r>
              <w:rPr>
                <w:sz w:val="18"/>
                <w:szCs w:val="18"/>
              </w:rPr>
              <w:t>WHC</w:t>
            </w:r>
          </w:p>
        </w:tc>
        <w:tc>
          <w:tcPr>
            <w:tcW w:w="1418" w:type="dxa"/>
            <w:shd w:val="clear" w:color="auto" w:fill="auto"/>
          </w:tcPr>
          <w:p w14:paraId="6C7B7456" w14:textId="77777777" w:rsidR="00B07287" w:rsidRPr="003E5A30" w:rsidRDefault="00B07287" w:rsidP="00D63131">
            <w:pPr>
              <w:rPr>
                <w:sz w:val="18"/>
                <w:szCs w:val="18"/>
              </w:rPr>
            </w:pPr>
            <w:r>
              <w:rPr>
                <w:sz w:val="18"/>
                <w:szCs w:val="18"/>
              </w:rPr>
              <w:t xml:space="preserve">55 and </w:t>
            </w:r>
            <w:r w:rsidRPr="003E5A30">
              <w:rPr>
                <w:sz w:val="18"/>
                <w:szCs w:val="18"/>
              </w:rPr>
              <w:t>80 days</w:t>
            </w:r>
          </w:p>
        </w:tc>
        <w:tc>
          <w:tcPr>
            <w:tcW w:w="1559" w:type="dxa"/>
            <w:shd w:val="clear" w:color="auto" w:fill="auto"/>
          </w:tcPr>
          <w:p w14:paraId="572B099E" w14:textId="77777777" w:rsidR="00B07287" w:rsidRPr="003E5A30" w:rsidRDefault="00B07287" w:rsidP="00D63131">
            <w:pPr>
              <w:rPr>
                <w:sz w:val="18"/>
                <w:szCs w:val="18"/>
              </w:rPr>
            </w:pPr>
            <w:r w:rsidRPr="003E5A30">
              <w:rPr>
                <w:sz w:val="18"/>
                <w:szCs w:val="18"/>
              </w:rPr>
              <w:t xml:space="preserve">80 days </w:t>
            </w:r>
          </w:p>
        </w:tc>
        <w:tc>
          <w:tcPr>
            <w:tcW w:w="1417" w:type="dxa"/>
            <w:shd w:val="clear" w:color="auto" w:fill="auto"/>
          </w:tcPr>
          <w:p w14:paraId="291CCE56" w14:textId="77777777" w:rsidR="00B07287" w:rsidRPr="003E5A30" w:rsidRDefault="00B07287" w:rsidP="00D63131">
            <w:pPr>
              <w:rPr>
                <w:sz w:val="18"/>
                <w:szCs w:val="18"/>
              </w:rPr>
            </w:pPr>
            <w:r w:rsidRPr="003E5A30">
              <w:rPr>
                <w:sz w:val="18"/>
                <w:szCs w:val="18"/>
              </w:rPr>
              <w:t>Soil</w:t>
            </w:r>
          </w:p>
        </w:tc>
        <w:tc>
          <w:tcPr>
            <w:tcW w:w="1985" w:type="dxa"/>
            <w:shd w:val="clear" w:color="auto" w:fill="auto"/>
          </w:tcPr>
          <w:p w14:paraId="51248E36" w14:textId="77777777" w:rsidR="00B07287" w:rsidRPr="003E5A30" w:rsidRDefault="00B07287" w:rsidP="00D63131">
            <w:pPr>
              <w:rPr>
                <w:sz w:val="18"/>
                <w:szCs w:val="18"/>
              </w:rPr>
            </w:pPr>
            <w:r>
              <w:rPr>
                <w:sz w:val="18"/>
                <w:szCs w:val="18"/>
              </w:rPr>
              <w:t>+ +</w:t>
            </w:r>
          </w:p>
        </w:tc>
        <w:tc>
          <w:tcPr>
            <w:tcW w:w="2268" w:type="dxa"/>
            <w:shd w:val="clear" w:color="auto" w:fill="auto"/>
          </w:tcPr>
          <w:p w14:paraId="027086B6" w14:textId="77777777" w:rsidR="00B07287" w:rsidRPr="003E5A30" w:rsidRDefault="00B07287" w:rsidP="00D63131">
            <w:pPr>
              <w:rPr>
                <w:sz w:val="18"/>
                <w:szCs w:val="18"/>
              </w:rPr>
            </w:pPr>
            <w:r>
              <w:rPr>
                <w:sz w:val="18"/>
                <w:szCs w:val="18"/>
              </w:rPr>
              <w:t>+ + +</w:t>
            </w:r>
          </w:p>
        </w:tc>
      </w:tr>
      <w:tr w:rsidR="00B07287" w:rsidRPr="003E5A30" w14:paraId="538EA6BD" w14:textId="77777777" w:rsidTr="0014185E">
        <w:tc>
          <w:tcPr>
            <w:tcW w:w="993" w:type="dxa"/>
            <w:vMerge/>
            <w:shd w:val="clear" w:color="auto" w:fill="auto"/>
          </w:tcPr>
          <w:p w14:paraId="5EBB25D5" w14:textId="77777777" w:rsidR="00B07287" w:rsidRPr="003E5A30" w:rsidRDefault="00B07287" w:rsidP="00D63131">
            <w:pPr>
              <w:rPr>
                <w:sz w:val="18"/>
                <w:szCs w:val="18"/>
              </w:rPr>
            </w:pPr>
          </w:p>
        </w:tc>
        <w:tc>
          <w:tcPr>
            <w:tcW w:w="1276" w:type="dxa"/>
            <w:shd w:val="clear" w:color="auto" w:fill="auto"/>
          </w:tcPr>
          <w:p w14:paraId="4CA73DDC" w14:textId="77777777" w:rsidR="00B07287" w:rsidRPr="003E5A30" w:rsidRDefault="00B07287" w:rsidP="00D63131">
            <w:pPr>
              <w:rPr>
                <w:sz w:val="18"/>
                <w:szCs w:val="18"/>
              </w:rPr>
            </w:pPr>
            <w:r w:rsidRPr="003E5A30">
              <w:rPr>
                <w:sz w:val="18"/>
                <w:szCs w:val="18"/>
              </w:rPr>
              <w:t>Tomato</w:t>
            </w:r>
          </w:p>
        </w:tc>
        <w:tc>
          <w:tcPr>
            <w:tcW w:w="1417" w:type="dxa"/>
            <w:shd w:val="clear" w:color="auto" w:fill="auto"/>
          </w:tcPr>
          <w:p w14:paraId="46FD06D3" w14:textId="77777777" w:rsidR="00B07287" w:rsidRPr="003E5A30" w:rsidRDefault="00B07287" w:rsidP="00D63131">
            <w:pPr>
              <w:rPr>
                <w:sz w:val="18"/>
                <w:szCs w:val="18"/>
              </w:rPr>
            </w:pPr>
            <w:r w:rsidRPr="003E5A30">
              <w:rPr>
                <w:sz w:val="18"/>
                <w:szCs w:val="18"/>
              </w:rPr>
              <w:fldChar w:fldCharType="begin" w:fldLock="1"/>
            </w:r>
            <w:r w:rsidRPr="003E5A30">
              <w:rPr>
                <w:sz w:val="18"/>
                <w:szCs w:val="18"/>
              </w:rPr>
              <w:instrText>ADDIN CSL_CITATION {"citationItems":[{"id":"ITEM-1","itemData":{"DOI":"10.1016/S2095-3119(18)62038-6","ISBN":"8618404969","ISSN":"20953119","abstract":"Silicon can improve drought tolerance of plants, but the mechanism still remains unclear. Previous studies have mainly concentrated on silicon-accumulating plants, whereas less work has been conducted in silicon-excluding plants, such as tomato (Solanum lycopersicum L.). In this study, we investigated the effects of exogenous silicon (2.5 mmol L −1 ) on the chlorophyll fluorescence and expression of photosynthesis-related genes in tomato seedlings (Zhongza 9) under water stress induced by 10% (w/v) polyethylene glycol (PEG-6000). The results showed that under water stress, the growth of shoot and root was inhibited, and the chlorophyll and carotenoid concentrations were decreased, while silicon addition improved the plant growth and increased the concentrations of chlorophyll and carotenoid. Under water sterss, chlorophyll fluorescence parameters such as PSII maximum photochemical efficiency (F v /F m ), effective quantum efficiency, actual photochemical quantum efficiency (ϕ PSII ), photosynthetic electron transport rate (ETR), and photochemical quenching coefficient (q P ) were decreased; while these changes were reversed in the presence of added silicon. The expressions of some photosynthesis-related genes including PetE, PetF, PsbP, PsbQ, PsbW, and Psb28 were down-regulated under water stress, and exogenous Si could partially up-regulate their expressions. These results suggest that silicon plays a role in the alleviation of water stress by modulating some photosynthesis-related genes and regulating the photochemical process, and thus promoting photosynthesis.","author":[{"dropping-particle":"","family":"Zhang","given":"Yi","non-dropping-particle":"","parse-names":false,"suffix":""},{"dropping-particle":"","family":"Shi","given":"Yu","non-dropping-particle":"","parse-names":false,"suffix":""},{"dropping-particle":"","family":"Gong","given":"Hai jun","non-dropping-particle":"","parse-names":false,"suffix":""},{"dropping-particle":"","family":"Zhao","given":"Hai liang","non-dropping-particle":"","parse-names":false,"suffix":""},{"dropping-particle":"","family":"Li","given":"Huan li","non-dropping-particle":"","parse-names":false,"suffix":""},{"dropping-particle":"","family":"Hu","given":"Yan hong","non-dropping-particle":"","parse-names":false,"suffix":""},{"dropping-particle":"","family":"Wang","given":"Yi chao","non-dropping-particle":"","parse-names":false,"suffix":""}],"container-title":"Journal of Integrative Agriculture","id":"ITEM-1","issue":"10","issued":{"date-parts":[["2018"]]},"page":"2151-2159","title":"Beneficial effects of silicon on photosynthesis of tomato seedlings under water stress","type":"article-journal","volume":"17"},"uris":["http://www.mendeley.com/documents/?uuid=100e7058-6e3d-4390-81d9-a6fcb7dce585"]}],"mendeley":{"formattedCitation":"(Zhang et al., 2018)","manualFormatting":"Zhang et al. (2018)","plainTextFormattedCitation":"(Zhang et al., 2018)","previouslyFormattedCitation":"(Zhang et al., 2018)"},"properties":{"noteIndex":0},"schema":"https://github.com/citation-style-language/schema/raw/master/csl-citation.json"}</w:instrText>
            </w:r>
            <w:r w:rsidRPr="003E5A30">
              <w:rPr>
                <w:sz w:val="18"/>
                <w:szCs w:val="18"/>
              </w:rPr>
              <w:fldChar w:fldCharType="separate"/>
            </w:r>
            <w:r w:rsidRPr="003E5A30">
              <w:rPr>
                <w:noProof/>
                <w:sz w:val="18"/>
                <w:szCs w:val="18"/>
              </w:rPr>
              <w:t xml:space="preserve">Zhang </w:t>
            </w:r>
            <w:r w:rsidRPr="00C3153C">
              <w:rPr>
                <w:i/>
                <w:noProof/>
                <w:sz w:val="18"/>
                <w:szCs w:val="18"/>
              </w:rPr>
              <w:t>et al</w:t>
            </w:r>
            <w:r w:rsidRPr="003E5A30">
              <w:rPr>
                <w:noProof/>
                <w:sz w:val="18"/>
                <w:szCs w:val="18"/>
              </w:rPr>
              <w:t>. (2018)</w:t>
            </w:r>
            <w:r w:rsidRPr="003E5A30">
              <w:rPr>
                <w:sz w:val="18"/>
                <w:szCs w:val="18"/>
              </w:rPr>
              <w:fldChar w:fldCharType="end"/>
            </w:r>
          </w:p>
        </w:tc>
        <w:tc>
          <w:tcPr>
            <w:tcW w:w="426" w:type="dxa"/>
            <w:shd w:val="clear" w:color="auto" w:fill="auto"/>
          </w:tcPr>
          <w:p w14:paraId="73FBA7B0" w14:textId="77777777" w:rsidR="00B07287" w:rsidRPr="003E5A30" w:rsidRDefault="00B07287" w:rsidP="00D63131">
            <w:pPr>
              <w:rPr>
                <w:sz w:val="18"/>
                <w:szCs w:val="18"/>
              </w:rPr>
            </w:pPr>
            <w:r w:rsidRPr="003E5A30">
              <w:rPr>
                <w:sz w:val="18"/>
                <w:szCs w:val="18"/>
              </w:rPr>
              <w:t>5</w:t>
            </w:r>
          </w:p>
        </w:tc>
        <w:tc>
          <w:tcPr>
            <w:tcW w:w="1842" w:type="dxa"/>
            <w:shd w:val="clear" w:color="auto" w:fill="auto"/>
          </w:tcPr>
          <w:p w14:paraId="185CFF61" w14:textId="77777777" w:rsidR="00B07287" w:rsidRPr="003E5A30" w:rsidRDefault="00B07287" w:rsidP="00D63131">
            <w:pPr>
              <w:rPr>
                <w:sz w:val="18"/>
                <w:szCs w:val="18"/>
              </w:rPr>
            </w:pPr>
            <w:r w:rsidRPr="003E5A30">
              <w:rPr>
                <w:sz w:val="18"/>
                <w:szCs w:val="18"/>
              </w:rPr>
              <w:t>2.5 mM K silicate</w:t>
            </w:r>
          </w:p>
        </w:tc>
        <w:tc>
          <w:tcPr>
            <w:tcW w:w="1276" w:type="dxa"/>
            <w:shd w:val="clear" w:color="auto" w:fill="auto"/>
          </w:tcPr>
          <w:p w14:paraId="42BDEA34" w14:textId="77777777" w:rsidR="00B07287" w:rsidRPr="003E5A30" w:rsidRDefault="00B07287" w:rsidP="00D63131">
            <w:pPr>
              <w:rPr>
                <w:sz w:val="18"/>
                <w:szCs w:val="18"/>
              </w:rPr>
            </w:pPr>
            <w:r w:rsidRPr="003E5A30">
              <w:rPr>
                <w:sz w:val="18"/>
                <w:szCs w:val="18"/>
              </w:rPr>
              <w:t>10% PEG-6000</w:t>
            </w:r>
          </w:p>
        </w:tc>
        <w:tc>
          <w:tcPr>
            <w:tcW w:w="1418" w:type="dxa"/>
            <w:shd w:val="clear" w:color="auto" w:fill="auto"/>
          </w:tcPr>
          <w:p w14:paraId="0ACEAF0D" w14:textId="77777777" w:rsidR="00B07287" w:rsidRPr="003E5A30" w:rsidRDefault="00B07287" w:rsidP="00D63131">
            <w:pPr>
              <w:rPr>
                <w:sz w:val="18"/>
                <w:szCs w:val="18"/>
              </w:rPr>
            </w:pPr>
            <w:r w:rsidRPr="003E5A30">
              <w:rPr>
                <w:sz w:val="18"/>
                <w:szCs w:val="18"/>
              </w:rPr>
              <w:t>7 days</w:t>
            </w:r>
          </w:p>
        </w:tc>
        <w:tc>
          <w:tcPr>
            <w:tcW w:w="1559" w:type="dxa"/>
            <w:shd w:val="clear" w:color="auto" w:fill="auto"/>
          </w:tcPr>
          <w:p w14:paraId="361E3740" w14:textId="77777777" w:rsidR="00B07287" w:rsidRPr="003E5A30" w:rsidRDefault="00B07287" w:rsidP="00D63131">
            <w:pPr>
              <w:rPr>
                <w:sz w:val="18"/>
                <w:szCs w:val="18"/>
              </w:rPr>
            </w:pPr>
            <w:r w:rsidRPr="003E5A30">
              <w:rPr>
                <w:sz w:val="18"/>
                <w:szCs w:val="18"/>
              </w:rPr>
              <w:t>5-6 leaf stage</w:t>
            </w:r>
          </w:p>
        </w:tc>
        <w:tc>
          <w:tcPr>
            <w:tcW w:w="1417" w:type="dxa"/>
            <w:shd w:val="clear" w:color="auto" w:fill="auto"/>
          </w:tcPr>
          <w:p w14:paraId="403A6E90" w14:textId="77777777" w:rsidR="00B07287" w:rsidRPr="003E5A30" w:rsidRDefault="00B07287" w:rsidP="00D63131">
            <w:pPr>
              <w:rPr>
                <w:sz w:val="18"/>
                <w:szCs w:val="18"/>
              </w:rPr>
            </w:pPr>
            <w:r w:rsidRPr="003E5A30">
              <w:rPr>
                <w:sz w:val="18"/>
                <w:szCs w:val="18"/>
              </w:rPr>
              <w:t>Hydroponics</w:t>
            </w:r>
          </w:p>
        </w:tc>
        <w:tc>
          <w:tcPr>
            <w:tcW w:w="1985" w:type="dxa"/>
            <w:shd w:val="clear" w:color="auto" w:fill="auto"/>
          </w:tcPr>
          <w:p w14:paraId="1CB05BC3" w14:textId="77777777" w:rsidR="00B07287" w:rsidRPr="003E5A30" w:rsidRDefault="00B07287" w:rsidP="00D63131">
            <w:pPr>
              <w:rPr>
                <w:sz w:val="18"/>
                <w:szCs w:val="18"/>
              </w:rPr>
            </w:pPr>
            <w:r>
              <w:rPr>
                <w:sz w:val="18"/>
                <w:szCs w:val="18"/>
              </w:rPr>
              <w:t>+ + + +</w:t>
            </w:r>
          </w:p>
        </w:tc>
        <w:tc>
          <w:tcPr>
            <w:tcW w:w="2268" w:type="dxa"/>
            <w:shd w:val="clear" w:color="auto" w:fill="auto"/>
          </w:tcPr>
          <w:p w14:paraId="34BD0C53" w14:textId="77777777" w:rsidR="00B07287" w:rsidRPr="003E5A30" w:rsidRDefault="00B07287" w:rsidP="00D63131">
            <w:pPr>
              <w:rPr>
                <w:sz w:val="18"/>
                <w:szCs w:val="18"/>
              </w:rPr>
            </w:pPr>
            <w:r>
              <w:rPr>
                <w:sz w:val="18"/>
                <w:szCs w:val="18"/>
              </w:rPr>
              <w:t>+ + +</w:t>
            </w:r>
          </w:p>
        </w:tc>
      </w:tr>
      <w:tr w:rsidR="00B07287" w:rsidRPr="003E5A30" w14:paraId="23676EE4" w14:textId="77777777" w:rsidTr="0014185E">
        <w:tc>
          <w:tcPr>
            <w:tcW w:w="993" w:type="dxa"/>
            <w:vMerge/>
            <w:shd w:val="clear" w:color="auto" w:fill="auto"/>
          </w:tcPr>
          <w:p w14:paraId="229F91A7" w14:textId="77777777" w:rsidR="00B07287" w:rsidRPr="003E5A30" w:rsidRDefault="00B07287" w:rsidP="00D63131">
            <w:pPr>
              <w:rPr>
                <w:sz w:val="18"/>
                <w:szCs w:val="18"/>
              </w:rPr>
            </w:pPr>
          </w:p>
        </w:tc>
        <w:tc>
          <w:tcPr>
            <w:tcW w:w="1276" w:type="dxa"/>
            <w:shd w:val="clear" w:color="auto" w:fill="auto"/>
          </w:tcPr>
          <w:p w14:paraId="5EA38A35" w14:textId="77777777" w:rsidR="00B07287" w:rsidRPr="003E5A30" w:rsidRDefault="00B07287" w:rsidP="00D63131">
            <w:pPr>
              <w:rPr>
                <w:sz w:val="18"/>
                <w:szCs w:val="18"/>
              </w:rPr>
            </w:pPr>
            <w:r w:rsidRPr="003E5A30">
              <w:rPr>
                <w:sz w:val="18"/>
                <w:szCs w:val="18"/>
              </w:rPr>
              <w:t>Maize</w:t>
            </w:r>
          </w:p>
        </w:tc>
        <w:tc>
          <w:tcPr>
            <w:tcW w:w="1417" w:type="dxa"/>
            <w:shd w:val="clear" w:color="auto" w:fill="auto"/>
          </w:tcPr>
          <w:p w14:paraId="42FA0B97" w14:textId="77777777" w:rsidR="00B07287" w:rsidRPr="003E5A30" w:rsidRDefault="00B07287" w:rsidP="00D63131">
            <w:pPr>
              <w:rPr>
                <w:sz w:val="18"/>
                <w:szCs w:val="18"/>
              </w:rPr>
            </w:pPr>
            <w:r w:rsidRPr="003E5A30">
              <w:rPr>
                <w:sz w:val="18"/>
                <w:szCs w:val="18"/>
              </w:rPr>
              <w:fldChar w:fldCharType="begin" w:fldLock="1"/>
            </w:r>
            <w:r w:rsidRPr="003E5A30">
              <w:rPr>
                <w:sz w:val="18"/>
                <w:szCs w:val="18"/>
              </w:rPr>
              <w:instrText>ADDIN CSL_CITATION {"citationItems":[{"id":"ITEM-1","itemData":{"DOI":"10.3390/plants8100431","ISSN":"22237747","abstract":"Seed priming with silicon (Si) is an efficient and easy method to regulate plant tolerance against different abiotic stresses. A pot experiment was conducted to examine the Si-mediated changes in oxidative defense and some vital physio-biochemical parameters of maize under a limited water supply. For this purpose, two maize varieties (Pearl and Malka) with different Si priming treatments (0, 4 mM, 6 mM) were grown under a control and 60% field capacity for three weeks. At 60% field capacity, significant reductions in plant growth attributes and chlorophyll contents were recorded compared with the control. The negative effects of drought stress were more severe for Malka compared with Pearl. Drought stress increased the malondialdehyde (MDA) and hydrogen peroxide (H2O2) contents, altered the activities of antioxidant enzymes (superoxide dismutase (SOD), peroxidase (POD), and catalase (CAT)), and triggered the accumulation of soluble sugars, glycine betaine, proline, and phenolics contents. Nevertheless, seed priming with silicon at 4 or 6 mM was effective in alleviating the detrimental effects of drought stress in both cultivars. Si priming particularly at 6 mM significantly enhanced the shoot and root lengths as well as their biomass and improved the levels of photosynthetic pigments. Moreover, Si treatments enhanced the activities of antioxidant enzymes (SOD, POD, and CAT) while it reduced the MDA and H2O2 contents in both cultivars under stress conditions. In crux, the present investigation suggests that Si priming mitigates the harmful effects of drought stress and contributes to the recovery of maize growth.","author":[{"dropping-particle":"","family":"Parveen","given":"Abida","non-dropping-particle":"","parse-names":false,"suffix":""},{"dropping-particle":"","family":"Liu","given":"Wei","non-dropping-particle":"","parse-names":false,"suffix":""},{"dropping-particle":"","family":"Hussain","given":"Saddam","non-dropping-particle":"","parse-names":false,"suffix":""},{"dropping-particle":"","family":"Asghar","given":"Jaleel","non-dropping-particle":"","parse-names":false,"suffix":""},{"dropping-particle":"","family":"Perveen","given":"Shagufta","non-dropping-particle":"","parse-names":false,"suffix":""},{"dropping-particle":"","family":"Xiong","given":"Yousheng","non-dropping-particle":"","parse-names":false,"suffix":""}],"container-title":"Plants","id":"ITEM-1","issue":"10","issued":{"date-parts":[["2019"]]},"title":"Silicon priming regulates morpho-physiological growth and oxidative metabolism in maize under drought stress","type":"article-journal","volume":"8"},"uris":["http://www.mendeley.com/documents/?uuid=ff54315e-6ce0-4d80-884a-6351baa9919c","http://www.mendeley.com/documents/?uuid=bd3ea074-79af-4680-87a6-7e2c88610b5f"]}],"mendeley":{"formattedCitation":"(Parveen et al., 2019)","manualFormatting":"Parveen et al. (2019)","plainTextFormattedCitation":"(Parveen et al., 2019)","previouslyFormattedCitation":"(Parveen et al., 2019)"},"properties":{"noteIndex":0},"schema":"https://github.com/citation-style-language/schema/raw/master/csl-citation.json"}</w:instrText>
            </w:r>
            <w:r w:rsidRPr="003E5A30">
              <w:rPr>
                <w:sz w:val="18"/>
                <w:szCs w:val="18"/>
              </w:rPr>
              <w:fldChar w:fldCharType="separate"/>
            </w:r>
            <w:r w:rsidRPr="003E5A30">
              <w:rPr>
                <w:noProof/>
                <w:sz w:val="18"/>
                <w:szCs w:val="18"/>
              </w:rPr>
              <w:t xml:space="preserve">Parveen </w:t>
            </w:r>
            <w:r w:rsidRPr="00C3153C">
              <w:rPr>
                <w:i/>
                <w:noProof/>
                <w:sz w:val="18"/>
                <w:szCs w:val="18"/>
              </w:rPr>
              <w:t>et al</w:t>
            </w:r>
            <w:r w:rsidRPr="003E5A30">
              <w:rPr>
                <w:noProof/>
                <w:sz w:val="18"/>
                <w:szCs w:val="18"/>
              </w:rPr>
              <w:t>. (2019)</w:t>
            </w:r>
            <w:r w:rsidRPr="003E5A30">
              <w:rPr>
                <w:sz w:val="18"/>
                <w:szCs w:val="18"/>
              </w:rPr>
              <w:fldChar w:fldCharType="end"/>
            </w:r>
          </w:p>
        </w:tc>
        <w:tc>
          <w:tcPr>
            <w:tcW w:w="426" w:type="dxa"/>
            <w:shd w:val="clear" w:color="auto" w:fill="auto"/>
          </w:tcPr>
          <w:p w14:paraId="0D9B6EC2" w14:textId="77777777" w:rsidR="00B07287" w:rsidRPr="003E5A30" w:rsidRDefault="00B07287" w:rsidP="00D63131">
            <w:pPr>
              <w:rPr>
                <w:sz w:val="18"/>
                <w:szCs w:val="18"/>
              </w:rPr>
            </w:pPr>
            <w:r w:rsidRPr="003E5A30">
              <w:rPr>
                <w:sz w:val="18"/>
                <w:szCs w:val="18"/>
              </w:rPr>
              <w:t>0</w:t>
            </w:r>
          </w:p>
        </w:tc>
        <w:tc>
          <w:tcPr>
            <w:tcW w:w="1842" w:type="dxa"/>
            <w:shd w:val="clear" w:color="auto" w:fill="auto"/>
          </w:tcPr>
          <w:p w14:paraId="1EF4C638" w14:textId="77777777" w:rsidR="00B07287" w:rsidRPr="003E5A30" w:rsidRDefault="00B07287" w:rsidP="00D63131">
            <w:pPr>
              <w:rPr>
                <w:sz w:val="18"/>
                <w:szCs w:val="18"/>
              </w:rPr>
            </w:pPr>
            <w:r w:rsidRPr="003E5A30">
              <w:rPr>
                <w:sz w:val="18"/>
                <w:szCs w:val="18"/>
              </w:rPr>
              <w:t>6 mM Na silicate</w:t>
            </w:r>
          </w:p>
        </w:tc>
        <w:tc>
          <w:tcPr>
            <w:tcW w:w="1276" w:type="dxa"/>
            <w:shd w:val="clear" w:color="auto" w:fill="auto"/>
          </w:tcPr>
          <w:p w14:paraId="2F651F99" w14:textId="77777777" w:rsidR="00B07287" w:rsidRPr="003E5A30" w:rsidRDefault="00B07287" w:rsidP="00D63131">
            <w:pPr>
              <w:rPr>
                <w:sz w:val="18"/>
                <w:szCs w:val="18"/>
              </w:rPr>
            </w:pPr>
            <w:r w:rsidRPr="003E5A30">
              <w:rPr>
                <w:sz w:val="18"/>
                <w:szCs w:val="18"/>
              </w:rPr>
              <w:t xml:space="preserve">60% </w:t>
            </w:r>
            <w:r>
              <w:rPr>
                <w:sz w:val="18"/>
                <w:szCs w:val="18"/>
              </w:rPr>
              <w:t>FC</w:t>
            </w:r>
          </w:p>
        </w:tc>
        <w:tc>
          <w:tcPr>
            <w:tcW w:w="1418" w:type="dxa"/>
            <w:shd w:val="clear" w:color="auto" w:fill="auto"/>
          </w:tcPr>
          <w:p w14:paraId="5579EE79" w14:textId="77777777" w:rsidR="00B07287" w:rsidRPr="003E5A30" w:rsidRDefault="00B07287" w:rsidP="00D63131">
            <w:pPr>
              <w:rPr>
                <w:sz w:val="18"/>
                <w:szCs w:val="18"/>
              </w:rPr>
            </w:pPr>
            <w:r w:rsidRPr="003E5A30">
              <w:rPr>
                <w:sz w:val="18"/>
                <w:szCs w:val="18"/>
              </w:rPr>
              <w:t>3 weeks</w:t>
            </w:r>
          </w:p>
        </w:tc>
        <w:tc>
          <w:tcPr>
            <w:tcW w:w="1559" w:type="dxa"/>
            <w:shd w:val="clear" w:color="auto" w:fill="auto"/>
          </w:tcPr>
          <w:p w14:paraId="41BE7325" w14:textId="77777777" w:rsidR="00B07287" w:rsidRPr="003E5A30" w:rsidRDefault="00B07287" w:rsidP="00D63131">
            <w:pPr>
              <w:rPr>
                <w:sz w:val="18"/>
                <w:szCs w:val="18"/>
              </w:rPr>
            </w:pPr>
            <w:r w:rsidRPr="003E5A30">
              <w:rPr>
                <w:sz w:val="18"/>
                <w:szCs w:val="18"/>
              </w:rPr>
              <w:t>1 month</w:t>
            </w:r>
          </w:p>
        </w:tc>
        <w:tc>
          <w:tcPr>
            <w:tcW w:w="1417" w:type="dxa"/>
            <w:shd w:val="clear" w:color="auto" w:fill="auto"/>
          </w:tcPr>
          <w:p w14:paraId="42542E74" w14:textId="77777777" w:rsidR="00B07287" w:rsidRPr="003E5A30" w:rsidRDefault="00B07287" w:rsidP="00D63131">
            <w:pPr>
              <w:rPr>
                <w:sz w:val="18"/>
                <w:szCs w:val="18"/>
              </w:rPr>
            </w:pPr>
            <w:r w:rsidRPr="003E5A30">
              <w:rPr>
                <w:sz w:val="18"/>
                <w:szCs w:val="18"/>
              </w:rPr>
              <w:t>Soil</w:t>
            </w:r>
          </w:p>
        </w:tc>
        <w:tc>
          <w:tcPr>
            <w:tcW w:w="1985" w:type="dxa"/>
            <w:shd w:val="clear" w:color="auto" w:fill="auto"/>
          </w:tcPr>
          <w:p w14:paraId="3286F414" w14:textId="77777777" w:rsidR="00B07287" w:rsidRPr="003E5A30" w:rsidRDefault="00B07287" w:rsidP="00D63131">
            <w:pPr>
              <w:rPr>
                <w:sz w:val="18"/>
                <w:szCs w:val="18"/>
              </w:rPr>
            </w:pPr>
            <w:r w:rsidRPr="003E5A30">
              <w:rPr>
                <w:sz w:val="18"/>
                <w:szCs w:val="18"/>
              </w:rPr>
              <w:t xml:space="preserve">Both cultivars: </w:t>
            </w:r>
            <w:r>
              <w:rPr>
                <w:sz w:val="18"/>
                <w:szCs w:val="18"/>
              </w:rPr>
              <w:t>+ + + + +</w:t>
            </w:r>
          </w:p>
        </w:tc>
        <w:tc>
          <w:tcPr>
            <w:tcW w:w="2268" w:type="dxa"/>
            <w:shd w:val="clear" w:color="auto" w:fill="auto"/>
          </w:tcPr>
          <w:p w14:paraId="7E4E783B" w14:textId="77777777" w:rsidR="00B07287" w:rsidRPr="003E5A30" w:rsidRDefault="00B07287" w:rsidP="00D63131">
            <w:pPr>
              <w:rPr>
                <w:sz w:val="18"/>
                <w:szCs w:val="18"/>
              </w:rPr>
            </w:pPr>
            <w:r w:rsidRPr="003E5A30">
              <w:rPr>
                <w:sz w:val="18"/>
                <w:szCs w:val="18"/>
              </w:rPr>
              <w:t xml:space="preserve">Both cultivars: </w:t>
            </w:r>
            <w:r>
              <w:rPr>
                <w:sz w:val="18"/>
                <w:szCs w:val="18"/>
              </w:rPr>
              <w:t>n.s.</w:t>
            </w:r>
          </w:p>
        </w:tc>
      </w:tr>
    </w:tbl>
    <w:p w14:paraId="0347D597" w14:textId="77777777" w:rsidR="00D63131" w:rsidRPr="00ED5F41" w:rsidRDefault="00D63131" w:rsidP="00D63131">
      <w:r>
        <w:t>*</w:t>
      </w:r>
      <w:r w:rsidRPr="00ED5F41">
        <w:t xml:space="preserve">Search criteria: </w:t>
      </w:r>
    </w:p>
    <w:p w14:paraId="3E3636B9" w14:textId="02EABDF0" w:rsidR="00D63131" w:rsidRPr="00ED5F41" w:rsidRDefault="00D63131" w:rsidP="00D63131">
      <w:pPr>
        <w:pStyle w:val="ListParagraph"/>
        <w:numPr>
          <w:ilvl w:val="0"/>
          <w:numId w:val="6"/>
        </w:numPr>
      </w:pPr>
      <w:bookmarkStart w:id="0" w:name="_GoBack"/>
      <w:bookmarkEnd w:id="0"/>
      <w:r w:rsidRPr="00ED5F41">
        <w:t xml:space="preserve">Search </w:t>
      </w:r>
      <w:r>
        <w:t>was carried out using</w:t>
      </w:r>
      <w:r w:rsidRPr="00ED5F41">
        <w:t xml:space="preserve"> Web of Science (</w:t>
      </w:r>
      <w:hyperlink r:id="rId8" w:history="1">
        <w:r w:rsidRPr="00ED5F41">
          <w:rPr>
            <w:rStyle w:val="Hyperlink"/>
          </w:rPr>
          <w:t>www.webofknowledge.com</w:t>
        </w:r>
      </w:hyperlink>
      <w:r w:rsidRPr="00ED5F41">
        <w:t xml:space="preserve">) </w:t>
      </w:r>
      <w:r>
        <w:t xml:space="preserve">database </w:t>
      </w:r>
      <w:r w:rsidRPr="00ED5F41">
        <w:t>between 17/12/19 and 23/12/19</w:t>
      </w:r>
      <w:r>
        <w:t xml:space="preserve"> using the following search terms: S</w:t>
      </w:r>
      <w:r w:rsidRPr="00ED5F41">
        <w:t>ilicon AND drought; Silicon AND “osmotic stress”; Silicon AND salinity; Silicon AND “salt stress”</w:t>
      </w:r>
      <w:r>
        <w:t>, covering the last 5 years</w:t>
      </w:r>
      <w:r w:rsidR="00D90D1E">
        <w:t xml:space="preserve"> (01/01/2015 to 31/12/2019)</w:t>
      </w:r>
      <w:r>
        <w:t>.</w:t>
      </w:r>
    </w:p>
    <w:p w14:paraId="40DE2FB3" w14:textId="107DE8E5" w:rsidR="00D63131" w:rsidRPr="00ED5F41" w:rsidRDefault="00D63131" w:rsidP="00D63131">
      <w:pPr>
        <w:pStyle w:val="ListParagraph"/>
        <w:numPr>
          <w:ilvl w:val="0"/>
          <w:numId w:val="6"/>
        </w:numPr>
      </w:pPr>
      <w:r w:rsidRPr="00ED5F41">
        <w:t>Citation</w:t>
      </w:r>
      <w:r>
        <w:t xml:space="preserve"> scores are</w:t>
      </w:r>
      <w:r w:rsidRPr="00ED5F41">
        <w:t xml:space="preserve"> based on number</w:t>
      </w:r>
      <w:r>
        <w:t>s retrieved</w:t>
      </w:r>
      <w:r w:rsidRPr="00ED5F41">
        <w:t xml:space="preserve"> from web of science</w:t>
      </w:r>
      <w:r>
        <w:t xml:space="preserve"> on</w:t>
      </w:r>
      <w:r w:rsidRPr="00ED5F41">
        <w:t xml:space="preserve"> 10/</w:t>
      </w:r>
      <w:r>
        <w:t>0</w:t>
      </w:r>
      <w:r w:rsidRPr="00ED5F41">
        <w:t>1/20</w:t>
      </w:r>
    </w:p>
    <w:p w14:paraId="617F7943" w14:textId="12B68A0E" w:rsidR="00D63131" w:rsidRPr="00ED5F41" w:rsidRDefault="00D63131" w:rsidP="00D63131">
      <w:pPr>
        <w:pStyle w:val="ListParagraph"/>
        <w:numPr>
          <w:ilvl w:val="0"/>
          <w:numId w:val="6"/>
        </w:numPr>
      </w:pPr>
      <w:r w:rsidRPr="00ED5F41">
        <w:t>Research articles only</w:t>
      </w:r>
      <w:r>
        <w:t xml:space="preserve"> were included</w:t>
      </w:r>
    </w:p>
    <w:p w14:paraId="555EC9A4" w14:textId="77777777" w:rsidR="002F027C" w:rsidRDefault="00D90D1E" w:rsidP="002F027C">
      <w:pPr>
        <w:pStyle w:val="ListParagraph"/>
        <w:numPr>
          <w:ilvl w:val="0"/>
          <w:numId w:val="6"/>
        </w:numPr>
      </w:pPr>
      <w:r>
        <w:t>A</w:t>
      </w:r>
      <w:r w:rsidR="00D63131" w:rsidRPr="00ED5F41">
        <w:t>ll papers from 2019 and 2018</w:t>
      </w:r>
      <w:r>
        <w:t xml:space="preserve"> were included</w:t>
      </w:r>
      <w:r w:rsidR="00D63131" w:rsidRPr="00ED5F41">
        <w:t xml:space="preserve">, </w:t>
      </w:r>
      <w:r>
        <w:t>earlier publications were only included if cited &gt;10-fold</w:t>
      </w:r>
    </w:p>
    <w:p w14:paraId="49605AD6" w14:textId="7BD92B4B" w:rsidR="00D63131" w:rsidRPr="00ED5F41" w:rsidRDefault="00D63131" w:rsidP="002F027C">
      <w:r>
        <w:t>**</w:t>
      </w:r>
      <w:r w:rsidRPr="00ED5F41">
        <w:t>Effect size guide:</w:t>
      </w:r>
    </w:p>
    <w:p w14:paraId="10899185" w14:textId="27E833F2" w:rsidR="00D63131" w:rsidRPr="00AB377A" w:rsidRDefault="00D63131" w:rsidP="00D63131">
      <w:pPr>
        <w:pStyle w:val="ListParagraph"/>
        <w:numPr>
          <w:ilvl w:val="0"/>
          <w:numId w:val="1"/>
        </w:numPr>
      </w:pPr>
      <w:r w:rsidRPr="00ED5F41">
        <w:t xml:space="preserve">Very </w:t>
      </w:r>
      <w:r w:rsidR="00D90D1E">
        <w:t>large</w:t>
      </w:r>
      <w:r w:rsidRPr="00ED5F41">
        <w:t xml:space="preserve">: under stress, levels with Si surpass those for control conditions </w:t>
      </w:r>
      <w:r w:rsidRPr="00ED5F41">
        <w:rPr>
          <w:b/>
          <w:bCs/>
        </w:rPr>
        <w:t>(+++++/-----)</w:t>
      </w:r>
      <w:r w:rsidR="00256BBE">
        <w:rPr>
          <w:b/>
          <w:bCs/>
        </w:rPr>
        <w:t xml:space="preserve"> </w:t>
      </w:r>
      <w:r w:rsidR="00256BBE" w:rsidRPr="00AB377A">
        <w:rPr>
          <w:bCs/>
        </w:rPr>
        <w:t>with ‘+’ and ‘-‘ denoting positive and negative change respectively</w:t>
      </w:r>
    </w:p>
    <w:p w14:paraId="08A063A0" w14:textId="0BB782BD" w:rsidR="00D63131" w:rsidRPr="00ED5F41" w:rsidRDefault="00D90D1E" w:rsidP="00D63131">
      <w:pPr>
        <w:pStyle w:val="ListParagraph"/>
        <w:numPr>
          <w:ilvl w:val="0"/>
          <w:numId w:val="1"/>
        </w:numPr>
      </w:pPr>
      <w:r>
        <w:t>Large</w:t>
      </w:r>
      <w:r w:rsidR="00D63131" w:rsidRPr="00ED5F41">
        <w:t xml:space="preserve">: under stress, levels with Si </w:t>
      </w:r>
      <w:r w:rsidR="00FE27CC">
        <w:t>are similar to</w:t>
      </w:r>
      <w:r w:rsidR="00D63131" w:rsidRPr="00ED5F41">
        <w:t xml:space="preserve"> those for control conditions </w:t>
      </w:r>
      <w:r w:rsidR="00D63131" w:rsidRPr="00ED5F41">
        <w:rPr>
          <w:b/>
          <w:bCs/>
        </w:rPr>
        <w:t>(++++/----)</w:t>
      </w:r>
    </w:p>
    <w:p w14:paraId="0C1AAF78" w14:textId="4111BBFD" w:rsidR="00D63131" w:rsidRPr="00ED5F41" w:rsidRDefault="00D63131" w:rsidP="00D63131">
      <w:pPr>
        <w:pStyle w:val="ListParagraph"/>
        <w:numPr>
          <w:ilvl w:val="0"/>
          <w:numId w:val="1"/>
        </w:numPr>
      </w:pPr>
      <w:r w:rsidRPr="00ED5F41">
        <w:t xml:space="preserve">Medium: under stress, levels with Si </w:t>
      </w:r>
      <w:r w:rsidR="00FE27CC">
        <w:t xml:space="preserve">are </w:t>
      </w:r>
      <w:r w:rsidRPr="00ED5F41">
        <w:t xml:space="preserve">~50% of those for control conditions </w:t>
      </w:r>
      <w:r w:rsidRPr="00ED5F41">
        <w:rPr>
          <w:b/>
          <w:bCs/>
        </w:rPr>
        <w:t>(+++</w:t>
      </w:r>
      <w:r w:rsidR="00C5401A">
        <w:rPr>
          <w:b/>
          <w:bCs/>
        </w:rPr>
        <w:t>/</w:t>
      </w:r>
      <w:r w:rsidRPr="00ED5F41">
        <w:rPr>
          <w:b/>
          <w:bCs/>
        </w:rPr>
        <w:t xml:space="preserve"> ---)</w:t>
      </w:r>
    </w:p>
    <w:p w14:paraId="76CA46DD" w14:textId="741EE85A" w:rsidR="00D63131" w:rsidRPr="00ED5F41" w:rsidRDefault="00D63131" w:rsidP="00D63131">
      <w:pPr>
        <w:pStyle w:val="ListParagraph"/>
        <w:numPr>
          <w:ilvl w:val="0"/>
          <w:numId w:val="1"/>
        </w:numPr>
      </w:pPr>
      <w:r w:rsidRPr="00ED5F41">
        <w:t xml:space="preserve">Small: under stress, levels with Si </w:t>
      </w:r>
      <w:r w:rsidR="00FE27CC">
        <w:t xml:space="preserve">are </w:t>
      </w:r>
      <w:r w:rsidRPr="00ED5F41">
        <w:t xml:space="preserve">~25% of those for control conditions </w:t>
      </w:r>
      <w:r w:rsidRPr="00ED5F41">
        <w:rPr>
          <w:b/>
          <w:bCs/>
        </w:rPr>
        <w:t>(++/--)</w:t>
      </w:r>
    </w:p>
    <w:p w14:paraId="490D75EF" w14:textId="77777777" w:rsidR="00D63131" w:rsidRPr="00ED5F41" w:rsidRDefault="00D63131" w:rsidP="00D63131">
      <w:pPr>
        <w:pStyle w:val="ListParagraph"/>
        <w:numPr>
          <w:ilvl w:val="0"/>
          <w:numId w:val="1"/>
        </w:numPr>
      </w:pPr>
      <w:r w:rsidRPr="00ED5F41">
        <w:t xml:space="preserve">Very small: under stress, levels with Si are less than 25% of those for control conditions </w:t>
      </w:r>
      <w:r w:rsidRPr="00ED5F41">
        <w:rPr>
          <w:b/>
          <w:bCs/>
        </w:rPr>
        <w:t>(+/-)</w:t>
      </w:r>
    </w:p>
    <w:p w14:paraId="33F619C8" w14:textId="7081DEBD" w:rsidR="00D63131" w:rsidRDefault="00D63131" w:rsidP="00971F57">
      <w:pPr>
        <w:pStyle w:val="ListParagraph"/>
        <w:numPr>
          <w:ilvl w:val="0"/>
          <w:numId w:val="1"/>
        </w:numPr>
      </w:pPr>
      <w:r w:rsidRPr="00ED5F41">
        <w:rPr>
          <w:bCs/>
        </w:rPr>
        <w:lastRenderedPageBreak/>
        <w:t xml:space="preserve">No significant effect </w:t>
      </w:r>
      <w:r w:rsidRPr="00ED5F41">
        <w:rPr>
          <w:b/>
          <w:bCs/>
        </w:rPr>
        <w:t>(n.s.)</w:t>
      </w:r>
      <w:r w:rsidR="00971F57">
        <w:t xml:space="preserve"> </w:t>
      </w:r>
    </w:p>
    <w:sectPr w:rsidR="00D63131" w:rsidSect="00B65BE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7EFE53" w14:textId="77777777" w:rsidR="006B1FBA" w:rsidRDefault="006B1FBA" w:rsidP="00027C3A">
      <w:pPr>
        <w:spacing w:after="0" w:line="240" w:lineRule="auto"/>
      </w:pPr>
      <w:r>
        <w:separator/>
      </w:r>
    </w:p>
  </w:endnote>
  <w:endnote w:type="continuationSeparator" w:id="0">
    <w:p w14:paraId="65BF3F9F" w14:textId="77777777" w:rsidR="006B1FBA" w:rsidRDefault="006B1FBA" w:rsidP="00027C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D3CD21" w14:textId="77777777" w:rsidR="006B1FBA" w:rsidRDefault="006B1FBA" w:rsidP="00027C3A">
      <w:pPr>
        <w:spacing w:after="0" w:line="240" w:lineRule="auto"/>
      </w:pPr>
      <w:r>
        <w:separator/>
      </w:r>
    </w:p>
  </w:footnote>
  <w:footnote w:type="continuationSeparator" w:id="0">
    <w:p w14:paraId="37C5EF88" w14:textId="77777777" w:rsidR="006B1FBA" w:rsidRDefault="006B1FBA" w:rsidP="00027C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C16FC8"/>
    <w:multiLevelType w:val="hybridMultilevel"/>
    <w:tmpl w:val="4EAC80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B650F5"/>
    <w:multiLevelType w:val="hybridMultilevel"/>
    <w:tmpl w:val="EF32F1F0"/>
    <w:lvl w:ilvl="0" w:tplc="552AA78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BA43BE"/>
    <w:multiLevelType w:val="hybridMultilevel"/>
    <w:tmpl w:val="AC8E478C"/>
    <w:lvl w:ilvl="0" w:tplc="14381DA6">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1F0C4B"/>
    <w:multiLevelType w:val="hybridMultilevel"/>
    <w:tmpl w:val="882098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BD7123D"/>
    <w:multiLevelType w:val="hybridMultilevel"/>
    <w:tmpl w:val="C376FD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7635F1"/>
    <w:multiLevelType w:val="hybridMultilevel"/>
    <w:tmpl w:val="78A0ED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5BEB"/>
    <w:rsid w:val="000057FC"/>
    <w:rsid w:val="00021720"/>
    <w:rsid w:val="00027C3A"/>
    <w:rsid w:val="00032988"/>
    <w:rsid w:val="00032F35"/>
    <w:rsid w:val="00053B25"/>
    <w:rsid w:val="00075D6E"/>
    <w:rsid w:val="00077FAA"/>
    <w:rsid w:val="0008457B"/>
    <w:rsid w:val="0009485E"/>
    <w:rsid w:val="0009586E"/>
    <w:rsid w:val="000A402A"/>
    <w:rsid w:val="000D7494"/>
    <w:rsid w:val="000E5A32"/>
    <w:rsid w:val="000F053B"/>
    <w:rsid w:val="00113DB2"/>
    <w:rsid w:val="0014185E"/>
    <w:rsid w:val="001469D3"/>
    <w:rsid w:val="00156682"/>
    <w:rsid w:val="001658F8"/>
    <w:rsid w:val="00167338"/>
    <w:rsid w:val="001A028E"/>
    <w:rsid w:val="001B315B"/>
    <w:rsid w:val="001E6D20"/>
    <w:rsid w:val="00214799"/>
    <w:rsid w:val="00224EDF"/>
    <w:rsid w:val="00227046"/>
    <w:rsid w:val="00237E9E"/>
    <w:rsid w:val="002433F7"/>
    <w:rsid w:val="00245FF6"/>
    <w:rsid w:val="00247FD2"/>
    <w:rsid w:val="00254EAD"/>
    <w:rsid w:val="00256BBE"/>
    <w:rsid w:val="00262956"/>
    <w:rsid w:val="00267EE4"/>
    <w:rsid w:val="002809A8"/>
    <w:rsid w:val="002867B8"/>
    <w:rsid w:val="002A0470"/>
    <w:rsid w:val="002A6BB7"/>
    <w:rsid w:val="002B03DD"/>
    <w:rsid w:val="002E07A0"/>
    <w:rsid w:val="002F027C"/>
    <w:rsid w:val="002F4BFF"/>
    <w:rsid w:val="0032394B"/>
    <w:rsid w:val="003356DF"/>
    <w:rsid w:val="003648BE"/>
    <w:rsid w:val="00385849"/>
    <w:rsid w:val="003B4D42"/>
    <w:rsid w:val="003B5351"/>
    <w:rsid w:val="003C3E0E"/>
    <w:rsid w:val="003E5A30"/>
    <w:rsid w:val="0040015C"/>
    <w:rsid w:val="00415EB0"/>
    <w:rsid w:val="00424659"/>
    <w:rsid w:val="00426A54"/>
    <w:rsid w:val="004542FC"/>
    <w:rsid w:val="00462716"/>
    <w:rsid w:val="004661B2"/>
    <w:rsid w:val="00475CFD"/>
    <w:rsid w:val="0048185E"/>
    <w:rsid w:val="004D2206"/>
    <w:rsid w:val="004F49F6"/>
    <w:rsid w:val="00516F48"/>
    <w:rsid w:val="005262C1"/>
    <w:rsid w:val="00527F66"/>
    <w:rsid w:val="00530ECE"/>
    <w:rsid w:val="00540E8B"/>
    <w:rsid w:val="00587A0F"/>
    <w:rsid w:val="005A2085"/>
    <w:rsid w:val="005B27AE"/>
    <w:rsid w:val="005E77F0"/>
    <w:rsid w:val="005F111A"/>
    <w:rsid w:val="00670CA2"/>
    <w:rsid w:val="006A0983"/>
    <w:rsid w:val="006B1FBA"/>
    <w:rsid w:val="006F5EB4"/>
    <w:rsid w:val="00703DE1"/>
    <w:rsid w:val="007306C7"/>
    <w:rsid w:val="00747BD5"/>
    <w:rsid w:val="00761508"/>
    <w:rsid w:val="007A0755"/>
    <w:rsid w:val="007A3F60"/>
    <w:rsid w:val="007A5247"/>
    <w:rsid w:val="007B188F"/>
    <w:rsid w:val="007B4938"/>
    <w:rsid w:val="00826A12"/>
    <w:rsid w:val="0085232F"/>
    <w:rsid w:val="00873974"/>
    <w:rsid w:val="0088586C"/>
    <w:rsid w:val="008A7E43"/>
    <w:rsid w:val="008B1214"/>
    <w:rsid w:val="008C39E4"/>
    <w:rsid w:val="008E4181"/>
    <w:rsid w:val="008F792C"/>
    <w:rsid w:val="00911A8A"/>
    <w:rsid w:val="009663B7"/>
    <w:rsid w:val="00971F57"/>
    <w:rsid w:val="009742D5"/>
    <w:rsid w:val="00991279"/>
    <w:rsid w:val="00A13516"/>
    <w:rsid w:val="00A53501"/>
    <w:rsid w:val="00A563B8"/>
    <w:rsid w:val="00A66F75"/>
    <w:rsid w:val="00AA6EB1"/>
    <w:rsid w:val="00AB377A"/>
    <w:rsid w:val="00AC0314"/>
    <w:rsid w:val="00AC0AF7"/>
    <w:rsid w:val="00AF15EF"/>
    <w:rsid w:val="00B07287"/>
    <w:rsid w:val="00B10D90"/>
    <w:rsid w:val="00B65BEB"/>
    <w:rsid w:val="00B71580"/>
    <w:rsid w:val="00BA74FC"/>
    <w:rsid w:val="00BC2BF6"/>
    <w:rsid w:val="00BC5890"/>
    <w:rsid w:val="00C036C9"/>
    <w:rsid w:val="00C12978"/>
    <w:rsid w:val="00C3153C"/>
    <w:rsid w:val="00C420AB"/>
    <w:rsid w:val="00C524F6"/>
    <w:rsid w:val="00C5401A"/>
    <w:rsid w:val="00C54538"/>
    <w:rsid w:val="00C55D64"/>
    <w:rsid w:val="00C56F82"/>
    <w:rsid w:val="00C76537"/>
    <w:rsid w:val="00C836A9"/>
    <w:rsid w:val="00C9093E"/>
    <w:rsid w:val="00CB1252"/>
    <w:rsid w:val="00D016E7"/>
    <w:rsid w:val="00D63131"/>
    <w:rsid w:val="00D90D1E"/>
    <w:rsid w:val="00DB2676"/>
    <w:rsid w:val="00DD1168"/>
    <w:rsid w:val="00DD35E5"/>
    <w:rsid w:val="00DD4AF0"/>
    <w:rsid w:val="00DF5933"/>
    <w:rsid w:val="00E12842"/>
    <w:rsid w:val="00E512D2"/>
    <w:rsid w:val="00E766FA"/>
    <w:rsid w:val="00E80232"/>
    <w:rsid w:val="00E84AD2"/>
    <w:rsid w:val="00EB21C5"/>
    <w:rsid w:val="00ED10BB"/>
    <w:rsid w:val="00F539DB"/>
    <w:rsid w:val="00F630B0"/>
    <w:rsid w:val="00F82EDB"/>
    <w:rsid w:val="00F85105"/>
    <w:rsid w:val="00F9362E"/>
    <w:rsid w:val="00FB3FBB"/>
    <w:rsid w:val="00FC0D6F"/>
    <w:rsid w:val="00FD12B9"/>
    <w:rsid w:val="00FE27CC"/>
    <w:rsid w:val="00FE317D"/>
    <w:rsid w:val="00FF5A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4844A9"/>
  <w15:chartTrackingRefBased/>
  <w15:docId w15:val="{8116DB5D-9E3C-4F12-AEC4-1113499D7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33F7"/>
    <w:pPr>
      <w:ind w:left="720"/>
      <w:contextualSpacing/>
    </w:pPr>
  </w:style>
  <w:style w:type="table" w:styleId="TableGrid">
    <w:name w:val="Table Grid"/>
    <w:basedOn w:val="TableNormal"/>
    <w:uiPriority w:val="39"/>
    <w:rsid w:val="00243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7C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C3A"/>
  </w:style>
  <w:style w:type="paragraph" w:styleId="Footer">
    <w:name w:val="footer"/>
    <w:basedOn w:val="Normal"/>
    <w:link w:val="FooterChar"/>
    <w:uiPriority w:val="99"/>
    <w:unhideWhenUsed/>
    <w:rsid w:val="00027C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C3A"/>
  </w:style>
  <w:style w:type="character" w:styleId="Hyperlink">
    <w:name w:val="Hyperlink"/>
    <w:basedOn w:val="DefaultParagraphFont"/>
    <w:uiPriority w:val="99"/>
    <w:unhideWhenUsed/>
    <w:rsid w:val="00C56F82"/>
    <w:rPr>
      <w:color w:val="0563C1" w:themeColor="hyperlink"/>
      <w:u w:val="single"/>
    </w:rPr>
  </w:style>
  <w:style w:type="paragraph" w:styleId="BalloonText">
    <w:name w:val="Balloon Text"/>
    <w:basedOn w:val="Normal"/>
    <w:link w:val="BalloonTextChar"/>
    <w:uiPriority w:val="99"/>
    <w:semiHidden/>
    <w:unhideWhenUsed/>
    <w:rsid w:val="00BC58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589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ofknowledge.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5AB3D-7EBF-4BD7-A21C-B4DB13747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47045</Words>
  <Characters>268163</Characters>
  <Application>Microsoft Office Word</Application>
  <DocSecurity>0</DocSecurity>
  <Lines>2234</Lines>
  <Paragraphs>62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1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Thorne</dc:creator>
  <cp:keywords/>
  <dc:description/>
  <cp:lastModifiedBy>x</cp:lastModifiedBy>
  <cp:revision>5</cp:revision>
  <dcterms:created xsi:type="dcterms:W3CDTF">2020-02-13T12:16:00Z</dcterms:created>
  <dcterms:modified xsi:type="dcterms:W3CDTF">2020-03-1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88f39-28cf-3362-861b-fa834d77456a</vt:lpwstr>
  </property>
  <property fmtid="{D5CDD505-2E9C-101B-9397-08002B2CF9AE}" pid="4" name="Mendeley Citation Style_1">
    <vt:lpwstr>http://www.zotero.org/styles/frontiers-in-plant-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rontiers-in-plant-science</vt:lpwstr>
  </property>
  <property fmtid="{D5CDD505-2E9C-101B-9397-08002B2CF9AE}" pid="18" name="Mendeley Recent Style Name 6_1">
    <vt:lpwstr>Frontiers in Plant Sci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